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7C9827" w14:textId="05838913" w:rsidR="00201844" w:rsidRDefault="00201844" w:rsidP="00201844">
      <w:pPr>
        <w:jc w:val="both"/>
        <w:rPr>
          <w:rFonts w:ascii="Calibri" w:eastAsia="SimSun" w:hAnsi="Calibri" w:cs="Times New Roman"/>
          <w:b/>
          <w:color w:val="000000"/>
          <w:szCs w:val="18"/>
        </w:rPr>
      </w:pPr>
      <w:r>
        <w:rPr>
          <w:rFonts w:ascii="Calibri" w:eastAsia="SimSun" w:hAnsi="Calibri" w:cs="Times New Roman"/>
          <w:b/>
          <w:color w:val="000000"/>
          <w:szCs w:val="18"/>
        </w:rPr>
        <w:t>TITLE:</w:t>
      </w:r>
    </w:p>
    <w:p w14:paraId="03DAC680" w14:textId="34DC10C8" w:rsidR="000C3BC0" w:rsidRPr="00201844" w:rsidRDefault="00F364A0" w:rsidP="00201844">
      <w:pPr>
        <w:jc w:val="both"/>
        <w:rPr>
          <w:rFonts w:ascii="Calibri" w:eastAsia="SimSun" w:hAnsi="Calibri" w:cs="Times New Roman"/>
          <w:color w:val="000000"/>
          <w:szCs w:val="18"/>
        </w:rPr>
      </w:pPr>
      <w:r w:rsidRPr="00201844">
        <w:rPr>
          <w:rFonts w:ascii="Calibri" w:eastAsia="SimSun" w:hAnsi="Calibri" w:cs="Times New Roman"/>
          <w:color w:val="000000"/>
          <w:szCs w:val="18"/>
        </w:rPr>
        <w:t xml:space="preserve">Intravital Imaging of Intraepithelial </w:t>
      </w:r>
      <w:r w:rsidR="00B37B45" w:rsidRPr="00201844">
        <w:rPr>
          <w:rFonts w:ascii="Calibri" w:eastAsia="SimSun" w:hAnsi="Calibri" w:cs="Times New Roman"/>
          <w:color w:val="000000"/>
          <w:szCs w:val="18"/>
        </w:rPr>
        <w:t>L</w:t>
      </w:r>
      <w:r w:rsidRPr="00201844">
        <w:rPr>
          <w:rFonts w:ascii="Calibri" w:eastAsia="SimSun" w:hAnsi="Calibri" w:cs="Times New Roman"/>
          <w:color w:val="000000"/>
          <w:szCs w:val="18"/>
        </w:rPr>
        <w:t>ymphocytes in Murine Small Intestine</w:t>
      </w:r>
    </w:p>
    <w:p w14:paraId="35945082" w14:textId="63F3427D" w:rsidR="00F364A0" w:rsidRDefault="00F364A0" w:rsidP="00201844">
      <w:pPr>
        <w:jc w:val="both"/>
        <w:rPr>
          <w:rFonts w:ascii="Arial" w:eastAsia="SimSun" w:hAnsi="Arial" w:cs="Times New Roman"/>
          <w:b/>
          <w:color w:val="000000"/>
          <w:szCs w:val="18"/>
        </w:rPr>
      </w:pPr>
    </w:p>
    <w:p w14:paraId="064AA5A8" w14:textId="1D63A551" w:rsidR="005E30CC" w:rsidRPr="005E30CC" w:rsidRDefault="005E30CC" w:rsidP="005E30CC">
      <w:pPr>
        <w:rPr>
          <w:rFonts w:cstheme="minorHAnsi"/>
          <w:color w:val="808080" w:themeColor="background1" w:themeShade="80"/>
        </w:rPr>
      </w:pPr>
      <w:r w:rsidRPr="001B1519">
        <w:rPr>
          <w:rFonts w:cstheme="minorHAnsi"/>
          <w:b/>
          <w:bCs/>
        </w:rPr>
        <w:t>AUTHORS &amp; AFFILIATIONS:</w:t>
      </w:r>
    </w:p>
    <w:p w14:paraId="611A0D87" w14:textId="4F0433DC" w:rsidR="00342732" w:rsidRPr="0094617A" w:rsidRDefault="00F364A0" w:rsidP="00201844">
      <w:pPr>
        <w:jc w:val="both"/>
        <w:rPr>
          <w:rFonts w:ascii="Calibri" w:eastAsia="SimSun" w:hAnsi="Calibri" w:cs="Times New Roman"/>
          <w:color w:val="000000"/>
          <w:szCs w:val="18"/>
          <w:vertAlign w:val="superscript"/>
        </w:rPr>
      </w:pPr>
      <w:r w:rsidRPr="0094617A">
        <w:rPr>
          <w:rFonts w:ascii="Calibri" w:eastAsia="SimSun" w:hAnsi="Calibri" w:cs="Times New Roman"/>
          <w:color w:val="000000"/>
          <w:szCs w:val="18"/>
        </w:rPr>
        <w:t>Luo Jia</w:t>
      </w:r>
      <w:r w:rsidR="00342732" w:rsidRPr="0094617A">
        <w:rPr>
          <w:rFonts w:ascii="Calibri" w:eastAsia="SimSun" w:hAnsi="Calibri" w:cs="Times New Roman"/>
          <w:color w:val="000000"/>
          <w:szCs w:val="18"/>
          <w:vertAlign w:val="superscript"/>
        </w:rPr>
        <w:t>1</w:t>
      </w:r>
      <w:r w:rsidRPr="0094617A">
        <w:rPr>
          <w:rFonts w:ascii="Calibri" w:eastAsia="SimSun" w:hAnsi="Calibri" w:cs="Times New Roman"/>
          <w:color w:val="000000"/>
          <w:szCs w:val="18"/>
        </w:rPr>
        <w:t xml:space="preserve"> and Karen L. Edelblum</w:t>
      </w:r>
      <w:r w:rsidR="00342732" w:rsidRPr="0094617A">
        <w:rPr>
          <w:rFonts w:ascii="Calibri" w:eastAsia="SimSun" w:hAnsi="Calibri" w:cs="Times New Roman"/>
          <w:color w:val="000000"/>
          <w:szCs w:val="18"/>
          <w:vertAlign w:val="superscript"/>
        </w:rPr>
        <w:t>1</w:t>
      </w:r>
    </w:p>
    <w:p w14:paraId="4B44756C" w14:textId="74D074D5" w:rsidR="00342732" w:rsidRPr="0094617A" w:rsidRDefault="00035E9D" w:rsidP="00201844">
      <w:pPr>
        <w:jc w:val="both"/>
        <w:rPr>
          <w:rFonts w:ascii="Calibri" w:eastAsia="SimSun" w:hAnsi="Calibri" w:cs="Times New Roman"/>
          <w:color w:val="000000"/>
          <w:sz w:val="22"/>
          <w:szCs w:val="18"/>
        </w:rPr>
      </w:pPr>
      <w:r w:rsidRPr="0094617A">
        <w:rPr>
          <w:rFonts w:ascii="Calibri" w:eastAsia="SimSun" w:hAnsi="Calibri" w:cs="Times New Roman"/>
          <w:color w:val="000000"/>
          <w:szCs w:val="18"/>
          <w:vertAlign w:val="superscript"/>
        </w:rPr>
        <w:t>1</w:t>
      </w:r>
      <w:r w:rsidR="00F364A0" w:rsidRPr="0094617A">
        <w:rPr>
          <w:rFonts w:ascii="Calibri" w:eastAsia="SimSun" w:hAnsi="Calibri" w:cs="Times New Roman"/>
          <w:color w:val="000000"/>
          <w:sz w:val="22"/>
          <w:szCs w:val="18"/>
        </w:rPr>
        <w:t>Center for Immunity and Inflammation, Department of Pathology, Immunology and Laboratory Medicine, Rutgers New Jersey Medical School, Newark, NJ</w:t>
      </w:r>
    </w:p>
    <w:p w14:paraId="0B99E461" w14:textId="77777777" w:rsidR="00342732" w:rsidRPr="0094617A" w:rsidRDefault="00342732" w:rsidP="00201844">
      <w:pPr>
        <w:jc w:val="both"/>
        <w:rPr>
          <w:rFonts w:ascii="Calibri" w:eastAsia="SimSun" w:hAnsi="Calibri" w:cs="Times New Roman"/>
          <w:color w:val="000000"/>
          <w:sz w:val="22"/>
          <w:szCs w:val="18"/>
        </w:rPr>
      </w:pPr>
    </w:p>
    <w:p w14:paraId="58A5CB6D" w14:textId="77777777" w:rsidR="00201844" w:rsidRDefault="00342732" w:rsidP="00201844">
      <w:pPr>
        <w:autoSpaceDE w:val="0"/>
        <w:autoSpaceDN w:val="0"/>
        <w:adjustRightInd w:val="0"/>
        <w:jc w:val="both"/>
        <w:rPr>
          <w:rFonts w:ascii="Calibri" w:hAnsi="Calibri" w:cs="Arial"/>
          <w:color w:val="000000"/>
          <w:sz w:val="22"/>
          <w:szCs w:val="22"/>
        </w:rPr>
      </w:pPr>
      <w:r w:rsidRPr="0094617A">
        <w:rPr>
          <w:rFonts w:ascii="Calibri" w:hAnsi="Calibri" w:cs="Arial"/>
          <w:color w:val="000000"/>
          <w:sz w:val="22"/>
          <w:szCs w:val="22"/>
        </w:rPr>
        <w:t>Correspond</w:t>
      </w:r>
      <w:r w:rsidR="00B828A0">
        <w:rPr>
          <w:rFonts w:ascii="Calibri" w:hAnsi="Calibri" w:cs="Arial"/>
          <w:color w:val="000000"/>
          <w:sz w:val="22"/>
          <w:szCs w:val="22"/>
        </w:rPr>
        <w:t>ing author</w:t>
      </w:r>
      <w:r w:rsidRPr="0094617A">
        <w:rPr>
          <w:rFonts w:ascii="Calibri" w:hAnsi="Calibri" w:cs="Arial"/>
          <w:color w:val="000000"/>
          <w:sz w:val="22"/>
          <w:szCs w:val="22"/>
        </w:rPr>
        <w:t xml:space="preserve">: </w:t>
      </w:r>
    </w:p>
    <w:p w14:paraId="1434DE65" w14:textId="7E98D7CC" w:rsidR="00342732" w:rsidRDefault="00342732" w:rsidP="00201844">
      <w:pPr>
        <w:autoSpaceDE w:val="0"/>
        <w:autoSpaceDN w:val="0"/>
        <w:adjustRightInd w:val="0"/>
        <w:jc w:val="both"/>
        <w:rPr>
          <w:rFonts w:ascii="Calibri" w:hAnsi="Calibri" w:cs="Arial"/>
          <w:color w:val="000000"/>
          <w:sz w:val="22"/>
          <w:szCs w:val="22"/>
        </w:rPr>
      </w:pPr>
      <w:r w:rsidRPr="0094617A">
        <w:rPr>
          <w:rFonts w:ascii="Calibri" w:hAnsi="Calibri" w:cs="Arial"/>
          <w:color w:val="000000"/>
          <w:sz w:val="22"/>
          <w:szCs w:val="22"/>
        </w:rPr>
        <w:t xml:space="preserve">Karen L. Edelblum </w:t>
      </w:r>
      <w:r w:rsidR="00B828A0">
        <w:rPr>
          <w:rFonts w:ascii="Calibri" w:hAnsi="Calibri" w:cs="Arial"/>
          <w:color w:val="000000"/>
          <w:sz w:val="22"/>
          <w:szCs w:val="22"/>
        </w:rPr>
        <w:t>(</w:t>
      </w:r>
      <w:hyperlink r:id="rId8" w:history="1">
        <w:r w:rsidR="00201844" w:rsidRPr="00A90C21">
          <w:rPr>
            <w:rStyle w:val="ad"/>
            <w:rFonts w:ascii="Calibri" w:hAnsi="Calibri" w:cs="Arial"/>
            <w:sz w:val="22"/>
            <w:szCs w:val="22"/>
          </w:rPr>
          <w:t>ke163@njms.rutgers.edu</w:t>
        </w:r>
      </w:hyperlink>
      <w:r w:rsidR="00B828A0">
        <w:rPr>
          <w:rFonts w:ascii="Calibri" w:hAnsi="Calibri" w:cs="Arial"/>
          <w:color w:val="000000"/>
          <w:sz w:val="22"/>
          <w:szCs w:val="22"/>
        </w:rPr>
        <w:t>)</w:t>
      </w:r>
    </w:p>
    <w:p w14:paraId="51E975F1" w14:textId="77777777" w:rsidR="00201844" w:rsidRPr="0094617A" w:rsidRDefault="00201844" w:rsidP="00201844">
      <w:pPr>
        <w:autoSpaceDE w:val="0"/>
        <w:autoSpaceDN w:val="0"/>
        <w:adjustRightInd w:val="0"/>
        <w:jc w:val="both"/>
        <w:rPr>
          <w:rFonts w:ascii="Calibri" w:hAnsi="Calibri" w:cs="Arial"/>
          <w:color w:val="000000"/>
          <w:sz w:val="22"/>
          <w:szCs w:val="22"/>
        </w:rPr>
      </w:pPr>
    </w:p>
    <w:p w14:paraId="30EFEA3B" w14:textId="77777777" w:rsidR="00201844" w:rsidRDefault="00AD0B59" w:rsidP="00201844">
      <w:pPr>
        <w:autoSpaceDE w:val="0"/>
        <w:autoSpaceDN w:val="0"/>
        <w:adjustRightInd w:val="0"/>
        <w:jc w:val="both"/>
        <w:rPr>
          <w:rFonts w:ascii="Calibri" w:hAnsi="Calibri" w:cs="Arial"/>
          <w:color w:val="000000"/>
          <w:sz w:val="22"/>
          <w:szCs w:val="22"/>
        </w:rPr>
      </w:pPr>
      <w:r w:rsidRPr="0094617A">
        <w:rPr>
          <w:rFonts w:ascii="Calibri" w:hAnsi="Calibri" w:cs="Arial"/>
          <w:color w:val="000000"/>
          <w:sz w:val="22"/>
          <w:szCs w:val="22"/>
        </w:rPr>
        <w:t xml:space="preserve">Email Address of Co-author: </w:t>
      </w:r>
    </w:p>
    <w:p w14:paraId="3D207F3B" w14:textId="2E5A2B7D" w:rsidR="00AD0B59" w:rsidRDefault="00AD0B59" w:rsidP="00201844">
      <w:pPr>
        <w:autoSpaceDE w:val="0"/>
        <w:autoSpaceDN w:val="0"/>
        <w:adjustRightInd w:val="0"/>
        <w:jc w:val="both"/>
        <w:rPr>
          <w:rFonts w:ascii="Calibri" w:hAnsi="Calibri" w:cs="Arial"/>
          <w:color w:val="000000"/>
          <w:sz w:val="22"/>
          <w:szCs w:val="22"/>
        </w:rPr>
      </w:pPr>
      <w:r w:rsidRPr="0094617A">
        <w:rPr>
          <w:rFonts w:ascii="Calibri" w:hAnsi="Calibri" w:cs="Arial"/>
          <w:color w:val="000000"/>
          <w:sz w:val="22"/>
          <w:szCs w:val="22"/>
        </w:rPr>
        <w:t>Luo Jia (</w:t>
      </w:r>
      <w:hyperlink r:id="rId9" w:history="1">
        <w:r w:rsidR="00201844" w:rsidRPr="00A90C21">
          <w:rPr>
            <w:rStyle w:val="ad"/>
            <w:rFonts w:ascii="Calibri" w:hAnsi="Calibri" w:cs="Arial"/>
            <w:sz w:val="22"/>
            <w:szCs w:val="22"/>
          </w:rPr>
          <w:t>lj244@gsbs.rutgers.edu</w:t>
        </w:r>
      </w:hyperlink>
      <w:r w:rsidRPr="0094617A">
        <w:rPr>
          <w:rFonts w:ascii="Calibri" w:hAnsi="Calibri" w:cs="Arial"/>
          <w:color w:val="000000"/>
          <w:sz w:val="22"/>
          <w:szCs w:val="22"/>
        </w:rPr>
        <w:t>)</w:t>
      </w:r>
    </w:p>
    <w:p w14:paraId="077B4DB6" w14:textId="77777777" w:rsidR="00201844" w:rsidRPr="0094617A" w:rsidRDefault="00201844" w:rsidP="00201844">
      <w:pPr>
        <w:autoSpaceDE w:val="0"/>
        <w:autoSpaceDN w:val="0"/>
        <w:adjustRightInd w:val="0"/>
        <w:jc w:val="both"/>
        <w:rPr>
          <w:rFonts w:ascii="Calibri" w:hAnsi="Calibri" w:cs="Arial"/>
          <w:color w:val="000000"/>
          <w:sz w:val="22"/>
          <w:szCs w:val="22"/>
        </w:rPr>
      </w:pPr>
    </w:p>
    <w:p w14:paraId="078BC526" w14:textId="0C587F28" w:rsidR="00201844" w:rsidRPr="00201844" w:rsidRDefault="00201844" w:rsidP="00201844">
      <w:pPr>
        <w:autoSpaceDE w:val="0"/>
        <w:autoSpaceDN w:val="0"/>
        <w:adjustRightInd w:val="0"/>
        <w:jc w:val="both"/>
        <w:rPr>
          <w:rFonts w:ascii="Calibri" w:hAnsi="Calibri" w:cs="Arial"/>
          <w:b/>
          <w:color w:val="000000"/>
          <w:sz w:val="22"/>
          <w:szCs w:val="22"/>
        </w:rPr>
      </w:pPr>
      <w:r w:rsidRPr="00201844">
        <w:rPr>
          <w:rFonts w:ascii="Calibri" w:hAnsi="Calibri" w:cs="Arial"/>
          <w:b/>
          <w:color w:val="000000"/>
          <w:sz w:val="22"/>
          <w:szCs w:val="22"/>
        </w:rPr>
        <w:t>KEYWORDS:</w:t>
      </w:r>
    </w:p>
    <w:p w14:paraId="7EADCAAE" w14:textId="7D3809C0" w:rsidR="00760FC7" w:rsidRPr="0094617A" w:rsidRDefault="00760FC7" w:rsidP="00201844">
      <w:pPr>
        <w:autoSpaceDE w:val="0"/>
        <w:autoSpaceDN w:val="0"/>
        <w:adjustRightInd w:val="0"/>
        <w:jc w:val="both"/>
        <w:rPr>
          <w:rFonts w:ascii="Calibri" w:hAnsi="Calibri" w:cs="Times Roman"/>
          <w:color w:val="000000"/>
          <w:sz w:val="22"/>
          <w:szCs w:val="22"/>
        </w:rPr>
      </w:pPr>
      <w:r w:rsidRPr="0094617A">
        <w:rPr>
          <w:rFonts w:ascii="Calibri" w:hAnsi="Calibri" w:cs="Arial"/>
          <w:color w:val="000000"/>
          <w:sz w:val="22"/>
          <w:szCs w:val="22"/>
        </w:rPr>
        <w:t>Immunology,</w:t>
      </w:r>
      <w:r w:rsidR="00334356" w:rsidRPr="0094617A">
        <w:rPr>
          <w:rFonts w:ascii="Calibri" w:hAnsi="Calibri" w:cs="Arial"/>
          <w:color w:val="000000"/>
          <w:sz w:val="22"/>
          <w:szCs w:val="22"/>
        </w:rPr>
        <w:t xml:space="preserve"> T cell, </w:t>
      </w:r>
      <w:r w:rsidR="00867D53">
        <w:rPr>
          <w:rFonts w:ascii="Calibri" w:hAnsi="Calibri" w:cs="Arial"/>
          <w:color w:val="000000"/>
          <w:sz w:val="22"/>
          <w:szCs w:val="22"/>
        </w:rPr>
        <w:t>i</w:t>
      </w:r>
      <w:r w:rsidR="00F061C5" w:rsidRPr="0094617A">
        <w:rPr>
          <w:rFonts w:ascii="Calibri" w:hAnsi="Calibri" w:cs="Arial"/>
          <w:color w:val="000000"/>
          <w:sz w:val="22"/>
          <w:szCs w:val="22"/>
        </w:rPr>
        <w:t xml:space="preserve">ntraepithelial lymphocytes, mouse, small intestine, </w:t>
      </w:r>
      <w:r w:rsidR="00D42D33" w:rsidRPr="0094617A">
        <w:rPr>
          <w:rFonts w:ascii="Calibri" w:hAnsi="Calibri" w:cs="Arial"/>
          <w:color w:val="000000"/>
          <w:sz w:val="22"/>
          <w:szCs w:val="22"/>
        </w:rPr>
        <w:t>intravital</w:t>
      </w:r>
      <w:r w:rsidR="00B37B45">
        <w:rPr>
          <w:rFonts w:ascii="Calibri" w:hAnsi="Calibri" w:cs="Arial"/>
          <w:color w:val="000000"/>
          <w:sz w:val="22"/>
          <w:szCs w:val="22"/>
        </w:rPr>
        <w:t xml:space="preserve"> imaging</w:t>
      </w:r>
      <w:r w:rsidR="00D42D33" w:rsidRPr="0094617A">
        <w:rPr>
          <w:rFonts w:ascii="Calibri" w:hAnsi="Calibri" w:cs="Arial"/>
          <w:color w:val="000000"/>
          <w:sz w:val="22"/>
          <w:szCs w:val="22"/>
        </w:rPr>
        <w:t xml:space="preserve">, spinning disk </w:t>
      </w:r>
      <w:r w:rsidR="00A03E63" w:rsidRPr="0094617A">
        <w:rPr>
          <w:rFonts w:ascii="Calibri" w:hAnsi="Calibri" w:cs="Arial"/>
          <w:color w:val="000000"/>
          <w:sz w:val="22"/>
          <w:szCs w:val="22"/>
        </w:rPr>
        <w:t xml:space="preserve">confocal </w:t>
      </w:r>
      <w:r w:rsidR="00D42D33" w:rsidRPr="0094617A">
        <w:rPr>
          <w:rFonts w:ascii="Calibri" w:hAnsi="Calibri" w:cs="Arial"/>
          <w:color w:val="000000"/>
          <w:sz w:val="22"/>
          <w:szCs w:val="22"/>
        </w:rPr>
        <w:t xml:space="preserve">microscopy, </w:t>
      </w:r>
      <w:r w:rsidR="00626EA5" w:rsidRPr="0094617A">
        <w:rPr>
          <w:rFonts w:ascii="Calibri" w:hAnsi="Calibri" w:cs="Arial"/>
          <w:color w:val="000000"/>
          <w:sz w:val="22"/>
          <w:szCs w:val="22"/>
        </w:rPr>
        <w:t xml:space="preserve">cell </w:t>
      </w:r>
      <w:r w:rsidR="00FD0E7C">
        <w:rPr>
          <w:rFonts w:ascii="Calibri" w:hAnsi="Calibri" w:cs="Arial"/>
          <w:color w:val="000000"/>
          <w:sz w:val="22"/>
          <w:szCs w:val="22"/>
        </w:rPr>
        <w:t>tracking</w:t>
      </w:r>
    </w:p>
    <w:p w14:paraId="3C843960" w14:textId="77777777" w:rsidR="00201844" w:rsidRDefault="00201844" w:rsidP="00201844">
      <w:pPr>
        <w:jc w:val="both"/>
        <w:rPr>
          <w:rFonts w:cstheme="minorHAnsi"/>
          <w:b/>
          <w:bCs/>
        </w:rPr>
      </w:pPr>
    </w:p>
    <w:p w14:paraId="62E0D75B" w14:textId="2C75C145" w:rsidR="00904D24" w:rsidRPr="001B1519" w:rsidRDefault="005953C9" w:rsidP="00201844">
      <w:pPr>
        <w:jc w:val="both"/>
        <w:rPr>
          <w:rFonts w:cstheme="minorHAnsi"/>
        </w:rPr>
      </w:pPr>
      <w:r>
        <w:rPr>
          <w:rFonts w:cstheme="minorHAnsi"/>
          <w:b/>
          <w:bCs/>
        </w:rPr>
        <w:t>SUMMARY</w:t>
      </w:r>
      <w:r w:rsidR="00904D24" w:rsidRPr="001B1519">
        <w:rPr>
          <w:rFonts w:cstheme="minorHAnsi"/>
          <w:b/>
          <w:bCs/>
        </w:rPr>
        <w:t>:</w:t>
      </w:r>
      <w:r w:rsidR="00904D24" w:rsidRPr="001B1519">
        <w:rPr>
          <w:rFonts w:cstheme="minorHAnsi"/>
        </w:rPr>
        <w:t xml:space="preserve"> </w:t>
      </w:r>
    </w:p>
    <w:p w14:paraId="6D041E04" w14:textId="2AF8D694" w:rsidR="00904D24" w:rsidRPr="00A93D8B" w:rsidRDefault="00261AC6" w:rsidP="00201844">
      <w:pPr>
        <w:jc w:val="both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We describe a method to visualize GFP</w:t>
      </w:r>
      <w:r w:rsidR="00F1425E">
        <w:rPr>
          <w:rFonts w:cstheme="minorHAnsi"/>
          <w:color w:val="000000" w:themeColor="text1"/>
        </w:rPr>
        <w:t>-</w:t>
      </w:r>
      <w:r w:rsidR="004C6849">
        <w:rPr>
          <w:rFonts w:cstheme="minorHAnsi"/>
          <w:color w:val="000000" w:themeColor="text1"/>
        </w:rPr>
        <w:t>labeled</w:t>
      </w:r>
      <w:r>
        <w:rPr>
          <w:rFonts w:cstheme="minorHAnsi"/>
          <w:color w:val="000000" w:themeColor="text1"/>
        </w:rPr>
        <w:t xml:space="preserve"> </w:t>
      </w:r>
      <w:r w:rsidRPr="00B223B7">
        <w:rPr>
          <w:rFonts w:ascii="Symbol" w:hAnsi="Symbol" w:cs="Times New Roman"/>
        </w:rPr>
        <w:t></w:t>
      </w:r>
      <w:r w:rsidRPr="00B223B7">
        <w:rPr>
          <w:rFonts w:ascii="Symbol" w:hAnsi="Symbol" w:cs="Times New Roman"/>
        </w:rPr>
        <w:t></w:t>
      </w:r>
      <w:r w:rsidRPr="00B223B7">
        <w:rPr>
          <w:rFonts w:cs="Times New Roman"/>
        </w:rPr>
        <w:t xml:space="preserve"> IEL</w:t>
      </w:r>
      <w:r>
        <w:rPr>
          <w:rFonts w:cs="Times New Roman"/>
        </w:rPr>
        <w:t xml:space="preserve">s </w:t>
      </w:r>
      <w:r w:rsidR="003D2B51">
        <w:rPr>
          <w:rFonts w:cs="Times New Roman"/>
        </w:rPr>
        <w:t xml:space="preserve">using </w:t>
      </w:r>
      <w:r>
        <w:rPr>
          <w:rFonts w:cs="Times New Roman"/>
        </w:rPr>
        <w:t>intravital imaging</w:t>
      </w:r>
      <w:r w:rsidR="00BC4839">
        <w:rPr>
          <w:rFonts w:cs="Times New Roman"/>
        </w:rPr>
        <w:t xml:space="preserve"> of murine</w:t>
      </w:r>
      <w:r w:rsidR="00FD0E7C">
        <w:rPr>
          <w:rFonts w:cs="Times New Roman"/>
        </w:rPr>
        <w:t xml:space="preserve"> </w:t>
      </w:r>
      <w:r w:rsidR="00C47D1C">
        <w:rPr>
          <w:rFonts w:cs="Times New Roman"/>
        </w:rPr>
        <w:t>small intestine</w:t>
      </w:r>
      <w:r w:rsidR="003D2B51">
        <w:rPr>
          <w:rFonts w:cs="Times New Roman"/>
        </w:rPr>
        <w:t xml:space="preserve"> by </w:t>
      </w:r>
      <w:r w:rsidR="00FD0E7C">
        <w:rPr>
          <w:rFonts w:cs="Times New Roman"/>
        </w:rPr>
        <w:t xml:space="preserve">inverted </w:t>
      </w:r>
      <w:r>
        <w:rPr>
          <w:rFonts w:cstheme="minorHAnsi"/>
          <w:color w:val="000000" w:themeColor="text1"/>
        </w:rPr>
        <w:t>spinning disk confocal microscop</w:t>
      </w:r>
      <w:r w:rsidR="002E69C1">
        <w:rPr>
          <w:rFonts w:cstheme="minorHAnsi"/>
          <w:color w:val="000000" w:themeColor="text1"/>
        </w:rPr>
        <w:t>y.</w:t>
      </w:r>
      <w:r>
        <w:rPr>
          <w:rFonts w:cstheme="minorHAnsi"/>
          <w:color w:val="000000" w:themeColor="text1"/>
        </w:rPr>
        <w:t xml:space="preserve"> </w:t>
      </w:r>
      <w:r w:rsidR="002E69C1">
        <w:rPr>
          <w:rFonts w:cstheme="minorHAnsi"/>
          <w:color w:val="000000" w:themeColor="text1"/>
        </w:rPr>
        <w:t>T</w:t>
      </w:r>
      <w:r>
        <w:rPr>
          <w:rFonts w:cstheme="minorHAnsi"/>
          <w:color w:val="000000" w:themeColor="text1"/>
        </w:rPr>
        <w:t>his technique enables</w:t>
      </w:r>
      <w:r w:rsidR="002E69C1">
        <w:rPr>
          <w:rFonts w:cstheme="minorHAnsi"/>
          <w:color w:val="000000" w:themeColor="text1"/>
        </w:rPr>
        <w:t xml:space="preserve"> the</w:t>
      </w:r>
      <w:r>
        <w:rPr>
          <w:rFonts w:cstheme="minorHAnsi"/>
          <w:color w:val="000000" w:themeColor="text1"/>
        </w:rPr>
        <w:t xml:space="preserve"> </w:t>
      </w:r>
      <w:r w:rsidR="002E69C1">
        <w:rPr>
          <w:rFonts w:cstheme="minorHAnsi"/>
          <w:color w:val="000000" w:themeColor="text1"/>
        </w:rPr>
        <w:t xml:space="preserve">tracking </w:t>
      </w:r>
      <w:r>
        <w:rPr>
          <w:rFonts w:cstheme="minorHAnsi"/>
          <w:color w:val="000000" w:themeColor="text1"/>
        </w:rPr>
        <w:t xml:space="preserve">of live cells within the mucosa for up to 4 h and </w:t>
      </w:r>
      <w:r w:rsidR="002E69C1">
        <w:rPr>
          <w:rFonts w:cstheme="minorHAnsi"/>
          <w:color w:val="000000" w:themeColor="text1"/>
        </w:rPr>
        <w:t xml:space="preserve">can </w:t>
      </w:r>
      <w:r>
        <w:rPr>
          <w:rFonts w:cstheme="minorHAnsi"/>
          <w:color w:val="000000" w:themeColor="text1"/>
        </w:rPr>
        <w:t xml:space="preserve">be used to investigate </w:t>
      </w:r>
      <w:r w:rsidR="00FD0E7C">
        <w:rPr>
          <w:rFonts w:cstheme="minorHAnsi"/>
          <w:color w:val="000000" w:themeColor="text1"/>
        </w:rPr>
        <w:t xml:space="preserve">a variety of </w:t>
      </w:r>
      <w:r>
        <w:rPr>
          <w:rFonts w:cstheme="minorHAnsi"/>
          <w:color w:val="000000" w:themeColor="text1"/>
        </w:rPr>
        <w:t xml:space="preserve">intestinal immune-epithelial interactions. </w:t>
      </w:r>
      <w:r w:rsidR="00EE3380">
        <w:rPr>
          <w:rFonts w:cs="Times New Roman"/>
        </w:rPr>
        <w:t xml:space="preserve"> </w:t>
      </w:r>
    </w:p>
    <w:p w14:paraId="4078B36B" w14:textId="77777777" w:rsidR="00416031" w:rsidRPr="001B1519" w:rsidRDefault="00416031" w:rsidP="00201844">
      <w:pPr>
        <w:jc w:val="both"/>
        <w:rPr>
          <w:rFonts w:cstheme="minorHAnsi"/>
          <w:b/>
          <w:color w:val="000000" w:themeColor="text1"/>
        </w:rPr>
      </w:pPr>
    </w:p>
    <w:p w14:paraId="670C6401" w14:textId="19BE0D6B" w:rsidR="002773BC" w:rsidRDefault="00904D24" w:rsidP="00201844">
      <w:pPr>
        <w:jc w:val="both"/>
        <w:rPr>
          <w:rFonts w:cstheme="minorHAnsi"/>
          <w:color w:val="808080" w:themeColor="background1" w:themeShade="80"/>
        </w:rPr>
      </w:pPr>
      <w:bookmarkStart w:id="0" w:name="Long_Abstract"/>
      <w:r w:rsidRPr="001B1519">
        <w:rPr>
          <w:rFonts w:cstheme="minorHAnsi"/>
          <w:b/>
          <w:bCs/>
        </w:rPr>
        <w:t>ABSTRACT</w:t>
      </w:r>
      <w:bookmarkEnd w:id="0"/>
      <w:r w:rsidRPr="001B1519">
        <w:rPr>
          <w:rFonts w:cstheme="minorHAnsi"/>
          <w:b/>
          <w:bCs/>
        </w:rPr>
        <w:t>:</w:t>
      </w:r>
      <w:r w:rsidRPr="001B1519">
        <w:rPr>
          <w:rFonts w:cstheme="minorHAnsi"/>
          <w:color w:val="808080" w:themeColor="background1" w:themeShade="80"/>
        </w:rPr>
        <w:t xml:space="preserve"> </w:t>
      </w:r>
    </w:p>
    <w:p w14:paraId="49B0FB98" w14:textId="292B8027" w:rsidR="00763629" w:rsidRPr="00FD0E7C" w:rsidRDefault="005953E7" w:rsidP="00201844">
      <w:pPr>
        <w:tabs>
          <w:tab w:val="left" w:pos="270"/>
        </w:tabs>
        <w:jc w:val="both"/>
        <w:rPr>
          <w:rFonts w:cstheme="minorHAnsi"/>
        </w:rPr>
      </w:pPr>
      <w:r w:rsidRPr="00274BF9">
        <w:rPr>
          <w:rFonts w:cs="Times New Roman"/>
        </w:rPr>
        <w:t xml:space="preserve">Intraepithelial lymphocytes </w:t>
      </w:r>
      <w:r>
        <w:rPr>
          <w:rFonts w:cs="Times New Roman"/>
        </w:rPr>
        <w:t xml:space="preserve">expressing </w:t>
      </w:r>
      <w:r w:rsidRPr="00B223B7">
        <w:rPr>
          <w:rFonts w:ascii="Symbol" w:hAnsi="Symbol" w:cs="Times New Roman"/>
        </w:rPr>
        <w:t></w:t>
      </w:r>
      <w:r w:rsidRPr="00B223B7">
        <w:rPr>
          <w:rFonts w:ascii="Symbol" w:hAnsi="Symbol" w:cs="Times New Roman"/>
        </w:rPr>
        <w:t></w:t>
      </w:r>
      <w:r>
        <w:rPr>
          <w:rFonts w:ascii="Symbol" w:hAnsi="Symbol" w:cs="Times New Roman"/>
        </w:rPr>
        <w:t></w:t>
      </w:r>
      <w:r>
        <w:rPr>
          <w:rFonts w:ascii="Calibri" w:hAnsi="Calibri" w:cs="Times New Roman"/>
        </w:rPr>
        <w:t xml:space="preserve">T </w:t>
      </w:r>
      <w:r>
        <w:rPr>
          <w:rFonts w:ascii="Calibri" w:hAnsi="Calibri" w:cs="Times New Roman" w:hint="eastAsia"/>
        </w:rPr>
        <w:t>cell</w:t>
      </w:r>
      <w:r>
        <w:rPr>
          <w:rFonts w:ascii="Calibri" w:hAnsi="Calibri" w:cs="Times New Roman"/>
        </w:rPr>
        <w:t xml:space="preserve"> receptor</w:t>
      </w:r>
      <w:r>
        <w:rPr>
          <w:rFonts w:ascii="Symbol" w:hAnsi="Symbol" w:cs="Times New Roman"/>
        </w:rPr>
        <w:t></w:t>
      </w:r>
      <w:r>
        <w:rPr>
          <w:rFonts w:ascii="Symbol" w:hAnsi="Symbol" w:cs="Times New Roman"/>
        </w:rPr>
        <w:t></w:t>
      </w:r>
      <w:r w:rsidRPr="00B223B7">
        <w:rPr>
          <w:rFonts w:ascii="Symbol" w:hAnsi="Symbol" w:cs="Times New Roman"/>
        </w:rPr>
        <w:t></w:t>
      </w:r>
      <w:r w:rsidRPr="00B223B7">
        <w:rPr>
          <w:rFonts w:ascii="Symbol" w:hAnsi="Symbol" w:cs="Times New Roman"/>
        </w:rPr>
        <w:t></w:t>
      </w:r>
      <w:r>
        <w:rPr>
          <w:rFonts w:ascii="Symbol" w:hAnsi="Symbol" w:cs="Times New Roman"/>
        </w:rPr>
        <w:t></w:t>
      </w:r>
      <w:r>
        <w:rPr>
          <w:rFonts w:ascii="Calibri" w:hAnsi="Calibri" w:cs="Times New Roman"/>
        </w:rPr>
        <w:t>IEL</w:t>
      </w:r>
      <w:r>
        <w:rPr>
          <w:rFonts w:ascii="Symbol" w:hAnsi="Symbol" w:cs="Times New Roman"/>
        </w:rPr>
        <w:t></w:t>
      </w:r>
      <w:r>
        <w:rPr>
          <w:rFonts w:ascii="Symbol" w:hAnsi="Symbol" w:cs="Times New Roman"/>
        </w:rPr>
        <w:t></w:t>
      </w:r>
      <w:r w:rsidR="00763629">
        <w:rPr>
          <w:rFonts w:cs="Times New Roman"/>
        </w:rPr>
        <w:t>play a</w:t>
      </w:r>
      <w:r w:rsidR="00D13ACC">
        <w:rPr>
          <w:rFonts w:cs="Times New Roman"/>
        </w:rPr>
        <w:t xml:space="preserve"> </w:t>
      </w:r>
      <w:r>
        <w:rPr>
          <w:rFonts w:cs="Times New Roman"/>
        </w:rPr>
        <w:t xml:space="preserve">key </w:t>
      </w:r>
      <w:r w:rsidR="00D13ACC">
        <w:rPr>
          <w:rFonts w:cs="Times New Roman"/>
        </w:rPr>
        <w:t>role in i</w:t>
      </w:r>
      <w:r w:rsidR="00D13ACC" w:rsidRPr="00D13ACC">
        <w:rPr>
          <w:rFonts w:cs="Times New Roman"/>
        </w:rPr>
        <w:t>mmu</w:t>
      </w:r>
      <w:r w:rsidR="00924CC1">
        <w:rPr>
          <w:rFonts w:cs="Times New Roman"/>
        </w:rPr>
        <w:t xml:space="preserve">ne </w:t>
      </w:r>
      <w:r w:rsidR="00D13ACC" w:rsidRPr="00D13ACC">
        <w:rPr>
          <w:rFonts w:cs="Times New Roman"/>
        </w:rPr>
        <w:t>surveillance</w:t>
      </w:r>
      <w:r w:rsidR="00183230">
        <w:rPr>
          <w:rFonts w:cs="Times New Roman"/>
        </w:rPr>
        <w:t xml:space="preserve"> </w:t>
      </w:r>
      <w:r>
        <w:rPr>
          <w:rFonts w:cs="Times New Roman"/>
        </w:rPr>
        <w:t>of the intestinal epithelium</w:t>
      </w:r>
      <w:r w:rsidR="00BC4839">
        <w:rPr>
          <w:rFonts w:cs="Times New Roman"/>
        </w:rPr>
        <w:t xml:space="preserve">. </w:t>
      </w:r>
      <w:r w:rsidR="00BC4839">
        <w:rPr>
          <w:rFonts w:ascii="Calibri" w:hAnsi="Calibri" w:cs="Times New Roman"/>
        </w:rPr>
        <w:t xml:space="preserve">Due in part to the lack of a definitive ligand for the </w:t>
      </w:r>
      <w:r w:rsidR="00BC4839" w:rsidRPr="00B223B7">
        <w:rPr>
          <w:rFonts w:ascii="Symbol" w:hAnsi="Symbol" w:cs="Times New Roman"/>
        </w:rPr>
        <w:t></w:t>
      </w:r>
      <w:r w:rsidR="00BC4839" w:rsidRPr="00B223B7">
        <w:rPr>
          <w:rFonts w:ascii="Symbol" w:hAnsi="Symbol" w:cs="Times New Roman"/>
        </w:rPr>
        <w:t></w:t>
      </w:r>
      <w:r w:rsidR="00BC4839">
        <w:rPr>
          <w:rFonts w:ascii="Calibri" w:hAnsi="Calibri" w:cs="Times New Roman"/>
        </w:rPr>
        <w:t xml:space="preserve"> T cell receptor</w:t>
      </w:r>
      <w:r w:rsidR="00BC4839">
        <w:rPr>
          <w:rFonts w:cs="Times New Roman"/>
        </w:rPr>
        <w:t>, our understanding</w:t>
      </w:r>
      <w:r>
        <w:rPr>
          <w:rFonts w:cs="Times New Roman"/>
        </w:rPr>
        <w:t xml:space="preserve"> </w:t>
      </w:r>
      <w:r w:rsidR="006A2CA7">
        <w:rPr>
          <w:rFonts w:cs="Times New Roman"/>
        </w:rPr>
        <w:t xml:space="preserve">of </w:t>
      </w:r>
      <w:r w:rsidR="00AE4C4D">
        <w:rPr>
          <w:rFonts w:cs="Times New Roman"/>
        </w:rPr>
        <w:t>th</w:t>
      </w:r>
      <w:r w:rsidR="00453315">
        <w:rPr>
          <w:rFonts w:cs="Times New Roman"/>
        </w:rPr>
        <w:t xml:space="preserve">e </w:t>
      </w:r>
      <w:r>
        <w:rPr>
          <w:rFonts w:cs="Times New Roman"/>
        </w:rPr>
        <w:t xml:space="preserve">regulation </w:t>
      </w:r>
      <w:r w:rsidR="00453315">
        <w:rPr>
          <w:rFonts w:cs="Times New Roman"/>
        </w:rPr>
        <w:t xml:space="preserve">of </w:t>
      </w:r>
      <w:r w:rsidR="00453315" w:rsidRPr="00B223B7">
        <w:rPr>
          <w:rFonts w:ascii="Symbol" w:hAnsi="Symbol" w:cs="Times New Roman"/>
        </w:rPr>
        <w:t></w:t>
      </w:r>
      <w:r w:rsidR="00453315" w:rsidRPr="00B223B7">
        <w:rPr>
          <w:rFonts w:ascii="Symbol" w:hAnsi="Symbol" w:cs="Times New Roman"/>
        </w:rPr>
        <w:t></w:t>
      </w:r>
      <w:r w:rsidR="00453315">
        <w:rPr>
          <w:rFonts w:ascii="Symbol" w:hAnsi="Symbol" w:cs="Times New Roman"/>
        </w:rPr>
        <w:t></w:t>
      </w:r>
      <w:r w:rsidR="00453315">
        <w:rPr>
          <w:rFonts w:ascii="Calibri" w:hAnsi="Calibri" w:cs="Times New Roman"/>
        </w:rPr>
        <w:t xml:space="preserve">IEL </w:t>
      </w:r>
      <w:r w:rsidR="003D18C1">
        <w:rPr>
          <w:rFonts w:ascii="Calibri" w:hAnsi="Calibri" w:cs="Times New Roman"/>
        </w:rPr>
        <w:t xml:space="preserve">activation and </w:t>
      </w:r>
      <w:r w:rsidR="00F02CE2">
        <w:rPr>
          <w:rFonts w:ascii="Calibri" w:hAnsi="Calibri" w:cs="Times New Roman"/>
        </w:rPr>
        <w:t xml:space="preserve">their </w:t>
      </w:r>
      <w:r w:rsidR="00453315">
        <w:rPr>
          <w:rFonts w:ascii="Calibri" w:hAnsi="Calibri" w:cs="Times New Roman"/>
        </w:rPr>
        <w:t>function</w:t>
      </w:r>
      <w:r w:rsidR="00BC4839">
        <w:rPr>
          <w:rFonts w:ascii="Calibri" w:hAnsi="Calibri" w:cs="Times New Roman"/>
        </w:rPr>
        <w:t xml:space="preserve"> </w:t>
      </w:r>
      <w:r w:rsidR="00BC4839" w:rsidRPr="005E30CC">
        <w:rPr>
          <w:rFonts w:ascii="Calibri" w:hAnsi="Calibri" w:cs="Times New Roman"/>
        </w:rPr>
        <w:t>in</w:t>
      </w:r>
      <w:r w:rsidR="00BC4839">
        <w:rPr>
          <w:rFonts w:ascii="Calibri" w:hAnsi="Calibri" w:cs="Times New Roman"/>
          <w:i/>
        </w:rPr>
        <w:t xml:space="preserve"> </w:t>
      </w:r>
      <w:r w:rsidR="00BC4839" w:rsidRPr="005E30CC">
        <w:rPr>
          <w:rFonts w:ascii="Calibri" w:hAnsi="Calibri" w:cs="Times New Roman"/>
        </w:rPr>
        <w:t>vivo</w:t>
      </w:r>
      <w:r w:rsidR="00453315">
        <w:rPr>
          <w:rFonts w:ascii="Calibri" w:hAnsi="Calibri" w:cs="Times New Roman"/>
        </w:rPr>
        <w:t xml:space="preserve"> </w:t>
      </w:r>
      <w:r>
        <w:rPr>
          <w:rFonts w:ascii="Calibri" w:hAnsi="Calibri" w:cs="Times New Roman"/>
        </w:rPr>
        <w:t>remains</w:t>
      </w:r>
      <w:r w:rsidR="00453315">
        <w:rPr>
          <w:rFonts w:ascii="Calibri" w:hAnsi="Calibri" w:cs="Times New Roman"/>
        </w:rPr>
        <w:t xml:space="preserve"> limited</w:t>
      </w:r>
      <w:r w:rsidR="00453315">
        <w:rPr>
          <w:rFonts w:cs="Times New Roman"/>
        </w:rPr>
        <w:t>.</w:t>
      </w:r>
      <w:r w:rsidR="00BC4839">
        <w:rPr>
          <w:rFonts w:cs="Times New Roman"/>
        </w:rPr>
        <w:t xml:space="preserve"> This necessitates the development of alternative strategies to</w:t>
      </w:r>
      <w:r w:rsidR="002E69C1">
        <w:rPr>
          <w:rFonts w:cs="Times New Roman"/>
        </w:rPr>
        <w:t xml:space="preserve"> interrogate signaling pathways involved in regulating </w:t>
      </w:r>
      <w:r w:rsidR="002E69C1" w:rsidRPr="00B223B7">
        <w:rPr>
          <w:rFonts w:ascii="Symbol" w:hAnsi="Symbol" w:cs="Times New Roman"/>
        </w:rPr>
        <w:t></w:t>
      </w:r>
      <w:r w:rsidR="002E69C1" w:rsidRPr="00B223B7">
        <w:rPr>
          <w:rFonts w:ascii="Symbol" w:hAnsi="Symbol" w:cs="Times New Roman"/>
        </w:rPr>
        <w:t></w:t>
      </w:r>
      <w:r w:rsidR="002E69C1">
        <w:rPr>
          <w:rFonts w:cs="Times New Roman"/>
        </w:rPr>
        <w:t xml:space="preserve"> IEL function and the</w:t>
      </w:r>
      <w:r w:rsidR="00BC4839">
        <w:rPr>
          <w:rFonts w:cs="Times New Roman"/>
        </w:rPr>
        <w:t xml:space="preserve"> responsiveness</w:t>
      </w:r>
      <w:r w:rsidR="002E69C1">
        <w:rPr>
          <w:rFonts w:cs="Times New Roman"/>
        </w:rPr>
        <w:t xml:space="preserve"> of these cells</w:t>
      </w:r>
      <w:r w:rsidR="00BC4839">
        <w:rPr>
          <w:rFonts w:cs="Times New Roman"/>
        </w:rPr>
        <w:t xml:space="preserve"> to the local microenvironment.</w:t>
      </w:r>
      <w:r w:rsidR="00453315">
        <w:rPr>
          <w:rFonts w:cs="Times New Roman"/>
        </w:rPr>
        <w:t xml:space="preserve"> </w:t>
      </w:r>
      <w:r>
        <w:rPr>
          <w:rFonts w:cs="Times New Roman"/>
        </w:rPr>
        <w:t xml:space="preserve">Although </w:t>
      </w:r>
      <w:r w:rsidR="00BE3CED" w:rsidRPr="00B223B7">
        <w:rPr>
          <w:rFonts w:ascii="Symbol" w:hAnsi="Symbol" w:cs="Times New Roman"/>
        </w:rPr>
        <w:t></w:t>
      </w:r>
      <w:r w:rsidR="00BE3CED" w:rsidRPr="00B223B7">
        <w:rPr>
          <w:rFonts w:ascii="Symbol" w:hAnsi="Symbol" w:cs="Times New Roman"/>
        </w:rPr>
        <w:t></w:t>
      </w:r>
      <w:r w:rsidR="00BE3CED">
        <w:rPr>
          <w:rFonts w:ascii="Symbol" w:hAnsi="Symbol" w:cs="Times New Roman"/>
        </w:rPr>
        <w:t></w:t>
      </w:r>
      <w:r w:rsidR="00BE3CED">
        <w:rPr>
          <w:rFonts w:ascii="Calibri" w:hAnsi="Calibri" w:cs="Times New Roman"/>
        </w:rPr>
        <w:t xml:space="preserve">IELs </w:t>
      </w:r>
      <w:r w:rsidR="00BC4839">
        <w:rPr>
          <w:rFonts w:ascii="Calibri" w:hAnsi="Calibri" w:cs="Times New Roman"/>
        </w:rPr>
        <w:t>a</w:t>
      </w:r>
      <w:r>
        <w:rPr>
          <w:rFonts w:ascii="Calibri" w:hAnsi="Calibri" w:cs="Times New Roman"/>
        </w:rPr>
        <w:t>re widely understood to limit</w:t>
      </w:r>
      <w:r w:rsidR="00BE3CED">
        <w:rPr>
          <w:rFonts w:ascii="Calibri" w:hAnsi="Calibri" w:cs="Times New Roman"/>
        </w:rPr>
        <w:t xml:space="preserve"> </w:t>
      </w:r>
      <w:r>
        <w:rPr>
          <w:rFonts w:ascii="Calibri" w:hAnsi="Calibri" w:cs="Times New Roman"/>
        </w:rPr>
        <w:t>pathogen translocation</w:t>
      </w:r>
      <w:r w:rsidR="009025A0">
        <w:rPr>
          <w:rFonts w:ascii="Calibri" w:hAnsi="Calibri" w:cs="Times New Roman"/>
        </w:rPr>
        <w:t xml:space="preserve">, </w:t>
      </w:r>
      <w:r>
        <w:rPr>
          <w:rFonts w:ascii="Calibri" w:hAnsi="Calibri" w:cs="Times New Roman"/>
        </w:rPr>
        <w:t xml:space="preserve">the use of intravital imaging has been critical to understanding </w:t>
      </w:r>
      <w:r w:rsidR="009025A0">
        <w:rPr>
          <w:rFonts w:cstheme="minorHAnsi"/>
        </w:rPr>
        <w:t xml:space="preserve">the </w:t>
      </w:r>
      <w:r w:rsidR="005873D8">
        <w:rPr>
          <w:rFonts w:cstheme="minorHAnsi"/>
        </w:rPr>
        <w:t xml:space="preserve">spatiotemporal dynamics of </w:t>
      </w:r>
      <w:r>
        <w:rPr>
          <w:rFonts w:cstheme="minorHAnsi"/>
        </w:rPr>
        <w:t>IEL</w:t>
      </w:r>
      <w:r w:rsidR="005873D8">
        <w:rPr>
          <w:rFonts w:cstheme="minorHAnsi"/>
        </w:rPr>
        <w:t xml:space="preserve">/epithelial interactions </w:t>
      </w:r>
      <w:r>
        <w:rPr>
          <w:rFonts w:cstheme="minorHAnsi"/>
        </w:rPr>
        <w:t xml:space="preserve">at steady-state and in response to invasive pathogens. </w:t>
      </w:r>
      <w:r w:rsidR="00771B00">
        <w:rPr>
          <w:rFonts w:cstheme="minorHAnsi"/>
        </w:rPr>
        <w:t>Herein</w:t>
      </w:r>
      <w:r w:rsidR="007419B4">
        <w:rPr>
          <w:rFonts w:cstheme="minorHAnsi"/>
        </w:rPr>
        <w:t xml:space="preserve">, </w:t>
      </w:r>
      <w:r w:rsidR="00F45DBD">
        <w:rPr>
          <w:rFonts w:ascii="Calibri" w:hAnsi="Calibri" w:cs="Times New Roman"/>
        </w:rPr>
        <w:t xml:space="preserve">we present a protocol for </w:t>
      </w:r>
      <w:r w:rsidR="00016190">
        <w:rPr>
          <w:rFonts w:ascii="Calibri" w:hAnsi="Calibri" w:cs="Times New Roman"/>
        </w:rPr>
        <w:t>visualiz</w:t>
      </w:r>
      <w:r w:rsidR="00771B00">
        <w:rPr>
          <w:rFonts w:ascii="Calibri" w:hAnsi="Calibri" w:cs="Times New Roman"/>
        </w:rPr>
        <w:t>ing</w:t>
      </w:r>
      <w:r w:rsidR="00016190">
        <w:rPr>
          <w:rFonts w:ascii="Calibri" w:hAnsi="Calibri" w:cs="Times New Roman"/>
        </w:rPr>
        <w:t xml:space="preserve"> IEL</w:t>
      </w:r>
      <w:r w:rsidR="00A10C96">
        <w:rPr>
          <w:rFonts w:ascii="Calibri" w:hAnsi="Calibri" w:cs="Times New Roman"/>
        </w:rPr>
        <w:t xml:space="preserve"> migratory behavior in the small intestin</w:t>
      </w:r>
      <w:r w:rsidR="00771B00">
        <w:rPr>
          <w:rFonts w:ascii="Calibri" w:hAnsi="Calibri" w:cs="Times New Roman"/>
        </w:rPr>
        <w:t>al mucosa of a</w:t>
      </w:r>
      <w:r w:rsidR="00BC4839">
        <w:rPr>
          <w:rFonts w:ascii="Calibri" w:hAnsi="Calibri" w:cs="Times New Roman"/>
        </w:rPr>
        <w:t xml:space="preserve"> GFP</w:t>
      </w:r>
      <w:r w:rsidR="00771B00">
        <w:rPr>
          <w:rFonts w:ascii="Calibri" w:hAnsi="Calibri" w:cs="Times New Roman"/>
        </w:rPr>
        <w:t xml:space="preserve"> </w:t>
      </w:r>
      <w:r w:rsidR="00771B00" w:rsidRPr="00B223B7">
        <w:rPr>
          <w:rFonts w:ascii="Symbol" w:hAnsi="Symbol" w:cs="Times New Roman"/>
        </w:rPr>
        <w:t></w:t>
      </w:r>
      <w:r w:rsidR="00771B00" w:rsidRPr="00B223B7">
        <w:rPr>
          <w:rFonts w:ascii="Symbol" w:hAnsi="Symbol" w:cs="Times New Roman"/>
        </w:rPr>
        <w:t></w:t>
      </w:r>
      <w:r w:rsidR="00771B00">
        <w:rPr>
          <w:rFonts w:ascii="Calibri" w:hAnsi="Calibri" w:cs="Times New Roman"/>
        </w:rPr>
        <w:t xml:space="preserve"> T cell reporter mouse using inverted spinning disk confocal</w:t>
      </w:r>
      <w:r w:rsidR="002E69C1">
        <w:rPr>
          <w:rFonts w:ascii="Calibri" w:hAnsi="Calibri" w:cs="Times New Roman"/>
        </w:rPr>
        <w:t xml:space="preserve"> laser</w:t>
      </w:r>
      <w:r w:rsidR="00771B00">
        <w:rPr>
          <w:rFonts w:ascii="Calibri" w:hAnsi="Calibri" w:cs="Times New Roman"/>
        </w:rPr>
        <w:t xml:space="preserve"> microscopy. </w:t>
      </w:r>
      <w:r w:rsidR="00771B00">
        <w:rPr>
          <w:rFonts w:cs="Times New Roman"/>
          <w:color w:val="000000" w:themeColor="text1"/>
          <w:szCs w:val="18"/>
        </w:rPr>
        <w:t>Al</w:t>
      </w:r>
      <w:r w:rsidR="00E50042">
        <w:rPr>
          <w:rFonts w:cs="Times New Roman"/>
          <w:color w:val="000000" w:themeColor="text1"/>
          <w:szCs w:val="18"/>
        </w:rPr>
        <w:t xml:space="preserve">though </w:t>
      </w:r>
      <w:r w:rsidR="00D952D3">
        <w:rPr>
          <w:rFonts w:cs="Times New Roman"/>
          <w:color w:val="000000" w:themeColor="text1"/>
          <w:szCs w:val="18"/>
        </w:rPr>
        <w:t>the</w:t>
      </w:r>
      <w:r w:rsidR="00BC4839">
        <w:rPr>
          <w:rFonts w:cs="Times New Roman"/>
          <w:color w:val="000000" w:themeColor="text1"/>
          <w:szCs w:val="18"/>
        </w:rPr>
        <w:t xml:space="preserve"> maximum imaging</w:t>
      </w:r>
      <w:r w:rsidR="00D952D3">
        <w:rPr>
          <w:rFonts w:cs="Times New Roman"/>
          <w:color w:val="000000" w:themeColor="text1"/>
          <w:szCs w:val="18"/>
        </w:rPr>
        <w:t xml:space="preserve"> depth </w:t>
      </w:r>
      <w:r w:rsidR="00BC4839">
        <w:rPr>
          <w:rFonts w:cs="Times New Roman"/>
          <w:color w:val="000000" w:themeColor="text1"/>
          <w:szCs w:val="18"/>
        </w:rPr>
        <w:t xml:space="preserve">of this approach </w:t>
      </w:r>
      <w:r w:rsidR="00D952D3">
        <w:rPr>
          <w:rFonts w:cs="Times New Roman"/>
          <w:color w:val="000000" w:themeColor="text1"/>
          <w:szCs w:val="18"/>
        </w:rPr>
        <w:t>is limited</w:t>
      </w:r>
      <w:r w:rsidR="00771B00">
        <w:rPr>
          <w:rFonts w:cs="Times New Roman"/>
          <w:color w:val="000000" w:themeColor="text1"/>
          <w:szCs w:val="18"/>
        </w:rPr>
        <w:t xml:space="preserve"> relative to the use of two-photon laser-scanning microscopy, spinning disk confocal </w:t>
      </w:r>
      <w:r w:rsidR="00BC4839">
        <w:rPr>
          <w:rFonts w:cs="Times New Roman"/>
          <w:color w:val="000000" w:themeColor="text1"/>
          <w:szCs w:val="18"/>
        </w:rPr>
        <w:t xml:space="preserve">laser microscopy </w:t>
      </w:r>
      <w:r w:rsidR="00DD570F">
        <w:rPr>
          <w:rFonts w:cs="Times New Roman"/>
          <w:color w:val="000000" w:themeColor="text1"/>
          <w:szCs w:val="18"/>
        </w:rPr>
        <w:t xml:space="preserve">provides the advantage of </w:t>
      </w:r>
      <w:proofErr w:type="gramStart"/>
      <w:r w:rsidR="00DD570F">
        <w:rPr>
          <w:rFonts w:cs="Times New Roman"/>
          <w:color w:val="000000" w:themeColor="text1"/>
          <w:szCs w:val="18"/>
        </w:rPr>
        <w:t>high</w:t>
      </w:r>
      <w:r w:rsidR="005E30CC">
        <w:rPr>
          <w:rFonts w:cs="Times New Roman"/>
          <w:color w:val="000000" w:themeColor="text1"/>
          <w:szCs w:val="18"/>
        </w:rPr>
        <w:t xml:space="preserve"> </w:t>
      </w:r>
      <w:r w:rsidR="00DD570F">
        <w:rPr>
          <w:rFonts w:cs="Times New Roman"/>
          <w:color w:val="000000" w:themeColor="text1"/>
          <w:szCs w:val="18"/>
        </w:rPr>
        <w:t>speed</w:t>
      </w:r>
      <w:proofErr w:type="gramEnd"/>
      <w:r w:rsidR="00DD570F">
        <w:rPr>
          <w:rFonts w:cs="Times New Roman"/>
          <w:color w:val="000000" w:themeColor="text1"/>
          <w:szCs w:val="18"/>
        </w:rPr>
        <w:t xml:space="preserve"> image </w:t>
      </w:r>
      <w:r w:rsidR="00BC4839">
        <w:rPr>
          <w:rFonts w:cs="Times New Roman"/>
          <w:color w:val="000000" w:themeColor="text1"/>
          <w:szCs w:val="18"/>
        </w:rPr>
        <w:t>acquisition</w:t>
      </w:r>
      <w:r w:rsidR="00DD570F">
        <w:rPr>
          <w:rFonts w:cs="Times New Roman"/>
          <w:color w:val="000000" w:themeColor="text1"/>
          <w:szCs w:val="18"/>
        </w:rPr>
        <w:t xml:space="preserve"> with reduced photobleaching</w:t>
      </w:r>
      <w:r w:rsidR="00BC4839">
        <w:rPr>
          <w:rFonts w:cs="Times New Roman"/>
          <w:color w:val="000000" w:themeColor="text1"/>
          <w:szCs w:val="18"/>
        </w:rPr>
        <w:t xml:space="preserve"> and photodamage</w:t>
      </w:r>
      <w:r w:rsidR="00DD570F">
        <w:rPr>
          <w:rFonts w:cs="Times New Roman"/>
          <w:color w:val="000000" w:themeColor="text1"/>
          <w:szCs w:val="18"/>
        </w:rPr>
        <w:t>. Using 4D image analysis software, T cell surveillance behavior</w:t>
      </w:r>
      <w:r w:rsidR="00A5245F">
        <w:rPr>
          <w:rFonts w:cs="Times New Roman"/>
          <w:color w:val="000000" w:themeColor="text1"/>
          <w:szCs w:val="18"/>
        </w:rPr>
        <w:t xml:space="preserve"> </w:t>
      </w:r>
      <w:r w:rsidR="00F617CC">
        <w:rPr>
          <w:rFonts w:cs="Times New Roman"/>
          <w:color w:val="000000" w:themeColor="text1"/>
          <w:szCs w:val="18"/>
        </w:rPr>
        <w:t>and</w:t>
      </w:r>
      <w:r w:rsidR="00BC4839">
        <w:rPr>
          <w:rFonts w:cs="Times New Roman"/>
          <w:color w:val="000000" w:themeColor="text1"/>
          <w:szCs w:val="18"/>
        </w:rPr>
        <w:t xml:space="preserve"> their</w:t>
      </w:r>
      <w:r w:rsidR="00F617CC">
        <w:rPr>
          <w:rFonts w:cs="Times New Roman"/>
          <w:color w:val="000000" w:themeColor="text1"/>
          <w:szCs w:val="18"/>
        </w:rPr>
        <w:t xml:space="preserve"> interactions </w:t>
      </w:r>
      <w:r w:rsidR="00D54366">
        <w:rPr>
          <w:rFonts w:cs="Times New Roman"/>
          <w:color w:val="000000" w:themeColor="text1"/>
          <w:szCs w:val="18"/>
        </w:rPr>
        <w:t xml:space="preserve">with </w:t>
      </w:r>
      <w:r w:rsidR="00FF2A71">
        <w:rPr>
          <w:rFonts w:cs="Times New Roman"/>
        </w:rPr>
        <w:t>neighboring cells</w:t>
      </w:r>
      <w:r w:rsidR="00DD570F">
        <w:rPr>
          <w:rFonts w:cs="Times New Roman"/>
        </w:rPr>
        <w:t xml:space="preserve"> can be analyzed following experimental manipulation to</w:t>
      </w:r>
      <w:r w:rsidR="0051689C">
        <w:rPr>
          <w:rFonts w:cs="Times New Roman"/>
        </w:rPr>
        <w:t xml:space="preserve"> provid</w:t>
      </w:r>
      <w:r w:rsidR="00DD570F">
        <w:rPr>
          <w:rFonts w:cs="Times New Roman"/>
        </w:rPr>
        <w:t>e</w:t>
      </w:r>
      <w:r w:rsidR="00162969">
        <w:rPr>
          <w:rFonts w:cs="Times New Roman"/>
        </w:rPr>
        <w:t xml:space="preserve"> </w:t>
      </w:r>
      <w:r w:rsidR="00993AF0">
        <w:rPr>
          <w:rFonts w:cs="Times New Roman"/>
        </w:rPr>
        <w:t>additional</w:t>
      </w:r>
      <w:r w:rsidR="0051689C">
        <w:rPr>
          <w:rFonts w:cs="Times New Roman"/>
        </w:rPr>
        <w:t xml:space="preserve"> </w:t>
      </w:r>
      <w:r w:rsidR="000B4FF0">
        <w:rPr>
          <w:rFonts w:cs="Times New Roman"/>
        </w:rPr>
        <w:t xml:space="preserve">insight </w:t>
      </w:r>
      <w:r w:rsidR="00DD570F">
        <w:rPr>
          <w:rFonts w:cs="Times New Roman"/>
        </w:rPr>
        <w:t>into</w:t>
      </w:r>
      <w:r w:rsidR="003F529E">
        <w:rPr>
          <w:rFonts w:cs="Times New Roman"/>
        </w:rPr>
        <w:t xml:space="preserve"> </w:t>
      </w:r>
      <w:r w:rsidR="00DD570F">
        <w:rPr>
          <w:rFonts w:ascii="Calibri" w:hAnsi="Calibri" w:cs="Times New Roman"/>
        </w:rPr>
        <w:t>IEL</w:t>
      </w:r>
      <w:r w:rsidR="00DD570F">
        <w:rPr>
          <w:rFonts w:cs="Times New Roman"/>
        </w:rPr>
        <w:t xml:space="preserve"> </w:t>
      </w:r>
      <w:r w:rsidR="00607778">
        <w:rPr>
          <w:rFonts w:cs="Times New Roman"/>
        </w:rPr>
        <w:t>activation and function</w:t>
      </w:r>
      <w:r w:rsidR="00DD570F">
        <w:rPr>
          <w:rFonts w:cs="Times New Roman"/>
        </w:rPr>
        <w:t xml:space="preserve"> within the </w:t>
      </w:r>
      <w:r w:rsidR="002E69C1">
        <w:rPr>
          <w:rFonts w:cs="Times New Roman"/>
        </w:rPr>
        <w:t xml:space="preserve">intestinal </w:t>
      </w:r>
      <w:r w:rsidR="00DD570F">
        <w:rPr>
          <w:rFonts w:cs="Times New Roman"/>
        </w:rPr>
        <w:t>mucosa</w:t>
      </w:r>
      <w:r w:rsidR="00607778">
        <w:rPr>
          <w:rFonts w:cs="Times New Roman"/>
          <w:color w:val="000000" w:themeColor="text1"/>
          <w:szCs w:val="18"/>
        </w:rPr>
        <w:t>.</w:t>
      </w:r>
    </w:p>
    <w:p w14:paraId="618F2995" w14:textId="77777777" w:rsidR="00AC1DCB" w:rsidRPr="001B1519" w:rsidRDefault="00AC1DCB" w:rsidP="00201844">
      <w:pPr>
        <w:jc w:val="both"/>
        <w:rPr>
          <w:rFonts w:cstheme="minorHAnsi"/>
        </w:rPr>
      </w:pPr>
    </w:p>
    <w:p w14:paraId="3E067256" w14:textId="75149A54" w:rsidR="00904D24" w:rsidRPr="001B1519" w:rsidRDefault="00904D24" w:rsidP="00201844">
      <w:pPr>
        <w:jc w:val="both"/>
        <w:rPr>
          <w:rFonts w:cstheme="minorHAnsi"/>
          <w:i/>
          <w:color w:val="808080"/>
        </w:rPr>
      </w:pPr>
      <w:bookmarkStart w:id="1" w:name="Introduction"/>
      <w:r w:rsidRPr="001B1519">
        <w:rPr>
          <w:rFonts w:cstheme="minorHAnsi"/>
          <w:b/>
        </w:rPr>
        <w:t>INTRODUCTION</w:t>
      </w:r>
      <w:bookmarkEnd w:id="1"/>
      <w:r w:rsidRPr="001B1519">
        <w:rPr>
          <w:rFonts w:cstheme="minorHAnsi"/>
          <w:b/>
          <w:bCs/>
        </w:rPr>
        <w:t>:</w:t>
      </w:r>
      <w:r w:rsidRPr="001B1519">
        <w:rPr>
          <w:rFonts w:cstheme="minorHAnsi"/>
        </w:rPr>
        <w:t xml:space="preserve"> </w:t>
      </w:r>
    </w:p>
    <w:p w14:paraId="5C90E795" w14:textId="3F109D4B" w:rsidR="00B223B7" w:rsidRDefault="007E29E3" w:rsidP="00201844">
      <w:pPr>
        <w:tabs>
          <w:tab w:val="left" w:pos="270"/>
        </w:tabs>
        <w:jc w:val="both"/>
        <w:rPr>
          <w:rFonts w:cs="Times New Roman"/>
        </w:rPr>
      </w:pPr>
      <w:r w:rsidRPr="00274BF9">
        <w:rPr>
          <w:rFonts w:cs="Times New Roman"/>
        </w:rPr>
        <w:lastRenderedPageBreak/>
        <w:t>Intraepithelial lymphocytes (IEL)</w:t>
      </w:r>
      <w:r w:rsidR="00DE3873" w:rsidRPr="00DE3873">
        <w:rPr>
          <w:rFonts w:cs="Times New Roman"/>
        </w:rPr>
        <w:t xml:space="preserve"> </w:t>
      </w:r>
      <w:r w:rsidR="00261AC6">
        <w:rPr>
          <w:rFonts w:cs="Times New Roman"/>
        </w:rPr>
        <w:t>are loca</w:t>
      </w:r>
      <w:r>
        <w:rPr>
          <w:rFonts w:cs="Times New Roman"/>
        </w:rPr>
        <w:t>ted within the intestinal epithelium, and are found</w:t>
      </w:r>
      <w:r w:rsidR="00DE3873" w:rsidRPr="00DE3873">
        <w:rPr>
          <w:rFonts w:cs="Times New Roman"/>
        </w:rPr>
        <w:t xml:space="preserve"> </w:t>
      </w:r>
      <w:r w:rsidR="002E69C1">
        <w:rPr>
          <w:rFonts w:cs="Times New Roman"/>
        </w:rPr>
        <w:t xml:space="preserve">both </w:t>
      </w:r>
      <w:r w:rsidR="00261AC6" w:rsidRPr="00DE3873">
        <w:rPr>
          <w:rFonts w:cs="Times New Roman"/>
        </w:rPr>
        <w:t>along</w:t>
      </w:r>
      <w:r w:rsidR="00261AC6">
        <w:rPr>
          <w:rFonts w:cs="Times New Roman"/>
        </w:rPr>
        <w:t xml:space="preserve"> </w:t>
      </w:r>
      <w:r w:rsidR="0003122F">
        <w:rPr>
          <w:rFonts w:cs="Times New Roman"/>
        </w:rPr>
        <w:t xml:space="preserve">the </w:t>
      </w:r>
      <w:r w:rsidR="00261AC6" w:rsidRPr="00DE3873">
        <w:rPr>
          <w:rFonts w:cs="Times New Roman"/>
        </w:rPr>
        <w:t>basement membrane</w:t>
      </w:r>
      <w:r w:rsidR="00261AC6">
        <w:rPr>
          <w:rFonts w:cs="Times New Roman"/>
        </w:rPr>
        <w:t xml:space="preserve"> and</w:t>
      </w:r>
      <w:r w:rsidR="00261AC6" w:rsidRPr="00DE3873">
        <w:rPr>
          <w:rFonts w:cs="Times New Roman"/>
        </w:rPr>
        <w:t xml:space="preserve"> </w:t>
      </w:r>
      <w:r w:rsidR="00DE3873" w:rsidRPr="00DE3873">
        <w:rPr>
          <w:rFonts w:cs="Times New Roman"/>
        </w:rPr>
        <w:t xml:space="preserve">between adjacent </w:t>
      </w:r>
      <w:r w:rsidR="002B259E">
        <w:rPr>
          <w:rFonts w:ascii="Calibri" w:hAnsi="Calibri" w:cs="Times New Roman"/>
        </w:rPr>
        <w:t xml:space="preserve">epithelial </w:t>
      </w:r>
      <w:r w:rsidR="00DE3873" w:rsidRPr="00DE3873">
        <w:rPr>
          <w:rFonts w:cs="Times New Roman"/>
        </w:rPr>
        <w:t>cells</w:t>
      </w:r>
      <w:r w:rsidR="00261AC6">
        <w:rPr>
          <w:rFonts w:cs="Times New Roman"/>
        </w:rPr>
        <w:t xml:space="preserve"> in the </w:t>
      </w:r>
      <w:r w:rsidR="00261AC6" w:rsidRPr="00DE3873">
        <w:rPr>
          <w:rFonts w:cs="Times New Roman"/>
        </w:rPr>
        <w:t>lateral int</w:t>
      </w:r>
      <w:r w:rsidR="00EC782C">
        <w:rPr>
          <w:rFonts w:cs="Times New Roman"/>
        </w:rPr>
        <w:t>er</w:t>
      </w:r>
      <w:r w:rsidR="00261AC6" w:rsidRPr="00DE3873">
        <w:rPr>
          <w:rFonts w:cs="Times New Roman"/>
        </w:rPr>
        <w:t>cellular space</w:t>
      </w:r>
      <w:r w:rsidRPr="00FD0E7C">
        <w:rPr>
          <w:rFonts w:cs="Times New Roman"/>
        </w:rPr>
        <w:fldChar w:fldCharType="begin"/>
      </w:r>
      <w:r w:rsidR="007A7E5A">
        <w:rPr>
          <w:rFonts w:cs="Times New Roman"/>
        </w:rPr>
        <w:instrText xml:space="preserve"> ADDIN EN.CITE &lt;EndNote&gt;&lt;Cite&gt;&lt;Author&gt;Cheroutre&lt;/Author&gt;&lt;Year&gt;2011&lt;/Year&gt;&lt;RecNum&gt;3732&lt;/RecNum&gt;&lt;DisplayText&gt;&lt;style face="superscript"&gt;1&lt;/style&gt;&lt;/DisplayText&gt;&lt;record&gt;&lt;rec-number&gt;3732&lt;/rec-number&gt;&lt;foreign-keys&gt;&lt;key app="EN" db-id="52wpts0t2w2awfe5sa1vxa03wv5p0za9pdw5" timestamp="0"&gt;3732&lt;/key&gt;&lt;/foreign-keys&gt;&lt;ref-type name="Journal Article"&gt;17&lt;/ref-type&gt;&lt;contributors&gt;&lt;authors&gt;&lt;author&gt;Cheroutre, H.&lt;/author&gt;&lt;author&gt;Lambolez, F.&lt;/author&gt;&lt;author&gt;Mucida, D.&lt;/author&gt;&lt;/authors&gt;&lt;/contributors&gt;&lt;auth-address&gt;Laboratory of Developmental Immunology, La Jolla Institute for Allergy and Immunology, La Jolla, California 92037, USA. hilde@liai.org&lt;/auth-address&gt;&lt;titles&gt;&lt;title&gt;The light and dark sides of intestinal intraepithelial lymphocytes&lt;/title&gt;&lt;secondary-title&gt;Nat Rev Immunol&lt;/secondary-title&gt;&lt;/titles&gt;&lt;periodical&gt;&lt;full-title&gt;Nat Rev Immunol&lt;/full-title&gt;&lt;/periodical&gt;&lt;pages&gt;445-56&lt;/pages&gt;&lt;volume&gt;11&lt;/volume&gt;&lt;number&gt;7&lt;/number&gt;&lt;keywords&gt;&lt;keyword&gt;Animals&lt;/keyword&gt;&lt;keyword&gt;Cell Differentiation/immunology&lt;/keyword&gt;&lt;keyword&gt;Cell Movement/immunology&lt;/keyword&gt;&lt;keyword&gt;Epithelium/*immunology&lt;/keyword&gt;&lt;keyword&gt;Humans&lt;/keyword&gt;&lt;keyword&gt;Inflammation/immunology&lt;/keyword&gt;&lt;keyword&gt;Intestinal Mucosa/*immunology&lt;/keyword&gt;&lt;keyword&gt;Intestines/*immunology&lt;/keyword&gt;&lt;keyword&gt;Lymphocytes/cytology/*immunology&lt;/keyword&gt;&lt;keyword&gt;Models, Immunological&lt;/keyword&gt;&lt;/keywords&gt;&lt;dates&gt;&lt;year&gt;2011&lt;/year&gt;&lt;pub-dates&gt;&lt;date&gt;Jun 17&lt;/date&gt;&lt;/pub-dates&gt;&lt;/dates&gt;&lt;isbn&gt;1474-1741 (Electronic)&amp;#xD;1474-1733 (Linking)&lt;/isbn&gt;&lt;accession-num&gt;21681197&lt;/accession-num&gt;&lt;urls&gt;&lt;related-urls&gt;&lt;url&gt;http://www.ncbi.nlm.nih.gov/pubmed/21681197&lt;/url&gt;&lt;/related-urls&gt;&lt;/urls&gt;&lt;custom2&gt;PMC3140792&lt;/custom2&gt;&lt;electronic-resource-num&gt;10.1038/nri3007&lt;/electronic-resource-num&gt;&lt;/record&gt;&lt;/Cite&gt;&lt;/EndNote&gt;</w:instrText>
      </w:r>
      <w:r w:rsidRPr="00FD0E7C">
        <w:rPr>
          <w:rFonts w:cs="Times New Roman"/>
        </w:rPr>
        <w:fldChar w:fldCharType="separate"/>
      </w:r>
      <w:r w:rsidRPr="00DD48A4">
        <w:rPr>
          <w:rFonts w:cs="Times New Roman"/>
          <w:noProof/>
          <w:vertAlign w:val="superscript"/>
        </w:rPr>
        <w:t>1</w:t>
      </w:r>
      <w:r w:rsidRPr="00FD0E7C">
        <w:rPr>
          <w:rFonts w:cs="Times New Roman"/>
        </w:rPr>
        <w:fldChar w:fldCharType="end"/>
      </w:r>
      <w:r w:rsidR="00DE3873" w:rsidRPr="00DE3873">
        <w:rPr>
          <w:rFonts w:cs="Times New Roman"/>
        </w:rPr>
        <w:t>.</w:t>
      </w:r>
      <w:r>
        <w:rPr>
          <w:rFonts w:cs="Times New Roman"/>
        </w:rPr>
        <w:t xml:space="preserve"> There is</w:t>
      </w:r>
      <w:r w:rsidR="00C16CC8">
        <w:rPr>
          <w:rFonts w:ascii="Calibri" w:hAnsi="Calibri" w:cs="Times New Roman"/>
        </w:rPr>
        <w:t xml:space="preserve"> </w:t>
      </w:r>
      <w:r>
        <w:rPr>
          <w:rFonts w:ascii="Calibri" w:hAnsi="Calibri" w:cs="Times New Roman"/>
        </w:rPr>
        <w:t xml:space="preserve">approximately </w:t>
      </w:r>
      <w:r w:rsidR="00993F5E">
        <w:rPr>
          <w:rFonts w:ascii="Calibri" w:hAnsi="Calibri" w:cs="Times New Roman"/>
        </w:rPr>
        <w:t>one</w:t>
      </w:r>
      <w:r w:rsidR="00B075A1" w:rsidRPr="00FE3385">
        <w:rPr>
          <w:rFonts w:ascii="Calibri" w:hAnsi="Calibri" w:cs="Times New Roman"/>
        </w:rPr>
        <w:t xml:space="preserve"> IEL for every 5-10 </w:t>
      </w:r>
      <w:r w:rsidR="00266F36">
        <w:rPr>
          <w:rFonts w:ascii="Calibri" w:hAnsi="Calibri" w:cs="Times New Roman"/>
        </w:rPr>
        <w:t>epithelial cell</w:t>
      </w:r>
      <w:r w:rsidR="00C34521">
        <w:rPr>
          <w:rFonts w:ascii="Calibri" w:hAnsi="Calibri" w:cs="Times New Roman"/>
        </w:rPr>
        <w:t>s</w:t>
      </w:r>
      <w:r w:rsidR="004C6849">
        <w:rPr>
          <w:rFonts w:ascii="Calibri" w:hAnsi="Calibri" w:cs="Times New Roman"/>
        </w:rPr>
        <w:t>; these</w:t>
      </w:r>
      <w:r>
        <w:rPr>
          <w:rFonts w:ascii="Calibri" w:hAnsi="Calibri" w:cs="Times New Roman"/>
        </w:rPr>
        <w:t xml:space="preserve"> IELs </w:t>
      </w:r>
      <w:r>
        <w:rPr>
          <w:rFonts w:cs="Times New Roman"/>
        </w:rPr>
        <w:t xml:space="preserve">serve as sentinels </w:t>
      </w:r>
      <w:r w:rsidR="004C6849">
        <w:rPr>
          <w:rFonts w:cs="Times New Roman"/>
        </w:rPr>
        <w:t xml:space="preserve">to </w:t>
      </w:r>
      <w:r>
        <w:rPr>
          <w:rFonts w:cs="Times New Roman"/>
        </w:rPr>
        <w:t>provide immune surveillance of the large expanse of the intestinal epithelial barrier</w:t>
      </w:r>
      <w:r w:rsidR="004E0FF6">
        <w:rPr>
          <w:rFonts w:cs="Times New Roman"/>
        </w:rPr>
        <w:fldChar w:fldCharType="begin"/>
      </w:r>
      <w:r w:rsidR="00B35674">
        <w:rPr>
          <w:rFonts w:cs="Times New Roman"/>
        </w:rPr>
        <w:instrText xml:space="preserve"> ADDIN EN.CITE &lt;EndNote&gt;&lt;Cite&gt;&lt;Author&gt;Hu&lt;/Author&gt;&lt;Year&gt;2017&lt;/Year&gt;&lt;RecNum&gt;3778&lt;/RecNum&gt;&lt;DisplayText&gt;&lt;style face="superscript"&gt;2&lt;/style&gt;&lt;/DisplayText&gt;&lt;record&gt;&lt;rec-number&gt;3778&lt;/rec-number&gt;&lt;foreign-keys&gt;&lt;key app="EN" db-id="52wpts0t2w2awfe5sa1vxa03wv5p0za9pdw5" timestamp="0"&gt;3778&lt;/key&gt;&lt;/foreign-keys&gt;&lt;ref-type name="Journal Article"&gt;17&lt;/ref-type&gt;&lt;contributors&gt;&lt;authors&gt;&lt;author&gt;Hu, M. D.&lt;/author&gt;&lt;author&gt;Edelblum, K. L.&lt;/author&gt;&lt;/authors&gt;&lt;/contributors&gt;&lt;titles&gt;&lt;title&gt;Sentinels at the frontline: the role of intraepithelial lymphocytes in inflammatory bowel disease&lt;/title&gt;&lt;secondary-title&gt;Curr Pharmacol Rep&lt;/secondary-title&gt;&lt;/titles&gt;&lt;pages&gt;321-334&lt;/pages&gt;&lt;volume&gt;3&lt;/volume&gt;&lt;number&gt;6&lt;/number&gt;&lt;edition&gt;2017 Aug 22&lt;/edition&gt;&lt;dates&gt;&lt;year&gt;2017&lt;/year&gt;&lt;pub-dates&gt;&lt;date&gt;Dec &lt;/date&gt;&lt;/pub-dates&gt;&lt;/dates&gt;&lt;urls&gt;&lt;/urls&gt;&lt;/record&gt;&lt;/Cite&gt;&lt;/EndNote&gt;</w:instrText>
      </w:r>
      <w:r w:rsidR="004E0FF6">
        <w:rPr>
          <w:rFonts w:cs="Times New Roman"/>
        </w:rPr>
        <w:fldChar w:fldCharType="separate"/>
      </w:r>
      <w:r w:rsidR="004E0FF6" w:rsidRPr="004E0FF6">
        <w:rPr>
          <w:rFonts w:cs="Times New Roman"/>
          <w:noProof/>
          <w:vertAlign w:val="superscript"/>
        </w:rPr>
        <w:t>2</w:t>
      </w:r>
      <w:r w:rsidR="004E0FF6">
        <w:rPr>
          <w:rFonts w:cs="Times New Roman"/>
        </w:rPr>
        <w:fldChar w:fldCharType="end"/>
      </w:r>
      <w:r w:rsidR="00D818E5">
        <w:rPr>
          <w:rFonts w:ascii="Calibri" w:hAnsi="Calibri" w:cs="Times New Roman"/>
        </w:rPr>
        <w:t>.</w:t>
      </w:r>
      <w:r w:rsidR="00EC67C3">
        <w:rPr>
          <w:rFonts w:cs="Times New Roman"/>
        </w:rPr>
        <w:t xml:space="preserve"> </w:t>
      </w:r>
      <w:r w:rsidR="00D818E5" w:rsidRPr="00B223B7">
        <w:rPr>
          <w:rFonts w:cs="Times New Roman"/>
        </w:rPr>
        <w:t>IEL</w:t>
      </w:r>
      <w:r w:rsidR="00EC67C3">
        <w:rPr>
          <w:rFonts w:cs="Times New Roman"/>
        </w:rPr>
        <w:t>s</w:t>
      </w:r>
      <w:r w:rsidR="00D818E5" w:rsidRPr="00B223B7">
        <w:rPr>
          <w:rFonts w:cs="Times New Roman"/>
        </w:rPr>
        <w:t xml:space="preserve"> </w:t>
      </w:r>
      <w:r w:rsidR="00D818E5">
        <w:rPr>
          <w:rFonts w:cs="Times New Roman"/>
        </w:rPr>
        <w:t>expressing</w:t>
      </w:r>
      <w:r w:rsidR="0078786A">
        <w:rPr>
          <w:rFonts w:cs="Times New Roman"/>
        </w:rPr>
        <w:t xml:space="preserve"> the</w:t>
      </w:r>
      <w:r w:rsidR="00D818E5">
        <w:rPr>
          <w:rFonts w:cs="Times New Roman"/>
        </w:rPr>
        <w:t xml:space="preserve"> </w:t>
      </w:r>
      <w:r w:rsidR="00D818E5" w:rsidRPr="00B223B7">
        <w:rPr>
          <w:rFonts w:ascii="Symbol" w:hAnsi="Symbol" w:cs="Times New Roman"/>
        </w:rPr>
        <w:t></w:t>
      </w:r>
      <w:r w:rsidR="00D818E5" w:rsidRPr="00B223B7">
        <w:rPr>
          <w:rFonts w:ascii="Symbol" w:hAnsi="Symbol" w:cs="Times New Roman"/>
        </w:rPr>
        <w:t></w:t>
      </w:r>
      <w:r w:rsidR="00D818E5" w:rsidRPr="00B223B7">
        <w:rPr>
          <w:rFonts w:cs="Times New Roman"/>
        </w:rPr>
        <w:t xml:space="preserve"> </w:t>
      </w:r>
      <w:r w:rsidR="00C12D46">
        <w:rPr>
          <w:rFonts w:cs="Times New Roman"/>
        </w:rPr>
        <w:t>T cell receptor (</w:t>
      </w:r>
      <w:r w:rsidR="00D818E5">
        <w:rPr>
          <w:rFonts w:cs="Times New Roman"/>
        </w:rPr>
        <w:t>TCR</w:t>
      </w:r>
      <w:r w:rsidR="00C12D46">
        <w:rPr>
          <w:rFonts w:cs="Times New Roman"/>
        </w:rPr>
        <w:t>)</w:t>
      </w:r>
      <w:r w:rsidR="00A51708">
        <w:rPr>
          <w:rFonts w:cs="Times New Roman"/>
        </w:rPr>
        <w:t xml:space="preserve"> </w:t>
      </w:r>
      <w:r w:rsidR="00D818E5" w:rsidRPr="00B223B7">
        <w:rPr>
          <w:rFonts w:cs="Times New Roman"/>
        </w:rPr>
        <w:t xml:space="preserve">comprise up to 60% </w:t>
      </w:r>
      <w:r w:rsidR="00A51708">
        <w:rPr>
          <w:rFonts w:cs="Times New Roman"/>
        </w:rPr>
        <w:t>of the</w:t>
      </w:r>
      <w:r>
        <w:rPr>
          <w:rFonts w:cs="Times New Roman"/>
        </w:rPr>
        <w:t xml:space="preserve"> total</w:t>
      </w:r>
      <w:r w:rsidR="00A51708">
        <w:rPr>
          <w:rFonts w:cs="Times New Roman"/>
        </w:rPr>
        <w:t xml:space="preserve"> IEL population</w:t>
      </w:r>
      <w:r w:rsidR="00D818E5" w:rsidRPr="00B223B7">
        <w:rPr>
          <w:rFonts w:cs="Times New Roman"/>
        </w:rPr>
        <w:t xml:space="preserve"> in the</w:t>
      </w:r>
      <w:r w:rsidR="00A51708">
        <w:rPr>
          <w:rFonts w:cs="Times New Roman"/>
        </w:rPr>
        <w:t xml:space="preserve"> murine</w:t>
      </w:r>
      <w:r w:rsidR="00D818E5" w:rsidRPr="00B223B7">
        <w:rPr>
          <w:rFonts w:cs="Times New Roman"/>
        </w:rPr>
        <w:t xml:space="preserve"> small intestine</w:t>
      </w:r>
      <w:r w:rsidR="004C6849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B24DD3">
        <w:rPr>
          <w:rFonts w:cs="Times New Roman"/>
        </w:rPr>
        <w:t>S</w:t>
      </w:r>
      <w:r w:rsidR="00A51708">
        <w:rPr>
          <w:rFonts w:cs="Times New Roman"/>
        </w:rPr>
        <w:t xml:space="preserve">tudies in </w:t>
      </w:r>
      <w:r w:rsidR="00790510" w:rsidRPr="00B223B7">
        <w:rPr>
          <w:rFonts w:ascii="Symbol" w:hAnsi="Symbol" w:cs="Times New Roman"/>
        </w:rPr>
        <w:t></w:t>
      </w:r>
      <w:r w:rsidR="00790510" w:rsidRPr="00B223B7">
        <w:rPr>
          <w:rFonts w:ascii="Symbol" w:hAnsi="Symbol" w:cs="Times New Roman"/>
        </w:rPr>
        <w:t></w:t>
      </w:r>
      <w:r w:rsidR="00790510" w:rsidRPr="00B223B7">
        <w:rPr>
          <w:rFonts w:cs="Times New Roman"/>
        </w:rPr>
        <w:t xml:space="preserve"> </w:t>
      </w:r>
      <w:r w:rsidR="00A51708">
        <w:rPr>
          <w:rFonts w:cs="Times New Roman"/>
        </w:rPr>
        <w:t>T-cell-deficient mice demonstrate</w:t>
      </w:r>
      <w:r>
        <w:rPr>
          <w:rFonts w:cs="Times New Roman"/>
        </w:rPr>
        <w:t xml:space="preserve"> a largely</w:t>
      </w:r>
      <w:r w:rsidR="00A51708">
        <w:rPr>
          <w:rFonts w:cs="Times New Roman"/>
        </w:rPr>
        <w:t xml:space="preserve"> </w:t>
      </w:r>
      <w:r w:rsidR="00D818E5" w:rsidRPr="007F2995">
        <w:rPr>
          <w:rFonts w:cs="Times New Roman"/>
        </w:rPr>
        <w:t>protective role</w:t>
      </w:r>
      <w:r w:rsidR="00A51708">
        <w:rPr>
          <w:rFonts w:cs="Times New Roman"/>
        </w:rPr>
        <w:t xml:space="preserve"> </w:t>
      </w:r>
      <w:r>
        <w:rPr>
          <w:rFonts w:cs="Times New Roman"/>
        </w:rPr>
        <w:t>of</w:t>
      </w:r>
      <w:r w:rsidR="00A51708">
        <w:rPr>
          <w:rFonts w:cs="Times New Roman"/>
        </w:rPr>
        <w:t xml:space="preserve"> these cells in</w:t>
      </w:r>
      <w:r w:rsidR="00D818E5" w:rsidRPr="007F2995">
        <w:rPr>
          <w:rFonts w:cs="Times New Roman"/>
        </w:rPr>
        <w:t xml:space="preserve"> </w:t>
      </w:r>
      <w:r w:rsidR="00A51708">
        <w:rPr>
          <w:rFonts w:cs="Times New Roman"/>
        </w:rPr>
        <w:t>response to intestinal injury, inflammation and infection</w:t>
      </w:r>
      <w:r w:rsidR="0087573A">
        <w:rPr>
          <w:rFonts w:cs="Times New Roman"/>
        </w:rPr>
        <w:fldChar w:fldCharType="begin">
          <w:fldData xml:space="preserve">PEVuZE5vdGU+PENpdGU+PEF1dGhvcj5DaGVuPC9BdXRob3I+PFllYXI+MjAwMjwvWWVhcj48UmVj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</w:fldData>
        </w:fldChar>
      </w:r>
      <w:r w:rsidR="004E0FF6">
        <w:rPr>
          <w:rFonts w:cs="Times New Roman"/>
        </w:rPr>
        <w:instrText xml:space="preserve"> ADDIN EN.CITE </w:instrText>
      </w:r>
      <w:r w:rsidR="004E0FF6">
        <w:rPr>
          <w:rFonts w:cs="Times New Roman"/>
        </w:rPr>
        <w:fldChar w:fldCharType="begin">
          <w:fldData xml:space="preserve">PEVuZE5vdGU+PENpdGU+PEF1dGhvcj5DaGVuPC9BdXRob3I+PFllYXI+MjAwMjwvWWVhcj48UmVj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</w:fldData>
        </w:fldChar>
      </w:r>
      <w:r w:rsidR="004E0FF6">
        <w:rPr>
          <w:rFonts w:cs="Times New Roman"/>
        </w:rPr>
        <w:instrText xml:space="preserve"> ADDIN EN.CITE.DATA </w:instrText>
      </w:r>
      <w:r w:rsidR="004E0FF6">
        <w:rPr>
          <w:rFonts w:cs="Times New Roman"/>
        </w:rPr>
      </w:r>
      <w:r w:rsidR="004E0FF6">
        <w:rPr>
          <w:rFonts w:cs="Times New Roman"/>
        </w:rPr>
        <w:fldChar w:fldCharType="end"/>
      </w:r>
      <w:r w:rsidR="0087573A">
        <w:rPr>
          <w:rFonts w:cs="Times New Roman"/>
        </w:rPr>
      </w:r>
      <w:r w:rsidR="0087573A">
        <w:rPr>
          <w:rFonts w:cs="Times New Roman"/>
        </w:rPr>
        <w:fldChar w:fldCharType="separate"/>
      </w:r>
      <w:r w:rsidR="004E0FF6" w:rsidRPr="004E0FF6">
        <w:rPr>
          <w:rFonts w:cs="Times New Roman"/>
          <w:noProof/>
          <w:vertAlign w:val="superscript"/>
        </w:rPr>
        <w:t>3</w:t>
      </w:r>
      <w:r w:rsidR="0087573A">
        <w:rPr>
          <w:rFonts w:cs="Times New Roman"/>
        </w:rPr>
        <w:fldChar w:fldCharType="end"/>
      </w:r>
      <w:r w:rsidR="005E30CC">
        <w:rPr>
          <w:rFonts w:cs="Times New Roman"/>
          <w:vertAlign w:val="superscript"/>
        </w:rPr>
        <w:t>-</w:t>
      </w:r>
      <w:r w:rsidR="00743D68">
        <w:rPr>
          <w:rFonts w:cs="Times New Roman"/>
          <w:vertAlign w:val="superscript"/>
        </w:rPr>
        <w:fldChar w:fldCharType="begin">
          <w:fldData xml:space="preserve">PEVuZE5vdGU+PENpdGU+PEF1dGhvcj5EYWx0b248L0F1dGhvcj48WWVhcj4yMDA2PC9ZZWFyPjxS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</w:fldData>
        </w:fldChar>
      </w:r>
      <w:r w:rsidR="004E0FF6">
        <w:rPr>
          <w:rFonts w:cs="Times New Roman"/>
          <w:vertAlign w:val="superscript"/>
        </w:rPr>
        <w:instrText xml:space="preserve"> ADDIN EN.CITE </w:instrText>
      </w:r>
      <w:r w:rsidR="004E0FF6">
        <w:rPr>
          <w:rFonts w:cs="Times New Roman"/>
          <w:vertAlign w:val="superscript"/>
        </w:rPr>
        <w:fldChar w:fldCharType="begin">
          <w:fldData xml:space="preserve">PEVuZE5vdGU+PENpdGU+PEF1dGhvcj5EYWx0b248L0F1dGhvcj48WWVhcj4yMDA2PC9ZZWFyPjxS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</w:fldData>
        </w:fldChar>
      </w:r>
      <w:r w:rsidR="004E0FF6">
        <w:rPr>
          <w:rFonts w:cs="Times New Roman"/>
          <w:vertAlign w:val="superscript"/>
        </w:rPr>
        <w:instrText xml:space="preserve"> ADDIN EN.CITE.DATA </w:instrText>
      </w:r>
      <w:r w:rsidR="004E0FF6">
        <w:rPr>
          <w:rFonts w:cs="Times New Roman"/>
          <w:vertAlign w:val="superscript"/>
        </w:rPr>
      </w:r>
      <w:r w:rsidR="004E0FF6">
        <w:rPr>
          <w:rFonts w:cs="Times New Roman"/>
          <w:vertAlign w:val="superscript"/>
        </w:rPr>
        <w:fldChar w:fldCharType="end"/>
      </w:r>
      <w:r w:rsidR="00743D68">
        <w:rPr>
          <w:rFonts w:cs="Times New Roman"/>
          <w:vertAlign w:val="superscript"/>
        </w:rPr>
      </w:r>
      <w:r w:rsidR="00743D68">
        <w:rPr>
          <w:rFonts w:cs="Times New Roman"/>
          <w:vertAlign w:val="superscript"/>
        </w:rPr>
        <w:fldChar w:fldCharType="separate"/>
      </w:r>
      <w:r w:rsidR="004E0FF6">
        <w:rPr>
          <w:rFonts w:cs="Times New Roman"/>
          <w:noProof/>
          <w:vertAlign w:val="superscript"/>
        </w:rPr>
        <w:t>5</w:t>
      </w:r>
      <w:r w:rsidR="00743D68">
        <w:rPr>
          <w:rFonts w:cs="Times New Roman"/>
          <w:vertAlign w:val="superscript"/>
        </w:rPr>
        <w:fldChar w:fldCharType="end"/>
      </w:r>
      <w:r w:rsidR="00D818E5">
        <w:rPr>
          <w:rFonts w:cs="Times New Roman"/>
        </w:rPr>
        <w:t>.</w:t>
      </w:r>
      <w:r w:rsidR="00085A5D">
        <w:rPr>
          <w:rFonts w:ascii="Calibri" w:hAnsi="Calibri" w:cs="Times New Roman"/>
        </w:rPr>
        <w:t xml:space="preserve"> </w:t>
      </w:r>
      <w:r w:rsidR="00A51708">
        <w:rPr>
          <w:rFonts w:ascii="Calibri" w:hAnsi="Calibri" w:cs="Times New Roman"/>
        </w:rPr>
        <w:t>Despite the generation of the</w:t>
      </w:r>
      <w:r w:rsidR="002E69C1">
        <w:rPr>
          <w:rFonts w:ascii="Calibri" w:hAnsi="Calibri" w:cs="Times New Roman"/>
        </w:rPr>
        <w:t xml:space="preserve"> </w:t>
      </w:r>
      <w:proofErr w:type="spellStart"/>
      <w:r w:rsidR="002E69C1" w:rsidRPr="00C95408">
        <w:rPr>
          <w:rFonts w:ascii="Calibri" w:hAnsi="Calibri" w:cs="Times New Roman"/>
          <w:i/>
        </w:rPr>
        <w:t>Tcrd</w:t>
      </w:r>
      <w:proofErr w:type="spellEnd"/>
      <w:r w:rsidR="002E69C1">
        <w:rPr>
          <w:rFonts w:ascii="Calibri" w:hAnsi="Calibri" w:cs="Times New Roman"/>
        </w:rPr>
        <w:t xml:space="preserve"> </w:t>
      </w:r>
      <w:r w:rsidR="00A51708">
        <w:rPr>
          <w:rFonts w:ascii="Calibri" w:hAnsi="Calibri" w:cs="Times New Roman"/>
        </w:rPr>
        <w:t>knockout mouse</w:t>
      </w:r>
      <w:r w:rsidR="004E0FF6">
        <w:rPr>
          <w:rFonts w:ascii="Calibri" w:hAnsi="Calibri" w:cs="Times New Roman"/>
        </w:rPr>
        <w:fldChar w:fldCharType="begin">
          <w:fldData xml:space="preserve">PEVuZE5vdGU+PENpdGU+PEF1dGhvcj5Nb21iYWVydHM8L0F1dGhvcj48WWVhcj4xOTkzPC9ZZWFy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</w:fldData>
        </w:fldChar>
      </w:r>
      <w:r w:rsidR="004E0FF6">
        <w:rPr>
          <w:rFonts w:ascii="Calibri" w:hAnsi="Calibri" w:cs="Times New Roman"/>
        </w:rPr>
        <w:instrText xml:space="preserve"> ADDIN EN.CITE </w:instrText>
      </w:r>
      <w:r w:rsidR="004E0FF6">
        <w:rPr>
          <w:rFonts w:ascii="Calibri" w:hAnsi="Calibri" w:cs="Times New Roman"/>
        </w:rPr>
        <w:fldChar w:fldCharType="begin">
          <w:fldData xml:space="preserve">PEVuZE5vdGU+PENpdGU+PEF1dGhvcj5Nb21iYWVydHM8L0F1dGhvcj48WWVhcj4xOTkzPC9ZZWFy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</w:fldData>
        </w:fldChar>
      </w:r>
      <w:r w:rsidR="004E0FF6">
        <w:rPr>
          <w:rFonts w:ascii="Calibri" w:hAnsi="Calibri" w:cs="Times New Roman"/>
        </w:rPr>
        <w:instrText xml:space="preserve"> ADDIN EN.CITE.DATA </w:instrText>
      </w:r>
      <w:r w:rsidR="004E0FF6">
        <w:rPr>
          <w:rFonts w:ascii="Calibri" w:hAnsi="Calibri" w:cs="Times New Roman"/>
        </w:rPr>
      </w:r>
      <w:r w:rsidR="004E0FF6">
        <w:rPr>
          <w:rFonts w:ascii="Calibri" w:hAnsi="Calibri" w:cs="Times New Roman"/>
        </w:rPr>
        <w:fldChar w:fldCharType="end"/>
      </w:r>
      <w:r w:rsidR="004E0FF6">
        <w:rPr>
          <w:rFonts w:ascii="Calibri" w:hAnsi="Calibri" w:cs="Times New Roman"/>
        </w:rPr>
      </w:r>
      <w:r w:rsidR="004E0FF6">
        <w:rPr>
          <w:rFonts w:ascii="Calibri" w:hAnsi="Calibri" w:cs="Times New Roman"/>
        </w:rPr>
        <w:fldChar w:fldCharType="separate"/>
      </w:r>
      <w:r w:rsidR="004E0FF6" w:rsidRPr="004E0FF6">
        <w:rPr>
          <w:rFonts w:ascii="Calibri" w:hAnsi="Calibri" w:cs="Times New Roman"/>
          <w:noProof/>
          <w:vertAlign w:val="superscript"/>
        </w:rPr>
        <w:t>6</w:t>
      </w:r>
      <w:r w:rsidR="004E0FF6">
        <w:rPr>
          <w:rFonts w:ascii="Calibri" w:hAnsi="Calibri" w:cs="Times New Roman"/>
        </w:rPr>
        <w:fldChar w:fldCharType="end"/>
      </w:r>
      <w:r w:rsidR="00085A5D">
        <w:rPr>
          <w:rFonts w:ascii="Calibri" w:hAnsi="Calibri" w:cs="Times New Roman"/>
        </w:rPr>
        <w:t xml:space="preserve">, our </w:t>
      </w:r>
      <w:r w:rsidR="00DE3873">
        <w:rPr>
          <w:rFonts w:ascii="Calibri" w:hAnsi="Calibri" w:cs="Times New Roman"/>
        </w:rPr>
        <w:t xml:space="preserve">understanding of </w:t>
      </w:r>
      <w:r w:rsidR="00FE44B9" w:rsidRPr="00B223B7">
        <w:rPr>
          <w:rFonts w:ascii="Symbol" w:hAnsi="Symbol" w:cs="Times New Roman"/>
        </w:rPr>
        <w:t></w:t>
      </w:r>
      <w:r w:rsidR="00FE44B9" w:rsidRPr="00B223B7">
        <w:rPr>
          <w:rFonts w:ascii="Symbol" w:hAnsi="Symbol" w:cs="Times New Roman"/>
        </w:rPr>
        <w:t></w:t>
      </w:r>
      <w:r w:rsidR="00A51708">
        <w:rPr>
          <w:rFonts w:ascii="Calibri" w:hAnsi="Calibri" w:cs="Times New Roman"/>
        </w:rPr>
        <w:t xml:space="preserve"> </w:t>
      </w:r>
      <w:r w:rsidR="003D4924">
        <w:rPr>
          <w:rFonts w:ascii="Calibri" w:hAnsi="Calibri" w:cs="Times New Roman"/>
        </w:rPr>
        <w:t xml:space="preserve">IEL </w:t>
      </w:r>
      <w:r w:rsidR="003D4924">
        <w:rPr>
          <w:rFonts w:ascii="Calibri" w:hAnsi="Calibri" w:cs="Times New Roman" w:hint="eastAsia"/>
        </w:rPr>
        <w:t>biology</w:t>
      </w:r>
      <w:r w:rsidR="003D4924">
        <w:rPr>
          <w:rFonts w:ascii="Calibri" w:hAnsi="Calibri" w:cs="Times New Roman"/>
        </w:rPr>
        <w:t xml:space="preserve"> </w:t>
      </w:r>
      <w:r w:rsidR="00A51708">
        <w:rPr>
          <w:rFonts w:ascii="Calibri" w:hAnsi="Calibri" w:cs="Times New Roman"/>
        </w:rPr>
        <w:t>remains</w:t>
      </w:r>
      <w:r w:rsidR="00B075A1" w:rsidRPr="00FE3385">
        <w:rPr>
          <w:rFonts w:ascii="Calibri" w:hAnsi="Calibri" w:cs="Times New Roman"/>
        </w:rPr>
        <w:t xml:space="preserve"> limited</w:t>
      </w:r>
      <w:r w:rsidR="00A51708">
        <w:rPr>
          <w:rFonts w:ascii="Calibri" w:hAnsi="Calibri" w:cs="Times New Roman"/>
        </w:rPr>
        <w:t xml:space="preserve"> due in part to the fact that ligands</w:t>
      </w:r>
      <w:r w:rsidR="00885577">
        <w:rPr>
          <w:rFonts w:ascii="Calibri" w:hAnsi="Calibri" w:cs="Times New Roman"/>
        </w:rPr>
        <w:t xml:space="preserve"> </w:t>
      </w:r>
      <w:r w:rsidR="000E2158">
        <w:rPr>
          <w:rFonts w:ascii="Calibri" w:hAnsi="Calibri" w:cs="Times New Roman"/>
        </w:rPr>
        <w:t>recognized by</w:t>
      </w:r>
      <w:r w:rsidR="00166B71">
        <w:rPr>
          <w:rFonts w:ascii="Calibri" w:hAnsi="Calibri" w:cs="Times New Roman"/>
        </w:rPr>
        <w:t xml:space="preserve"> the</w:t>
      </w:r>
      <w:r w:rsidR="000E2158">
        <w:rPr>
          <w:rFonts w:ascii="Calibri" w:hAnsi="Calibri" w:cs="Times New Roman"/>
        </w:rPr>
        <w:t xml:space="preserve"> </w:t>
      </w:r>
      <w:r w:rsidR="000E2158" w:rsidRPr="00B223B7">
        <w:rPr>
          <w:rFonts w:ascii="Symbol" w:hAnsi="Symbol" w:cs="Times New Roman"/>
        </w:rPr>
        <w:t></w:t>
      </w:r>
      <w:r w:rsidR="000E2158" w:rsidRPr="00B223B7">
        <w:rPr>
          <w:rFonts w:ascii="Symbol" w:hAnsi="Symbol" w:cs="Times New Roman"/>
        </w:rPr>
        <w:t></w:t>
      </w:r>
      <w:r w:rsidR="000E2158" w:rsidRPr="00B223B7">
        <w:rPr>
          <w:rFonts w:cs="Times New Roman"/>
        </w:rPr>
        <w:t xml:space="preserve"> </w:t>
      </w:r>
      <w:r w:rsidR="000E2158">
        <w:rPr>
          <w:rFonts w:cs="Times New Roman"/>
        </w:rPr>
        <w:t>TCR</w:t>
      </w:r>
      <w:r w:rsidR="00CC4776">
        <w:rPr>
          <w:rFonts w:cs="Times New Roman"/>
        </w:rPr>
        <w:t xml:space="preserve"> </w:t>
      </w:r>
      <w:r w:rsidR="00A51708">
        <w:rPr>
          <w:rFonts w:cs="Times New Roman"/>
        </w:rPr>
        <w:t>have yet to be identified</w:t>
      </w:r>
      <w:r w:rsidR="008E1D3A">
        <w:rPr>
          <w:rFonts w:cs="Times New Roman"/>
        </w:rPr>
        <w:fldChar w:fldCharType="begin"/>
      </w:r>
      <w:r w:rsidR="00B35674">
        <w:rPr>
          <w:rFonts w:cs="Times New Roman"/>
        </w:rPr>
        <w:instrText xml:space="preserve"> ADDIN EN.CITE &lt;EndNote&gt;&lt;Cite&gt;&lt;Author&gt;Willcox&lt;/Author&gt;&lt;Year&gt;2019&lt;/Year&gt;&lt;RecNum&gt;4084&lt;/RecNum&gt;&lt;DisplayText&gt;&lt;style face="superscript"&gt;7&lt;/style&gt;&lt;/DisplayText&gt;&lt;record&gt;&lt;rec-number&gt;4084&lt;/rec-number&gt;&lt;foreign-keys&gt;&lt;key app="EN" db-id="52wpts0t2w2awfe5sa1vxa03wv5p0za9pdw5" timestamp="1550079966"&gt;4084&lt;/key&gt;&lt;/foreign-keys&gt;&lt;ref-type name="Journal Article"&gt;17&lt;/ref-type&gt;&lt;contributors&gt;&lt;authors&gt;&lt;author&gt;Willcox, B. E.&lt;/author&gt;&lt;author&gt;Willcox, C. R.&lt;/author&gt;&lt;/authors&gt;&lt;/contributors&gt;&lt;auth-address&gt;Cancer Immunology and Immunotherapy Centre, University of Birmingham, Birmingham, UK. b.willcox@bham.ac.uk.&amp;#xD;Birmingham Cancer Research UK Cancer Centre, School of Cancer Sciences, University of Birmingham, Birmingham, UK. c.r.willcox@bham.ac.uk.&lt;/auth-address&gt;&lt;titles&gt;&lt;title&gt;gammadelta TCR ligands: the quest to solve a 500-million-year-old mystery&lt;/title&gt;&lt;secondary-title&gt;Nat Immunol&lt;/secondary-title&gt;&lt;/titles&gt;&lt;periodical&gt;&lt;full-title&gt;Nat Immunol&lt;/full-title&gt;&lt;/periodical&gt;&lt;pages&gt;121-128&lt;/pages&gt;&lt;volume&gt;20&lt;/volume&gt;&lt;number&gt;2&lt;/number&gt;&lt;dates&gt;&lt;year&gt;2019&lt;/year&gt;&lt;pub-dates&gt;&lt;date&gt;Feb&lt;/date&gt;&lt;/pub-dates&gt;&lt;/dates&gt;&lt;isbn&gt;1529-2916 (Electronic)&amp;#xD;1529-2908 (Linking)&lt;/isbn&gt;&lt;accession-num&gt;30664765&lt;/accession-num&gt;&lt;urls&gt;&lt;related-urls&gt;&lt;url&gt;https://www.ncbi.nlm.nih.gov/pubmed/30664765&lt;/url&gt;&lt;/related-urls&gt;&lt;/urls&gt;&lt;electronic-resource-num&gt;10.1038/s41590-018-0304-y&lt;/electronic-resource-num&gt;&lt;/record&gt;&lt;/Cite&gt;&lt;/EndNote&gt;</w:instrText>
      </w:r>
      <w:r w:rsidR="008E1D3A">
        <w:rPr>
          <w:rFonts w:cs="Times New Roman"/>
        </w:rPr>
        <w:fldChar w:fldCharType="separate"/>
      </w:r>
      <w:r w:rsidR="008E1D3A" w:rsidRPr="00980765">
        <w:rPr>
          <w:rFonts w:cs="Times New Roman"/>
          <w:noProof/>
          <w:vertAlign w:val="superscript"/>
        </w:rPr>
        <w:t>7</w:t>
      </w:r>
      <w:r w:rsidR="008E1D3A">
        <w:rPr>
          <w:rFonts w:cs="Times New Roman"/>
        </w:rPr>
        <w:fldChar w:fldCharType="end"/>
      </w:r>
      <w:r w:rsidR="00B24DD3">
        <w:rPr>
          <w:rFonts w:cs="Times New Roman"/>
        </w:rPr>
        <w:t xml:space="preserve">. As a result, the lack of tools to study this cell population has </w:t>
      </w:r>
      <w:r w:rsidR="00A51708">
        <w:rPr>
          <w:rFonts w:cs="Times New Roman"/>
        </w:rPr>
        <w:t>ma</w:t>
      </w:r>
      <w:r w:rsidR="00B24DD3">
        <w:rPr>
          <w:rFonts w:cs="Times New Roman"/>
        </w:rPr>
        <w:t>de</w:t>
      </w:r>
      <w:r w:rsidR="00A51708">
        <w:rPr>
          <w:rFonts w:cs="Times New Roman"/>
        </w:rPr>
        <w:t xml:space="preserve"> it difficult to</w:t>
      </w:r>
      <w:r w:rsidR="00C5615C">
        <w:rPr>
          <w:rFonts w:cs="Times New Roman"/>
        </w:rPr>
        <w:t xml:space="preserve"> investigat</w:t>
      </w:r>
      <w:r w:rsidR="00A51708">
        <w:rPr>
          <w:rFonts w:cs="Times New Roman"/>
        </w:rPr>
        <w:t>e</w:t>
      </w:r>
      <w:r w:rsidR="00C5615C">
        <w:rPr>
          <w:rFonts w:cs="Times New Roman"/>
        </w:rPr>
        <w:t xml:space="preserve"> the role of </w:t>
      </w:r>
      <w:r w:rsidR="00C5615C" w:rsidRPr="00B223B7">
        <w:rPr>
          <w:rFonts w:ascii="Symbol" w:hAnsi="Symbol" w:cs="Times New Roman"/>
        </w:rPr>
        <w:t></w:t>
      </w:r>
      <w:r w:rsidR="00C5615C" w:rsidRPr="00B223B7">
        <w:rPr>
          <w:rFonts w:ascii="Symbol" w:hAnsi="Symbol" w:cs="Times New Roman"/>
        </w:rPr>
        <w:t></w:t>
      </w:r>
      <w:r w:rsidR="00C5615C" w:rsidRPr="00B223B7">
        <w:rPr>
          <w:rFonts w:cs="Times New Roman"/>
        </w:rPr>
        <w:t xml:space="preserve"> </w:t>
      </w:r>
      <w:r w:rsidR="00C5615C">
        <w:rPr>
          <w:rFonts w:cs="Times New Roman"/>
        </w:rPr>
        <w:t xml:space="preserve">TCR activation and </w:t>
      </w:r>
      <w:r w:rsidR="003D46EC">
        <w:rPr>
          <w:rFonts w:cs="Times New Roman"/>
        </w:rPr>
        <w:t xml:space="preserve">function under physiological </w:t>
      </w:r>
      <w:r w:rsidR="00187853">
        <w:rPr>
          <w:rFonts w:cs="Times New Roman"/>
        </w:rPr>
        <w:t xml:space="preserve">and pathological </w:t>
      </w:r>
      <w:r w:rsidR="003D46EC">
        <w:rPr>
          <w:rFonts w:cs="Times New Roman"/>
        </w:rPr>
        <w:t>conditions.</w:t>
      </w:r>
      <w:r w:rsidR="00D013ED">
        <w:rPr>
          <w:rFonts w:cs="Times New Roman"/>
        </w:rPr>
        <w:t xml:space="preserve"> </w:t>
      </w:r>
      <w:r w:rsidR="00B24DD3">
        <w:rPr>
          <w:rFonts w:cs="Times New Roman"/>
        </w:rPr>
        <w:t>To fill this gap, w</w:t>
      </w:r>
      <w:r w:rsidR="00FE44B9">
        <w:rPr>
          <w:rFonts w:cs="Times New Roman"/>
        </w:rPr>
        <w:t xml:space="preserve">e have developed live imaging techniques to visualize </w:t>
      </w:r>
      <w:r w:rsidR="00FE44B9" w:rsidRPr="00B223B7">
        <w:rPr>
          <w:rFonts w:ascii="Symbol" w:hAnsi="Symbol" w:cs="Times New Roman"/>
        </w:rPr>
        <w:t></w:t>
      </w:r>
      <w:r w:rsidR="00FE44B9" w:rsidRPr="00B223B7">
        <w:rPr>
          <w:rFonts w:ascii="Symbol" w:hAnsi="Symbol" w:cs="Times New Roman"/>
        </w:rPr>
        <w:t></w:t>
      </w:r>
      <w:r w:rsidR="00FE44B9" w:rsidRPr="00B223B7">
        <w:rPr>
          <w:rFonts w:cs="Times New Roman"/>
        </w:rPr>
        <w:t xml:space="preserve"> </w:t>
      </w:r>
      <w:r w:rsidR="00FE44B9">
        <w:rPr>
          <w:rFonts w:cs="Times New Roman"/>
        </w:rPr>
        <w:t xml:space="preserve">IEL migratory behavior and interactions with neighboring enterocytes </w:t>
      </w:r>
      <w:proofErr w:type="gramStart"/>
      <w:r w:rsidR="00FE44B9">
        <w:rPr>
          <w:rFonts w:cs="Times New Roman"/>
        </w:rPr>
        <w:t>as a means to</w:t>
      </w:r>
      <w:proofErr w:type="gramEnd"/>
      <w:r w:rsidR="00FE44B9">
        <w:rPr>
          <w:rFonts w:cs="Times New Roman"/>
        </w:rPr>
        <w:t xml:space="preserve"> provide additional insight into </w:t>
      </w:r>
      <w:r w:rsidR="00FE44B9" w:rsidRPr="00B223B7">
        <w:rPr>
          <w:rFonts w:ascii="Symbol" w:hAnsi="Symbol" w:cs="Times New Roman"/>
        </w:rPr>
        <w:t></w:t>
      </w:r>
      <w:r w:rsidR="00FE44B9" w:rsidRPr="00B223B7">
        <w:rPr>
          <w:rFonts w:ascii="Symbol" w:hAnsi="Symbol" w:cs="Times New Roman"/>
        </w:rPr>
        <w:t></w:t>
      </w:r>
      <w:r w:rsidR="00FE44B9" w:rsidRPr="00B223B7">
        <w:rPr>
          <w:rFonts w:cs="Times New Roman"/>
        </w:rPr>
        <w:t xml:space="preserve"> </w:t>
      </w:r>
      <w:r w:rsidR="00FE44B9">
        <w:rPr>
          <w:rFonts w:cs="Times New Roman"/>
        </w:rPr>
        <w:t xml:space="preserve">IEL function and responsiveness to external stimuli </w:t>
      </w:r>
      <w:r w:rsidR="00FE44B9" w:rsidRPr="005E30CC">
        <w:rPr>
          <w:rFonts w:cs="Times New Roman"/>
        </w:rPr>
        <w:t>in</w:t>
      </w:r>
      <w:r w:rsidR="00FE44B9" w:rsidRPr="00FD0E7C">
        <w:rPr>
          <w:rFonts w:cs="Times New Roman"/>
          <w:i/>
        </w:rPr>
        <w:t xml:space="preserve"> </w:t>
      </w:r>
      <w:r w:rsidR="00FE44B9" w:rsidRPr="005E30CC">
        <w:rPr>
          <w:rFonts w:cs="Times New Roman"/>
        </w:rPr>
        <w:t>vivo</w:t>
      </w:r>
      <w:r w:rsidR="00FE44B9">
        <w:rPr>
          <w:rFonts w:cs="Times New Roman"/>
        </w:rPr>
        <w:t>.</w:t>
      </w:r>
    </w:p>
    <w:p w14:paraId="634B7A5C" w14:textId="77777777" w:rsidR="00395E92" w:rsidRDefault="00395E92" w:rsidP="00201844">
      <w:pPr>
        <w:tabs>
          <w:tab w:val="left" w:pos="270"/>
        </w:tabs>
        <w:jc w:val="both"/>
        <w:rPr>
          <w:rFonts w:cstheme="minorHAnsi"/>
        </w:rPr>
      </w:pPr>
    </w:p>
    <w:p w14:paraId="4052B845" w14:textId="1ABF7B96" w:rsidR="00903EDF" w:rsidRDefault="00AF5A27" w:rsidP="00201844">
      <w:pPr>
        <w:tabs>
          <w:tab w:val="left" w:pos="270"/>
        </w:tabs>
        <w:jc w:val="both"/>
        <w:rPr>
          <w:rFonts w:cstheme="minorHAnsi"/>
        </w:rPr>
      </w:pPr>
      <w:r>
        <w:rPr>
          <w:rFonts w:cstheme="minorHAnsi"/>
        </w:rPr>
        <w:t>Over the last decade</w:t>
      </w:r>
      <w:r w:rsidR="00F209AB">
        <w:rPr>
          <w:rFonts w:cstheme="minorHAnsi"/>
        </w:rPr>
        <w:t>, intravital imaging</w:t>
      </w:r>
      <w:r>
        <w:rPr>
          <w:rFonts w:cstheme="minorHAnsi"/>
        </w:rPr>
        <w:t xml:space="preserve"> has significantly expanded our understanding of the molecular events involved in multiple facets of intestinal biology</w:t>
      </w:r>
      <w:r w:rsidR="00F55D53">
        <w:rPr>
          <w:rFonts w:cstheme="minorHAnsi"/>
        </w:rPr>
        <w:t>,</w:t>
      </w:r>
      <w:r>
        <w:rPr>
          <w:rFonts w:cstheme="minorHAnsi"/>
        </w:rPr>
        <w:t xml:space="preserve"> including epithelial cell shedding</w:t>
      </w:r>
      <w:r w:rsidR="002E69C1">
        <w:rPr>
          <w:rFonts w:cstheme="minorHAnsi"/>
        </w:rPr>
        <w:fldChar w:fldCharType="begin">
          <w:fldData xml:space="preserve">PEVuZE5vdGU+PENpdGU+PEF1dGhvcj5NYXJjaGlhbmRvPC9BdXRob3I+PFllYXI+MjAxMTwvWWVh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</w:fldData>
        </w:fldChar>
      </w:r>
      <w:r w:rsidR="002E69C1">
        <w:rPr>
          <w:rFonts w:cstheme="minorHAnsi"/>
        </w:rPr>
        <w:instrText xml:space="preserve"> ADDIN EN.CITE </w:instrText>
      </w:r>
      <w:r w:rsidR="002E69C1">
        <w:rPr>
          <w:rFonts w:cstheme="minorHAnsi"/>
        </w:rPr>
        <w:fldChar w:fldCharType="begin">
          <w:fldData xml:space="preserve">PEVuZE5vdGU+PENpdGU+PEF1dGhvcj5NYXJjaGlhbmRvPC9BdXRob3I+PFllYXI+MjAxMTwvWWVh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</w:fldData>
        </w:fldChar>
      </w:r>
      <w:r w:rsidR="002E69C1">
        <w:rPr>
          <w:rFonts w:cstheme="minorHAnsi"/>
        </w:rPr>
        <w:instrText xml:space="preserve"> ADDIN EN.CITE.DATA </w:instrText>
      </w:r>
      <w:r w:rsidR="002E69C1">
        <w:rPr>
          <w:rFonts w:cstheme="minorHAnsi"/>
        </w:rPr>
      </w:r>
      <w:r w:rsidR="002E69C1">
        <w:rPr>
          <w:rFonts w:cstheme="minorHAnsi"/>
        </w:rPr>
        <w:fldChar w:fldCharType="end"/>
      </w:r>
      <w:r w:rsidR="002E69C1">
        <w:rPr>
          <w:rFonts w:cstheme="minorHAnsi"/>
        </w:rPr>
      </w:r>
      <w:r w:rsidR="002E69C1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8</w:t>
      </w:r>
      <w:r w:rsidR="002E69C1">
        <w:rPr>
          <w:rFonts w:cstheme="minorHAnsi"/>
        </w:rPr>
        <w:fldChar w:fldCharType="end"/>
      </w:r>
      <w:r>
        <w:rPr>
          <w:rFonts w:cstheme="minorHAnsi"/>
        </w:rPr>
        <w:t xml:space="preserve">, </w:t>
      </w:r>
      <w:r w:rsidR="004E0FF6">
        <w:rPr>
          <w:rFonts w:cstheme="minorHAnsi"/>
        </w:rPr>
        <w:t>regulation of epithelial barrier function</w:t>
      </w:r>
      <w:r w:rsidR="002E69C1">
        <w:rPr>
          <w:rFonts w:cstheme="minorHAnsi"/>
        </w:rPr>
        <w:fldChar w:fldCharType="begin">
          <w:fldData xml:space="preserve">PEVuZE5vdGU+PENpdGU+PEF1dGhvcj5NYXJjaGlhbmRvPC9BdXRob3I+PFllYXI+MjAxMDwvWWVh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</w:fldData>
        </w:fldChar>
      </w:r>
      <w:r w:rsidR="002E69C1">
        <w:rPr>
          <w:rFonts w:cstheme="minorHAnsi"/>
        </w:rPr>
        <w:instrText xml:space="preserve"> ADDIN EN.CITE </w:instrText>
      </w:r>
      <w:r w:rsidR="002E69C1">
        <w:rPr>
          <w:rFonts w:cstheme="minorHAnsi"/>
        </w:rPr>
        <w:fldChar w:fldCharType="begin">
          <w:fldData xml:space="preserve">PEVuZE5vdGU+PENpdGU+PEF1dGhvcj5NYXJjaGlhbmRvPC9BdXRob3I+PFllYXI+MjAxMDwvWWVh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</w:fldData>
        </w:fldChar>
      </w:r>
      <w:r w:rsidR="002E69C1">
        <w:rPr>
          <w:rFonts w:cstheme="minorHAnsi"/>
        </w:rPr>
        <w:instrText xml:space="preserve"> ADDIN EN.CITE.DATA </w:instrText>
      </w:r>
      <w:r w:rsidR="002E69C1">
        <w:rPr>
          <w:rFonts w:cstheme="minorHAnsi"/>
        </w:rPr>
      </w:r>
      <w:r w:rsidR="002E69C1">
        <w:rPr>
          <w:rFonts w:cstheme="minorHAnsi"/>
        </w:rPr>
        <w:fldChar w:fldCharType="end"/>
      </w:r>
      <w:r w:rsidR="002E69C1">
        <w:rPr>
          <w:rFonts w:cstheme="minorHAnsi"/>
        </w:rPr>
      </w:r>
      <w:r w:rsidR="002E69C1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9,10</w:t>
      </w:r>
      <w:r w:rsidR="002E69C1">
        <w:rPr>
          <w:rFonts w:cstheme="minorHAnsi"/>
        </w:rPr>
        <w:fldChar w:fldCharType="end"/>
      </w:r>
      <w:r w:rsidR="004E0FF6">
        <w:rPr>
          <w:rFonts w:cstheme="minorHAnsi"/>
        </w:rPr>
        <w:t xml:space="preserve">, </w:t>
      </w:r>
      <w:r>
        <w:rPr>
          <w:rFonts w:cstheme="minorHAnsi"/>
        </w:rPr>
        <w:t>myeloid cell sampling of luminal contents</w:t>
      </w:r>
      <w:r w:rsidR="002E69C1">
        <w:rPr>
          <w:rFonts w:cstheme="minorHAnsi"/>
        </w:rPr>
        <w:fldChar w:fldCharType="begin">
          <w:fldData xml:space="preserve">PEVuZE5vdGU+PENpdGU+PEF1dGhvcj5DaGllcHBhPC9BdXRob3I+PFllYXI+MjAwNjwvWWVhcj48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</w:fldData>
        </w:fldChar>
      </w:r>
      <w:r w:rsidR="00B35674">
        <w:rPr>
          <w:rFonts w:cstheme="minorHAnsi"/>
        </w:rPr>
        <w:instrText xml:space="preserve"> ADDIN EN.CITE </w:instrText>
      </w:r>
      <w:r w:rsidR="00B35674">
        <w:rPr>
          <w:rFonts w:cstheme="minorHAnsi"/>
        </w:rPr>
        <w:fldChar w:fldCharType="begin">
          <w:fldData xml:space="preserve">PEVuZE5vdGU+PENpdGU+PEF1dGhvcj5DaGllcHBhPC9BdXRob3I+PFllYXI+MjAwNjwvWWVhcj48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</w:fldData>
        </w:fldChar>
      </w:r>
      <w:r w:rsidR="00B35674">
        <w:rPr>
          <w:rFonts w:cstheme="minorHAnsi"/>
        </w:rPr>
        <w:instrText xml:space="preserve"> ADDIN EN.CITE.DATA </w:instrText>
      </w:r>
      <w:r w:rsidR="00B35674">
        <w:rPr>
          <w:rFonts w:cstheme="minorHAnsi"/>
        </w:rPr>
      </w:r>
      <w:r w:rsidR="00B35674">
        <w:rPr>
          <w:rFonts w:cstheme="minorHAnsi"/>
        </w:rPr>
        <w:fldChar w:fldCharType="end"/>
      </w:r>
      <w:r w:rsidR="002E69C1">
        <w:rPr>
          <w:rFonts w:cstheme="minorHAnsi"/>
        </w:rPr>
      </w:r>
      <w:r w:rsidR="002E69C1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11,12</w:t>
      </w:r>
      <w:r w:rsidR="002E69C1">
        <w:rPr>
          <w:rFonts w:cstheme="minorHAnsi"/>
        </w:rPr>
        <w:fldChar w:fldCharType="end"/>
      </w:r>
      <w:r>
        <w:rPr>
          <w:rFonts w:cstheme="minorHAnsi"/>
        </w:rPr>
        <w:t>, and host-microbe interaction</w:t>
      </w:r>
      <w:r w:rsidR="00812A70">
        <w:rPr>
          <w:rFonts w:cstheme="minorHAnsi" w:hint="eastAsia"/>
        </w:rPr>
        <w:t>s</w:t>
      </w:r>
      <w:r w:rsidR="00812A70">
        <w:rPr>
          <w:rFonts w:cstheme="minorHAnsi"/>
        </w:rPr>
        <w:fldChar w:fldCharType="begin">
          <w:fldData xml:space="preserve">PEVuZE5vdGU+PENpdGU+PEF1dGhvcj5DaGllcHBhPC9BdXRob3I+PFllYXI+MjAwNjwvWWVhcj48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</w:fldData>
        </w:fldChar>
      </w:r>
      <w:r w:rsidR="00B35674">
        <w:rPr>
          <w:rFonts w:cstheme="minorHAnsi"/>
        </w:rPr>
        <w:instrText xml:space="preserve"> ADDIN EN.CITE </w:instrText>
      </w:r>
      <w:r w:rsidR="00B35674">
        <w:rPr>
          <w:rFonts w:cstheme="minorHAnsi"/>
        </w:rPr>
        <w:fldChar w:fldCharType="begin">
          <w:fldData xml:space="preserve">PEVuZE5vdGU+PENpdGU+PEF1dGhvcj5DaGllcHBhPC9BdXRob3I+PFllYXI+MjAwNjwvWWVhcj48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</w:fldData>
        </w:fldChar>
      </w:r>
      <w:r w:rsidR="00B35674">
        <w:rPr>
          <w:rFonts w:cstheme="minorHAnsi"/>
        </w:rPr>
        <w:instrText xml:space="preserve"> ADDIN EN.CITE.DATA </w:instrText>
      </w:r>
      <w:r w:rsidR="00B35674">
        <w:rPr>
          <w:rFonts w:cstheme="minorHAnsi"/>
        </w:rPr>
      </w:r>
      <w:r w:rsidR="00B35674">
        <w:rPr>
          <w:rFonts w:cstheme="minorHAnsi"/>
        </w:rPr>
        <w:fldChar w:fldCharType="end"/>
      </w:r>
      <w:r w:rsidR="00812A70">
        <w:rPr>
          <w:rFonts w:cstheme="minorHAnsi"/>
        </w:rPr>
      </w:r>
      <w:r w:rsidR="00812A70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11,13-16</w:t>
      </w:r>
      <w:r w:rsidR="00812A70">
        <w:rPr>
          <w:rFonts w:cstheme="minorHAnsi"/>
        </w:rPr>
        <w:fldChar w:fldCharType="end"/>
      </w:r>
      <w:r>
        <w:rPr>
          <w:rFonts w:cstheme="minorHAnsi"/>
        </w:rPr>
        <w:t>.</w:t>
      </w:r>
      <w:r w:rsidR="006E1E07">
        <w:rPr>
          <w:rFonts w:cstheme="minorHAnsi"/>
        </w:rPr>
        <w:t xml:space="preserve"> </w:t>
      </w:r>
      <w:r w:rsidR="00F209AB">
        <w:rPr>
          <w:rFonts w:cstheme="minorHAnsi"/>
        </w:rPr>
        <w:t>In the context of IEL biology</w:t>
      </w:r>
      <w:r>
        <w:rPr>
          <w:rFonts w:cstheme="minorHAnsi"/>
        </w:rPr>
        <w:t>,</w:t>
      </w:r>
      <w:r w:rsidR="00F209AB">
        <w:rPr>
          <w:rFonts w:cstheme="minorHAnsi"/>
        </w:rPr>
        <w:t xml:space="preserve"> the use of</w:t>
      </w:r>
      <w:r>
        <w:rPr>
          <w:rFonts w:cstheme="minorHAnsi"/>
        </w:rPr>
        <w:t xml:space="preserve"> intravital microscopy has shed light on the </w:t>
      </w:r>
      <w:r w:rsidR="00F209AB">
        <w:rPr>
          <w:rFonts w:cstheme="minorHAnsi"/>
        </w:rPr>
        <w:t>spatiotemporal dynamics of IEL motility</w:t>
      </w:r>
      <w:r>
        <w:rPr>
          <w:rFonts w:cstheme="minorHAnsi"/>
        </w:rPr>
        <w:t xml:space="preserve"> </w:t>
      </w:r>
      <w:r w:rsidR="00F209AB">
        <w:rPr>
          <w:rFonts w:cstheme="minorHAnsi"/>
        </w:rPr>
        <w:t>and the factors mediating their surveillance behavior</w:t>
      </w:r>
      <w:r w:rsidR="004E0FF6">
        <w:rPr>
          <w:rFonts w:cstheme="minorHAnsi"/>
        </w:rPr>
        <w:fldChar w:fldCharType="begin">
          <w:fldData xml:space="preserve">PEVuZE5vdGU+PENpdGU+PEF1dGhvcj5FZGVsYmx1bTwvQXV0aG9yPjxZZWFyPjIwMTI8L1llYXI+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</w:fldData>
        </w:fldChar>
      </w:r>
      <w:r w:rsidR="00B35674">
        <w:rPr>
          <w:rFonts w:cstheme="minorHAnsi"/>
        </w:rPr>
        <w:instrText xml:space="preserve"> ADDIN EN.CITE </w:instrText>
      </w:r>
      <w:r w:rsidR="00B35674">
        <w:rPr>
          <w:rFonts w:cstheme="minorHAnsi"/>
        </w:rPr>
        <w:fldChar w:fldCharType="begin">
          <w:fldData xml:space="preserve">PEVuZE5vdGU+PENpdGU+PEF1dGhvcj5FZGVsYmx1bTwvQXV0aG9yPjxZZWFyPjIwMTI8L1llYXI+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</w:fldData>
        </w:fldChar>
      </w:r>
      <w:r w:rsidR="00B35674">
        <w:rPr>
          <w:rFonts w:cstheme="minorHAnsi"/>
        </w:rPr>
        <w:instrText xml:space="preserve"> ADDIN EN.CITE.DATA </w:instrText>
      </w:r>
      <w:r w:rsidR="00B35674">
        <w:rPr>
          <w:rFonts w:cstheme="minorHAnsi"/>
        </w:rPr>
      </w:r>
      <w:r w:rsidR="00B35674">
        <w:rPr>
          <w:rFonts w:cstheme="minorHAnsi"/>
        </w:rPr>
        <w:fldChar w:fldCharType="end"/>
      </w:r>
      <w:r w:rsidR="004E0FF6">
        <w:rPr>
          <w:rFonts w:cstheme="minorHAnsi"/>
        </w:rPr>
      </w:r>
      <w:r w:rsidR="004E0FF6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13-16</w:t>
      </w:r>
      <w:r w:rsidR="004E0FF6">
        <w:rPr>
          <w:rFonts w:cstheme="minorHAnsi"/>
        </w:rPr>
        <w:fldChar w:fldCharType="end"/>
      </w:r>
      <w:r>
        <w:rPr>
          <w:rFonts w:cstheme="minorHAnsi"/>
        </w:rPr>
        <w:t xml:space="preserve">. </w:t>
      </w:r>
      <w:r w:rsidR="000B44D3">
        <w:rPr>
          <w:rFonts w:cs="Times New Roman"/>
        </w:rPr>
        <w:t>The development of</w:t>
      </w:r>
      <w:r w:rsidR="00EE02D3">
        <w:rPr>
          <w:rFonts w:cs="Times New Roman"/>
        </w:rPr>
        <w:t xml:space="preserve"> </w:t>
      </w:r>
      <w:r w:rsidR="00EE02D3" w:rsidRPr="00EE02D3">
        <w:rPr>
          <w:rFonts w:cs="Times New Roman"/>
        </w:rPr>
        <w:t>TcrdH2BeGFP (</w:t>
      </w:r>
      <w:proofErr w:type="spellStart"/>
      <w:r w:rsidR="00EE02D3" w:rsidRPr="00EE02D3">
        <w:rPr>
          <w:rFonts w:cs="Times New Roman"/>
        </w:rPr>
        <w:t>TcrdEGFP</w:t>
      </w:r>
      <w:proofErr w:type="spellEnd"/>
      <w:r w:rsidR="00EE02D3" w:rsidRPr="00EE02D3">
        <w:rPr>
          <w:rFonts w:cs="Times New Roman"/>
        </w:rPr>
        <w:t xml:space="preserve">) </w:t>
      </w:r>
      <w:r w:rsidR="005A4C2A">
        <w:rPr>
          <w:rFonts w:cs="Times New Roman"/>
        </w:rPr>
        <w:t xml:space="preserve">reporter </w:t>
      </w:r>
      <w:r w:rsidR="00EE02D3" w:rsidRPr="00EE02D3">
        <w:rPr>
          <w:rFonts w:cs="Times New Roman"/>
        </w:rPr>
        <w:t>mice</w:t>
      </w:r>
      <w:r w:rsidR="00EE02D3">
        <w:rPr>
          <w:rFonts w:cs="Times New Roman"/>
        </w:rPr>
        <w:t>,</w:t>
      </w:r>
      <w:r w:rsidR="000B44D3">
        <w:rPr>
          <w:rFonts w:cs="Times New Roman"/>
        </w:rPr>
        <w:t xml:space="preserve"> which labels </w:t>
      </w:r>
      <w:r w:rsidR="00106607" w:rsidRPr="00B223B7">
        <w:rPr>
          <w:rFonts w:ascii="Symbol" w:hAnsi="Symbol" w:cs="Times New Roman"/>
        </w:rPr>
        <w:t></w:t>
      </w:r>
      <w:r w:rsidR="00106607" w:rsidRPr="00B223B7">
        <w:rPr>
          <w:rFonts w:ascii="Symbol" w:hAnsi="Symbol" w:cs="Times New Roman"/>
        </w:rPr>
        <w:t></w:t>
      </w:r>
      <w:r w:rsidR="000B44D3">
        <w:rPr>
          <w:rFonts w:cs="Times New Roman"/>
        </w:rPr>
        <w:t xml:space="preserve"> IELs by nuclear GFP expression</w:t>
      </w:r>
      <w:r w:rsidR="004E0FF6">
        <w:rPr>
          <w:rFonts w:cs="Times New Roman"/>
        </w:rPr>
        <w:fldChar w:fldCharType="begin">
          <w:fldData xml:space="preserve">PEVuZE5vdGU+PENpdGU+PEF1dGhvcj5QcmluejwvQXV0aG9yPjxZZWFyPjIwMDY8L1llYXI+PFJl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</w:fldData>
        </w:fldChar>
      </w:r>
      <w:r w:rsidR="00B35674">
        <w:rPr>
          <w:rFonts w:cs="Times New Roman"/>
        </w:rPr>
        <w:instrText xml:space="preserve"> ADDIN EN.CITE </w:instrText>
      </w:r>
      <w:r w:rsidR="00B35674">
        <w:rPr>
          <w:rFonts w:cs="Times New Roman"/>
        </w:rPr>
        <w:fldChar w:fldCharType="begin">
          <w:fldData xml:space="preserve">PEVuZE5vdGU+PENpdGU+PEF1dGhvcj5QcmluejwvQXV0aG9yPjxZZWFyPjIwMDY8L1llYXI+PFJl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</w:fldData>
        </w:fldChar>
      </w:r>
      <w:r w:rsidR="00B35674">
        <w:rPr>
          <w:rFonts w:cs="Times New Roman"/>
        </w:rPr>
        <w:instrText xml:space="preserve"> ADDIN EN.CITE.DATA </w:instrText>
      </w:r>
      <w:r w:rsidR="00B35674">
        <w:rPr>
          <w:rFonts w:cs="Times New Roman"/>
        </w:rPr>
      </w:r>
      <w:r w:rsidR="00B35674">
        <w:rPr>
          <w:rFonts w:cs="Times New Roman"/>
        </w:rPr>
        <w:fldChar w:fldCharType="end"/>
      </w:r>
      <w:r w:rsidR="004E0FF6">
        <w:rPr>
          <w:rFonts w:cs="Times New Roman"/>
        </w:rPr>
      </w:r>
      <w:r w:rsidR="004E0FF6">
        <w:rPr>
          <w:rFonts w:cs="Times New Roman"/>
        </w:rPr>
        <w:fldChar w:fldCharType="separate"/>
      </w:r>
      <w:r w:rsidR="002E69C1" w:rsidRPr="002E69C1">
        <w:rPr>
          <w:rFonts w:cs="Times New Roman"/>
          <w:noProof/>
          <w:vertAlign w:val="superscript"/>
        </w:rPr>
        <w:t>17</w:t>
      </w:r>
      <w:r w:rsidR="004E0FF6">
        <w:rPr>
          <w:rFonts w:cs="Times New Roman"/>
        </w:rPr>
        <w:fldChar w:fldCharType="end"/>
      </w:r>
      <w:r w:rsidR="000B44D3">
        <w:rPr>
          <w:rFonts w:cs="Times New Roman"/>
        </w:rPr>
        <w:t xml:space="preserve">, </w:t>
      </w:r>
      <w:r w:rsidR="00F37234">
        <w:rPr>
          <w:rFonts w:cs="Times New Roman"/>
        </w:rPr>
        <w:t>revealed</w:t>
      </w:r>
      <w:r w:rsidR="007957F2">
        <w:rPr>
          <w:rFonts w:cs="Times New Roman"/>
        </w:rPr>
        <w:t xml:space="preserve"> </w:t>
      </w:r>
      <w:r w:rsidR="000B44D3">
        <w:rPr>
          <w:rFonts w:cs="Times New Roman"/>
        </w:rPr>
        <w:t xml:space="preserve">that </w:t>
      </w:r>
      <w:r w:rsidR="000B44D3" w:rsidRPr="00B223B7">
        <w:rPr>
          <w:rFonts w:ascii="Symbol" w:hAnsi="Symbol" w:cs="Times New Roman"/>
        </w:rPr>
        <w:t></w:t>
      </w:r>
      <w:r w:rsidR="000B44D3" w:rsidRPr="00B223B7">
        <w:rPr>
          <w:rFonts w:ascii="Symbol" w:hAnsi="Symbol" w:cs="Times New Roman"/>
        </w:rPr>
        <w:t></w:t>
      </w:r>
      <w:r w:rsidR="000B44D3" w:rsidRPr="00B223B7">
        <w:rPr>
          <w:rFonts w:cs="Times New Roman"/>
        </w:rPr>
        <w:t xml:space="preserve"> </w:t>
      </w:r>
      <w:r w:rsidR="000B44D3">
        <w:rPr>
          <w:rFonts w:cs="Times New Roman"/>
        </w:rPr>
        <w:t>IELs are</w:t>
      </w:r>
      <w:r w:rsidR="00B075A1" w:rsidRPr="007957F2">
        <w:rPr>
          <w:rFonts w:cs="Times New Roman"/>
        </w:rPr>
        <w:t xml:space="preserve"> highly </w:t>
      </w:r>
      <w:r w:rsidR="001E1944">
        <w:rPr>
          <w:rFonts w:cs="Times New Roman"/>
        </w:rPr>
        <w:t>motile</w:t>
      </w:r>
      <w:r w:rsidR="00B075A1" w:rsidRPr="007957F2">
        <w:rPr>
          <w:rFonts w:cs="Times New Roman"/>
        </w:rPr>
        <w:t xml:space="preserve"> </w:t>
      </w:r>
      <w:r w:rsidR="000B44D3">
        <w:rPr>
          <w:rFonts w:cs="Times New Roman"/>
        </w:rPr>
        <w:t xml:space="preserve">within the epithelium </w:t>
      </w:r>
      <w:r w:rsidR="00B075A1" w:rsidRPr="007957F2">
        <w:rPr>
          <w:rFonts w:cs="Times New Roman"/>
        </w:rPr>
        <w:t xml:space="preserve">and </w:t>
      </w:r>
      <w:r w:rsidR="007957F2">
        <w:rPr>
          <w:rFonts w:cs="Times New Roman"/>
        </w:rPr>
        <w:t xml:space="preserve">exhibit </w:t>
      </w:r>
      <w:r w:rsidR="000B44D3">
        <w:rPr>
          <w:rFonts w:cs="Times New Roman"/>
        </w:rPr>
        <w:t xml:space="preserve">a unique </w:t>
      </w:r>
      <w:r w:rsidR="00FE10D5" w:rsidRPr="00FE10D5">
        <w:rPr>
          <w:rFonts w:cs="Times New Roman"/>
        </w:rPr>
        <w:t>surveillance behavior</w:t>
      </w:r>
      <w:r w:rsidR="00F726AA">
        <w:rPr>
          <w:rFonts w:cs="Times New Roman"/>
        </w:rPr>
        <w:t xml:space="preserve"> </w:t>
      </w:r>
      <w:r w:rsidR="000B44D3">
        <w:rPr>
          <w:rFonts w:cs="Times New Roman"/>
        </w:rPr>
        <w:t>that is responsive to microbial infection</w:t>
      </w:r>
      <w:r w:rsidR="00A15664">
        <w:rPr>
          <w:rFonts w:cs="Times New Roman"/>
        </w:rPr>
        <w:fldChar w:fldCharType="begin">
          <w:fldData xml:space="preserve">PEVuZE5vdGU+PENpdGU+PEF1dGhvcj5QcmluejwvQXV0aG9yPjxZZWFyPjIwMDY8L1llYXI+PFJl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</w:fldData>
        </w:fldChar>
      </w:r>
      <w:r w:rsidR="00B35674">
        <w:rPr>
          <w:rFonts w:cs="Times New Roman"/>
        </w:rPr>
        <w:instrText xml:space="preserve"> ADDIN EN.CITE </w:instrText>
      </w:r>
      <w:r w:rsidR="00B35674">
        <w:rPr>
          <w:rFonts w:cs="Times New Roman"/>
        </w:rPr>
        <w:fldChar w:fldCharType="begin">
          <w:fldData xml:space="preserve">PEVuZE5vdGU+PENpdGU+PEF1dGhvcj5QcmluejwvQXV0aG9yPjxZZWFyPjIwMDY8L1llYXI+PFJl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</w:fldData>
        </w:fldChar>
      </w:r>
      <w:r w:rsidR="00B35674">
        <w:rPr>
          <w:rFonts w:cs="Times New Roman"/>
        </w:rPr>
        <w:instrText xml:space="preserve"> ADDIN EN.CITE.DATA </w:instrText>
      </w:r>
      <w:r w:rsidR="00B35674">
        <w:rPr>
          <w:rFonts w:cs="Times New Roman"/>
        </w:rPr>
      </w:r>
      <w:r w:rsidR="00B35674">
        <w:rPr>
          <w:rFonts w:cs="Times New Roman"/>
        </w:rPr>
        <w:fldChar w:fldCharType="end"/>
      </w:r>
      <w:r w:rsidR="00A15664">
        <w:rPr>
          <w:rFonts w:cs="Times New Roman"/>
        </w:rPr>
      </w:r>
      <w:r w:rsidR="00A15664">
        <w:rPr>
          <w:rFonts w:cs="Times New Roman"/>
        </w:rPr>
        <w:fldChar w:fldCharType="separate"/>
      </w:r>
      <w:r w:rsidR="002E69C1" w:rsidRPr="002E69C1">
        <w:rPr>
          <w:rFonts w:cs="Times New Roman"/>
          <w:noProof/>
          <w:vertAlign w:val="superscript"/>
        </w:rPr>
        <w:t>17</w:t>
      </w:r>
      <w:r w:rsidR="00A15664">
        <w:rPr>
          <w:rFonts w:cs="Times New Roman"/>
        </w:rPr>
        <w:fldChar w:fldCharType="end"/>
      </w:r>
      <w:r w:rsidR="0018734D">
        <w:rPr>
          <w:rFonts w:cs="Times New Roman"/>
          <w:vertAlign w:val="superscript"/>
        </w:rPr>
        <w:t>,</w:t>
      </w:r>
      <w:r w:rsidR="00B66328">
        <w:rPr>
          <w:rFonts w:cs="Times New Roman"/>
          <w:vertAlign w:val="superscript"/>
        </w:rPr>
        <w:fldChar w:fldCharType="begin">
          <w:fldData xml:space="preserve">PEVuZE5vdGU+PENpdGU+PEF1dGhvcj5FZGVsYmx1bTwvQXV0aG9yPjxZZWFyPjIwMTI8L1llYXI+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</w:fldData>
        </w:fldChar>
      </w:r>
      <w:r w:rsidR="00B35674">
        <w:rPr>
          <w:rFonts w:cs="Times New Roman"/>
          <w:vertAlign w:val="superscript"/>
        </w:rPr>
        <w:instrText xml:space="preserve"> ADDIN EN.CITE </w:instrText>
      </w:r>
      <w:r w:rsidR="00B35674">
        <w:rPr>
          <w:rFonts w:cs="Times New Roman"/>
          <w:vertAlign w:val="superscript"/>
        </w:rPr>
        <w:fldChar w:fldCharType="begin">
          <w:fldData xml:space="preserve">PEVuZE5vdGU+PENpdGU+PEF1dGhvcj5FZGVsYmx1bTwvQXV0aG9yPjxZZWFyPjIwMTI8L1llYXI+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</w:fldData>
        </w:fldChar>
      </w:r>
      <w:r w:rsidR="00B35674">
        <w:rPr>
          <w:rFonts w:cs="Times New Roman"/>
          <w:vertAlign w:val="superscript"/>
        </w:rPr>
        <w:instrText xml:space="preserve"> ADDIN EN.CITE.DATA </w:instrText>
      </w:r>
      <w:r w:rsidR="00B35674">
        <w:rPr>
          <w:rFonts w:cs="Times New Roman"/>
          <w:vertAlign w:val="superscript"/>
        </w:rPr>
      </w:r>
      <w:r w:rsidR="00B35674">
        <w:rPr>
          <w:rFonts w:cs="Times New Roman"/>
          <w:vertAlign w:val="superscript"/>
        </w:rPr>
        <w:fldChar w:fldCharType="end"/>
      </w:r>
      <w:r w:rsidR="00B66328">
        <w:rPr>
          <w:rFonts w:cs="Times New Roman"/>
          <w:vertAlign w:val="superscript"/>
        </w:rPr>
      </w:r>
      <w:r w:rsidR="00B66328">
        <w:rPr>
          <w:rFonts w:cs="Times New Roman"/>
          <w:vertAlign w:val="superscript"/>
        </w:rPr>
        <w:fldChar w:fldCharType="separate"/>
      </w:r>
      <w:r w:rsidR="002E69C1">
        <w:rPr>
          <w:rFonts w:cs="Times New Roman"/>
          <w:noProof/>
          <w:vertAlign w:val="superscript"/>
        </w:rPr>
        <w:t>13,14</w:t>
      </w:r>
      <w:r w:rsidR="00B66328">
        <w:rPr>
          <w:rFonts w:cs="Times New Roman"/>
          <w:vertAlign w:val="superscript"/>
        </w:rPr>
        <w:fldChar w:fldCharType="end"/>
      </w:r>
      <w:r w:rsidR="009B6129">
        <w:rPr>
          <w:rFonts w:cstheme="minorHAnsi"/>
        </w:rPr>
        <w:t>.</w:t>
      </w:r>
      <w:r w:rsidR="000B44D3">
        <w:rPr>
          <w:rFonts w:cstheme="minorHAnsi"/>
        </w:rPr>
        <w:t xml:space="preserve"> Recently, another </w:t>
      </w:r>
      <w:r w:rsidR="003C43B9" w:rsidRPr="00B223B7">
        <w:rPr>
          <w:rFonts w:ascii="Symbol" w:hAnsi="Symbol" w:cs="Times New Roman"/>
        </w:rPr>
        <w:t></w:t>
      </w:r>
      <w:r w:rsidR="003C43B9" w:rsidRPr="00B223B7">
        <w:rPr>
          <w:rFonts w:ascii="Symbol" w:hAnsi="Symbol" w:cs="Times New Roman"/>
        </w:rPr>
        <w:t></w:t>
      </w:r>
      <w:r w:rsidR="003C43B9">
        <w:rPr>
          <w:rFonts w:ascii="Symbol" w:hAnsi="Symbol" w:cs="Times New Roman"/>
        </w:rPr>
        <w:t></w:t>
      </w:r>
      <w:r w:rsidR="000B44D3">
        <w:rPr>
          <w:rFonts w:cstheme="minorHAnsi"/>
        </w:rPr>
        <w:t>T cell reporter mouse was developed (</w:t>
      </w:r>
      <w:proofErr w:type="spellStart"/>
      <w:r w:rsidR="000A2231" w:rsidRPr="0060049A">
        <w:rPr>
          <w:rFonts w:cstheme="minorHAnsi"/>
          <w:i/>
        </w:rPr>
        <w:t>Tcrd</w:t>
      </w:r>
      <w:proofErr w:type="spellEnd"/>
      <w:r w:rsidR="000A2231" w:rsidRPr="0060049A">
        <w:rPr>
          <w:rFonts w:cstheme="minorHAnsi"/>
        </w:rPr>
        <w:t>-GDL</w:t>
      </w:r>
      <w:r w:rsidR="000B44D3">
        <w:rPr>
          <w:rFonts w:cstheme="minorHAnsi"/>
        </w:rPr>
        <w:t>) which expresses GFP in the cytoplasm to allow visualization of the entire cell</w:t>
      </w:r>
      <w:r w:rsidR="00150036">
        <w:rPr>
          <w:rFonts w:cstheme="minorHAnsi"/>
        </w:rPr>
        <w:fldChar w:fldCharType="begin"/>
      </w:r>
      <w:r w:rsidR="00B35674">
        <w:rPr>
          <w:rFonts w:cstheme="minorHAnsi"/>
        </w:rPr>
        <w:instrText xml:space="preserve"> ADDIN EN.CITE &lt;EndNote&gt;&lt;Cite&gt;&lt;Author&gt;Sandrock&lt;/Author&gt;&lt;Year&gt;2018&lt;/Year&gt;&lt;RecNum&gt;4067&lt;/RecNum&gt;&lt;DisplayText&gt;&lt;style face="superscript"&gt;18&lt;/style&gt;&lt;/DisplayText&gt;&lt;record&gt;&lt;rec-number&gt;4067&lt;/rec-number&gt;&lt;foreign-keys&gt;&lt;key app="EN" db-id="52wpts0t2w2awfe5sa1vxa03wv5p0za9pdw5" timestamp="1549980692"&gt;4067&lt;/key&gt;&lt;/foreign-keys&gt;&lt;ref-type name="Journal Article"&gt;17&lt;/ref-type&gt;&lt;contributors&gt;&lt;authors&gt;&lt;author&gt;Sandrock, I.&lt;/author&gt;&lt;author&gt;Reinhardt, A.&lt;/author&gt;&lt;author&gt;Ravens, S.&lt;/author&gt;&lt;author&gt;Binz, C.&lt;/author&gt;&lt;author&gt;Wilharm, A.&lt;/author&gt;&lt;author&gt;Martins, J.&lt;/author&gt;&lt;author&gt;Oberdorfer, L.&lt;/author&gt;&lt;author&gt;Tan, L.&lt;/author&gt;&lt;author&gt;Lienenklaus, S.&lt;/author&gt;&lt;author&gt;Zhang, B.&lt;/author&gt;&lt;author&gt;Naumann, R.&lt;/author&gt;&lt;author&gt;Zhuang, Y.&lt;/author&gt;&lt;author&gt;Krueger, A.&lt;/author&gt;&lt;author&gt;Forster, R.&lt;/author&gt;&lt;author&gt;Prinz, I.&lt;/author&gt;&lt;/authors&gt;&lt;/contributors&gt;&lt;auth-address&gt;Institute of Immunology, Hannover Medical School, Hannover, Germany.&amp;#xD;Institute for Laboratory Animal Science and Central Animal Facility, Hannover Medical School, Hannover, Germany.&amp;#xD;Department of Immunology, Duke University Medical Center, Durham, NC.&amp;#xD;Max-Planck-Institute of Molecular Cell Biology and Genetics, Dresden, Germany.&amp;#xD;Institute of Immunology, Hannover Medical School, Hannover, Germany prinz.immo@mh-hannover.de.&lt;/auth-address&gt;&lt;titles&gt;&lt;title&gt;Genetic models reveal origin, persistence and non-redundant functions of IL-17-producing gammadelta T cells&lt;/title&gt;&lt;secondary-title&gt;J Exp Med&lt;/secondary-title&gt;&lt;/titles&gt;&lt;periodical&gt;&lt;full-title&gt;J Exp Med&lt;/full-title&gt;&lt;/periodical&gt;&lt;pages&gt;3006-3018&lt;/pages&gt;&lt;volume&gt;215&lt;/volume&gt;&lt;number&gt;12&lt;/number&gt;&lt;dates&gt;&lt;year&gt;2018&lt;/year&gt;&lt;pub-dates&gt;&lt;date&gt;Dec 3&lt;/date&gt;&lt;/pub-dates&gt;&lt;/dates&gt;&lt;isbn&gt;1540-9538 (Electronic)&amp;#xD;0022-1007 (Linking)&lt;/isbn&gt;&lt;accession-num&gt;30455268&lt;/accession-num&gt;&lt;urls&gt;&lt;related-urls&gt;&lt;url&gt;https://www.ncbi.nlm.nih.gov/pubmed/30455268&lt;/url&gt;&lt;/related-urls&gt;&lt;/urls&gt;&lt;custom2&gt;PMC6279411&lt;/custom2&gt;&lt;electronic-resource-num&gt;10.1084/jem.20181439&lt;/electronic-resource-num&gt;&lt;/record&gt;&lt;/Cite&gt;&lt;/EndNote&gt;</w:instrText>
      </w:r>
      <w:r w:rsidR="00150036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18</w:t>
      </w:r>
      <w:r w:rsidR="00150036">
        <w:rPr>
          <w:rFonts w:cstheme="minorHAnsi"/>
        </w:rPr>
        <w:fldChar w:fldCharType="end"/>
      </w:r>
      <w:r w:rsidR="006457CD">
        <w:rPr>
          <w:rFonts w:cstheme="minorHAnsi"/>
        </w:rPr>
        <w:t xml:space="preserve">. </w:t>
      </w:r>
      <w:r w:rsidR="000B44D3">
        <w:rPr>
          <w:rFonts w:cstheme="minorHAnsi"/>
        </w:rPr>
        <w:t>Similar methodology</w:t>
      </w:r>
      <w:r w:rsidR="00A421DB">
        <w:rPr>
          <w:rFonts w:cstheme="minorHAnsi"/>
        </w:rPr>
        <w:t xml:space="preserve"> </w:t>
      </w:r>
      <w:r w:rsidR="000B44D3">
        <w:rPr>
          <w:rFonts w:cstheme="minorHAnsi"/>
        </w:rPr>
        <w:t>has been</w:t>
      </w:r>
      <w:r w:rsidR="00630FF1">
        <w:rPr>
          <w:rFonts w:cstheme="minorHAnsi"/>
        </w:rPr>
        <w:t xml:space="preserve"> used </w:t>
      </w:r>
      <w:r w:rsidR="00B26B6B">
        <w:rPr>
          <w:rFonts w:cstheme="minorHAnsi"/>
        </w:rPr>
        <w:t>to</w:t>
      </w:r>
      <w:r w:rsidR="00630FF1">
        <w:rPr>
          <w:rFonts w:cstheme="minorHAnsi"/>
        </w:rPr>
        <w:t xml:space="preserve"> </w:t>
      </w:r>
      <w:r w:rsidR="000B44D3">
        <w:rPr>
          <w:rFonts w:cstheme="minorHAnsi"/>
        </w:rPr>
        <w:t>investigate the requirement of specific</w:t>
      </w:r>
      <w:r w:rsidR="00455578">
        <w:rPr>
          <w:rFonts w:cstheme="minorHAnsi"/>
        </w:rPr>
        <w:t xml:space="preserve"> </w:t>
      </w:r>
      <w:r w:rsidR="004C6F7C">
        <w:rPr>
          <w:rFonts w:cstheme="minorHAnsi"/>
        </w:rPr>
        <w:t xml:space="preserve">chemokine </w:t>
      </w:r>
      <w:r w:rsidR="000B44D3">
        <w:rPr>
          <w:rFonts w:cstheme="minorHAnsi"/>
        </w:rPr>
        <w:t>receptors</w:t>
      </w:r>
      <w:r w:rsidR="00C00219">
        <w:rPr>
          <w:rFonts w:cstheme="minorHAnsi"/>
        </w:rPr>
        <w:t xml:space="preserve">, such as </w:t>
      </w:r>
      <w:r w:rsidR="00C00219" w:rsidRPr="00296D1E">
        <w:rPr>
          <w:rFonts w:cstheme="minorHAnsi"/>
        </w:rPr>
        <w:t>G protein–coupled receptor</w:t>
      </w:r>
      <w:r w:rsidR="00C00219">
        <w:rPr>
          <w:rFonts w:cstheme="minorHAnsi"/>
        </w:rPr>
        <w:t xml:space="preserve"> (GPCR)</w:t>
      </w:r>
      <w:r w:rsidR="000E5DFE">
        <w:rPr>
          <w:rFonts w:cstheme="minorHAnsi"/>
        </w:rPr>
        <w:t>-</w:t>
      </w:r>
      <w:r w:rsidR="00C00219" w:rsidRPr="00296D1E">
        <w:rPr>
          <w:rFonts w:cstheme="minorHAnsi"/>
        </w:rPr>
        <w:t>18</w:t>
      </w:r>
      <w:r w:rsidR="00C00219">
        <w:rPr>
          <w:rFonts w:cstheme="minorHAnsi"/>
        </w:rPr>
        <w:t xml:space="preserve"> and </w:t>
      </w:r>
      <w:r w:rsidR="000E5DFE">
        <w:rPr>
          <w:rFonts w:cstheme="minorHAnsi"/>
        </w:rPr>
        <w:t>-</w:t>
      </w:r>
      <w:r w:rsidR="00C00219">
        <w:rPr>
          <w:rFonts w:cstheme="minorHAnsi"/>
        </w:rPr>
        <w:t xml:space="preserve">55, </w:t>
      </w:r>
      <w:r w:rsidR="000B44D3">
        <w:rPr>
          <w:rFonts w:cstheme="minorHAnsi"/>
        </w:rPr>
        <w:t>on</w:t>
      </w:r>
      <w:r w:rsidR="001F43A4">
        <w:rPr>
          <w:rFonts w:cstheme="minorHAnsi"/>
        </w:rPr>
        <w:t xml:space="preserve"> the</w:t>
      </w:r>
      <w:r w:rsidR="00B26B6B">
        <w:rPr>
          <w:rFonts w:cstheme="minorHAnsi"/>
        </w:rPr>
        <w:t xml:space="preserve"> </w:t>
      </w:r>
      <w:r w:rsidR="004C6F7C">
        <w:rPr>
          <w:rFonts w:cstheme="minorHAnsi"/>
        </w:rPr>
        <w:t>dynamics</w:t>
      </w:r>
      <w:r w:rsidR="001F43A4">
        <w:rPr>
          <w:rFonts w:cstheme="minorHAnsi"/>
        </w:rPr>
        <w:t xml:space="preserve"> of IEL motility</w:t>
      </w:r>
      <w:r w:rsidR="001F43A4">
        <w:rPr>
          <w:rFonts w:cstheme="minorHAnsi"/>
        </w:rPr>
        <w:fldChar w:fldCharType="begin">
          <w:fldData xml:space="preserve">PEVuZE5vdGU+PENpdGU+PEF1dGhvcj5XYW5nPC9BdXRob3I+PFllYXI+MjAxNDwvWWVhcj48UmVj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</w:fldData>
        </w:fldChar>
      </w:r>
      <w:r w:rsidR="00B35674">
        <w:rPr>
          <w:rFonts w:cstheme="minorHAnsi"/>
        </w:rPr>
        <w:instrText xml:space="preserve"> ADDIN EN.CITE </w:instrText>
      </w:r>
      <w:r w:rsidR="00B35674">
        <w:rPr>
          <w:rFonts w:cstheme="minorHAnsi"/>
        </w:rPr>
        <w:fldChar w:fldCharType="begin">
          <w:fldData xml:space="preserve">PEVuZE5vdGU+PENpdGU+PEF1dGhvcj5XYW5nPC9BdXRob3I+PFllYXI+MjAxNDwvWWVhcj48UmVj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</w:fldData>
        </w:fldChar>
      </w:r>
      <w:r w:rsidR="00B35674">
        <w:rPr>
          <w:rFonts w:cstheme="minorHAnsi"/>
        </w:rPr>
        <w:instrText xml:space="preserve"> ADDIN EN.CITE.DATA </w:instrText>
      </w:r>
      <w:r w:rsidR="00B35674">
        <w:rPr>
          <w:rFonts w:cstheme="minorHAnsi"/>
        </w:rPr>
      </w:r>
      <w:r w:rsidR="00B35674">
        <w:rPr>
          <w:rFonts w:cstheme="minorHAnsi"/>
        </w:rPr>
        <w:fldChar w:fldCharType="end"/>
      </w:r>
      <w:r w:rsidR="001F43A4">
        <w:rPr>
          <w:rFonts w:cstheme="minorHAnsi"/>
        </w:rPr>
      </w:r>
      <w:r w:rsidR="001F43A4">
        <w:rPr>
          <w:rFonts w:cstheme="minorHAnsi"/>
        </w:rPr>
        <w:fldChar w:fldCharType="separate"/>
      </w:r>
      <w:r w:rsidR="002E69C1" w:rsidRPr="002E69C1">
        <w:rPr>
          <w:rFonts w:cstheme="minorHAnsi"/>
          <w:noProof/>
          <w:vertAlign w:val="superscript"/>
        </w:rPr>
        <w:t>19,20</w:t>
      </w:r>
      <w:r w:rsidR="001F43A4">
        <w:rPr>
          <w:rFonts w:cstheme="minorHAnsi"/>
        </w:rPr>
        <w:fldChar w:fldCharType="end"/>
      </w:r>
      <w:r w:rsidR="001F43A4">
        <w:rPr>
          <w:rFonts w:cstheme="minorHAnsi"/>
        </w:rPr>
        <w:t xml:space="preserve">. In the absence of a cell-specific reporter, fluorescent conjugated antibodies </w:t>
      </w:r>
      <w:r w:rsidR="000E5DFE">
        <w:rPr>
          <w:rFonts w:cstheme="minorHAnsi"/>
        </w:rPr>
        <w:t>against CD8</w:t>
      </w:r>
      <w:r w:rsidR="000E5DFE" w:rsidRPr="00C95408">
        <w:rPr>
          <w:rFonts w:ascii="Symbol" w:hAnsi="Symbol" w:cstheme="minorHAnsi"/>
        </w:rPr>
        <w:t></w:t>
      </w:r>
      <w:r w:rsidR="000E5DFE">
        <w:rPr>
          <w:rFonts w:cstheme="minorHAnsi"/>
        </w:rPr>
        <w:t xml:space="preserve"> </w:t>
      </w:r>
      <w:r w:rsidR="001F43A4">
        <w:rPr>
          <w:rFonts w:cstheme="minorHAnsi"/>
        </w:rPr>
        <w:t xml:space="preserve">were used to visualize and track </w:t>
      </w:r>
      <w:r w:rsidR="000E5DFE">
        <w:rPr>
          <w:rFonts w:cstheme="minorHAnsi"/>
        </w:rPr>
        <w:t>IEL</w:t>
      </w:r>
      <w:r w:rsidR="001F43A4">
        <w:rPr>
          <w:rFonts w:cstheme="minorHAnsi"/>
        </w:rPr>
        <w:t xml:space="preserve"> motility </w:t>
      </w:r>
      <w:r w:rsidR="001F43A4" w:rsidRPr="005E30CC">
        <w:rPr>
          <w:rFonts w:cstheme="minorHAnsi"/>
        </w:rPr>
        <w:t>in</w:t>
      </w:r>
      <w:r w:rsidR="001F43A4">
        <w:rPr>
          <w:rFonts w:cstheme="minorHAnsi"/>
          <w:i/>
        </w:rPr>
        <w:t xml:space="preserve"> </w:t>
      </w:r>
      <w:r w:rsidR="001F43A4" w:rsidRPr="005E30CC">
        <w:rPr>
          <w:rFonts w:cstheme="minorHAnsi"/>
        </w:rPr>
        <w:t>vivo</w:t>
      </w:r>
      <w:r w:rsidR="003B3F20" w:rsidRPr="005E30CC">
        <w:rPr>
          <w:rFonts w:cstheme="minorHAnsi"/>
        </w:rPr>
        <w:fldChar w:fldCharType="begin">
          <w:fldData xml:space="preserve">PEVuZE5vdGU+PENpdGU+PEF1dGhvcj5XYW5nPC9BdXRob3I+PFllYXI+MjAxNDwvWWVhcj48UmVj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</w:fldData>
        </w:fldChar>
      </w:r>
      <w:r w:rsidR="00B35674" w:rsidRPr="005E30CC">
        <w:rPr>
          <w:rFonts w:cstheme="minorHAnsi"/>
        </w:rPr>
        <w:instrText xml:space="preserve"> ADDIN EN.CITE </w:instrText>
      </w:r>
      <w:r w:rsidR="00B35674" w:rsidRPr="005E30CC">
        <w:rPr>
          <w:rFonts w:cstheme="minorHAnsi"/>
        </w:rPr>
        <w:fldChar w:fldCharType="begin">
          <w:fldData xml:space="preserve">PEVuZE5vdGU+PENpdGU+PEF1dGhvcj5XYW5nPC9BdXRob3I+PFllYXI+MjAxNDwvWWVhcj48UmVj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</w:fldData>
        </w:fldChar>
      </w:r>
      <w:r w:rsidR="00B35674" w:rsidRPr="005E30CC">
        <w:rPr>
          <w:rFonts w:cstheme="minorHAnsi"/>
        </w:rPr>
        <w:instrText xml:space="preserve"> ADDIN EN.CITE.DATA </w:instrText>
      </w:r>
      <w:r w:rsidR="00B35674" w:rsidRPr="005E30CC">
        <w:rPr>
          <w:rFonts w:cstheme="minorHAnsi"/>
        </w:rPr>
      </w:r>
      <w:r w:rsidR="00B35674" w:rsidRPr="005E30CC">
        <w:rPr>
          <w:rFonts w:cstheme="minorHAnsi"/>
        </w:rPr>
        <w:fldChar w:fldCharType="end"/>
      </w:r>
      <w:r w:rsidR="003B3F20" w:rsidRPr="005E30CC">
        <w:rPr>
          <w:rFonts w:cstheme="minorHAnsi"/>
        </w:rPr>
      </w:r>
      <w:r w:rsidR="003B3F20" w:rsidRPr="005E30CC">
        <w:rPr>
          <w:rFonts w:cstheme="minorHAnsi"/>
        </w:rPr>
        <w:fldChar w:fldCharType="separate"/>
      </w:r>
      <w:r w:rsidR="002E69C1" w:rsidRPr="005E30CC">
        <w:rPr>
          <w:rFonts w:cstheme="minorHAnsi"/>
          <w:noProof/>
          <w:vertAlign w:val="superscript"/>
        </w:rPr>
        <w:t>19,20</w:t>
      </w:r>
      <w:r w:rsidR="003B3F20" w:rsidRPr="005E30CC">
        <w:rPr>
          <w:rFonts w:cstheme="minorHAnsi"/>
        </w:rPr>
        <w:fldChar w:fldCharType="end"/>
      </w:r>
      <w:r w:rsidR="004C4E7A">
        <w:rPr>
          <w:rFonts w:cstheme="minorHAnsi"/>
        </w:rPr>
        <w:t xml:space="preserve">. </w:t>
      </w:r>
      <w:r w:rsidR="001F43A4">
        <w:rPr>
          <w:rFonts w:cstheme="minorHAnsi"/>
        </w:rPr>
        <w:t xml:space="preserve">Although two-photon laser scanning microscopy is commonly used for intravital imaging, the use of </w:t>
      </w:r>
      <w:r w:rsidR="00903EDF">
        <w:rPr>
          <w:rFonts w:cstheme="minorHAnsi"/>
        </w:rPr>
        <w:t xml:space="preserve">spinning disk </w:t>
      </w:r>
      <w:r w:rsidR="001F43A4">
        <w:rPr>
          <w:rFonts w:cstheme="minorHAnsi"/>
        </w:rPr>
        <w:t xml:space="preserve">confocal laser </w:t>
      </w:r>
      <w:r w:rsidR="00903EDF">
        <w:rPr>
          <w:rFonts w:cstheme="minorHAnsi"/>
        </w:rPr>
        <w:t xml:space="preserve">microscopy </w:t>
      </w:r>
      <w:r w:rsidR="001F43A4">
        <w:rPr>
          <w:rFonts w:cstheme="minorHAnsi"/>
        </w:rPr>
        <w:t>provides unique advantages to capture</w:t>
      </w:r>
      <w:r w:rsidR="00903EDF">
        <w:rPr>
          <w:rFonts w:cstheme="minorHAnsi"/>
        </w:rPr>
        <w:t xml:space="preserve"> </w:t>
      </w:r>
      <w:r w:rsidR="00A23E60">
        <w:rPr>
          <w:rFonts w:cstheme="minorHAnsi"/>
        </w:rPr>
        <w:t xml:space="preserve">high speed and high-resolution multi-channel images with minimal background noise. This technology is ideal </w:t>
      </w:r>
      <w:r w:rsidR="00903EDF">
        <w:rPr>
          <w:rFonts w:cstheme="minorHAnsi"/>
        </w:rPr>
        <w:t xml:space="preserve">to elucidate the spatiotemporal dynamics of immune/epithelial interactions within the complex microenvironment of the intestinal mucosa. </w:t>
      </w:r>
      <w:r w:rsidR="00013548">
        <w:rPr>
          <w:rFonts w:cstheme="minorHAnsi"/>
        </w:rPr>
        <w:t>Moreover, through the use of</w:t>
      </w:r>
      <w:r w:rsidR="00903EDF">
        <w:rPr>
          <w:rFonts w:cstheme="minorHAnsi"/>
        </w:rPr>
        <w:t xml:space="preserve"> various transgenic and/or knockout mouse models, these studies can provide insight into the molecular regula</w:t>
      </w:r>
      <w:r w:rsidR="00013548">
        <w:rPr>
          <w:rFonts w:cstheme="minorHAnsi"/>
        </w:rPr>
        <w:t xml:space="preserve">tion of intestinal immune </w:t>
      </w:r>
      <w:r w:rsidR="00A23E60">
        <w:rPr>
          <w:rFonts w:cstheme="minorHAnsi"/>
        </w:rPr>
        <w:t>and/</w:t>
      </w:r>
      <w:r w:rsidR="00013548">
        <w:rPr>
          <w:rFonts w:cstheme="minorHAnsi"/>
        </w:rPr>
        <w:t>or</w:t>
      </w:r>
      <w:r w:rsidR="00903EDF">
        <w:rPr>
          <w:rFonts w:cstheme="minorHAnsi"/>
        </w:rPr>
        <w:t xml:space="preserve"> epithelial cell function.</w:t>
      </w:r>
    </w:p>
    <w:p w14:paraId="46B96930" w14:textId="77777777" w:rsidR="00974A88" w:rsidRPr="00261AC6" w:rsidRDefault="00974A88" w:rsidP="00201844">
      <w:pPr>
        <w:tabs>
          <w:tab w:val="left" w:pos="270"/>
        </w:tabs>
        <w:jc w:val="both"/>
        <w:rPr>
          <w:rFonts w:cstheme="minorHAnsi"/>
          <w:color w:val="808080" w:themeColor="background1" w:themeShade="80"/>
        </w:rPr>
      </w:pPr>
    </w:p>
    <w:p w14:paraId="7E415AEA" w14:textId="7173AFFB" w:rsidR="00F364A0" w:rsidRPr="0094617A" w:rsidRDefault="00E55AF8" w:rsidP="00201844">
      <w:pPr>
        <w:jc w:val="both"/>
        <w:rPr>
          <w:rFonts w:ascii="Calibri" w:eastAsia="SimSun" w:hAnsi="Calibri" w:cs="Times New Roman"/>
          <w:color w:val="000000"/>
          <w:szCs w:val="18"/>
        </w:rPr>
      </w:pPr>
      <w:r w:rsidRPr="0094617A">
        <w:rPr>
          <w:rFonts w:ascii="Calibri" w:hAnsi="Calibri" w:cstheme="minorHAnsi"/>
          <w:b/>
        </w:rPr>
        <w:t>PROTOCOL</w:t>
      </w:r>
    </w:p>
    <w:p w14:paraId="1F9FAADE" w14:textId="4AA851EB" w:rsidR="005E1F56" w:rsidRPr="007A7E5A" w:rsidRDefault="005E1F56" w:rsidP="00201844">
      <w:pPr>
        <w:tabs>
          <w:tab w:val="left" w:pos="270"/>
        </w:tabs>
        <w:jc w:val="both"/>
        <w:rPr>
          <w:rFonts w:ascii="Calibri" w:hAnsi="Calibri"/>
        </w:rPr>
      </w:pPr>
      <w:r w:rsidRPr="007A7E5A">
        <w:rPr>
          <w:rFonts w:ascii="Calibri" w:hAnsi="Calibri"/>
        </w:rPr>
        <w:t>All studies were conducted in an Association of the Assessment and Accreditation of Laboratory Animal Care (AALAC)-accredited facility according to protocols approved by Rutgers New Jersey Medical School Comparative Medicine Resources.</w:t>
      </w:r>
    </w:p>
    <w:p w14:paraId="48FE3687" w14:textId="77777777" w:rsidR="00452286" w:rsidRPr="0094617A" w:rsidRDefault="00452286" w:rsidP="00201844">
      <w:pPr>
        <w:tabs>
          <w:tab w:val="left" w:pos="270"/>
        </w:tabs>
        <w:jc w:val="both"/>
        <w:rPr>
          <w:rFonts w:ascii="Calibri" w:hAnsi="Calibri" w:cstheme="minorHAnsi"/>
        </w:rPr>
      </w:pPr>
    </w:p>
    <w:p w14:paraId="0D1A76F7" w14:textId="3AA3ED32" w:rsidR="008F7563" w:rsidRPr="00682C1B" w:rsidRDefault="00C525E1" w:rsidP="00201844">
      <w:pPr>
        <w:pStyle w:val="a4"/>
        <w:spacing w:before="0" w:beforeAutospacing="0" w:after="0" w:afterAutospacing="0"/>
        <w:rPr>
          <w:rFonts w:cs="Times New Roman"/>
          <w:b/>
          <w:szCs w:val="18"/>
          <w:highlight w:val="yellow"/>
          <w:lang w:eastAsia="zh-CN"/>
        </w:rPr>
      </w:pPr>
      <w:r w:rsidRPr="00682C1B">
        <w:rPr>
          <w:rFonts w:cs="Times New Roman"/>
          <w:b/>
          <w:szCs w:val="18"/>
          <w:highlight w:val="yellow"/>
          <w:lang w:eastAsia="zh-CN"/>
        </w:rPr>
        <w:t xml:space="preserve">1. </w:t>
      </w:r>
      <w:r w:rsidR="00CA7ACE" w:rsidRPr="00682C1B">
        <w:rPr>
          <w:rFonts w:cs="Times New Roman"/>
          <w:b/>
          <w:szCs w:val="18"/>
          <w:highlight w:val="yellow"/>
          <w:lang w:eastAsia="zh-CN"/>
        </w:rPr>
        <w:t xml:space="preserve">Mouse </w:t>
      </w:r>
      <w:r w:rsidR="005E30CC">
        <w:rPr>
          <w:rFonts w:cs="Times New Roman"/>
          <w:b/>
          <w:szCs w:val="18"/>
          <w:highlight w:val="yellow"/>
          <w:lang w:eastAsia="zh-CN"/>
        </w:rPr>
        <w:t>p</w:t>
      </w:r>
      <w:r w:rsidR="00CA7ACE" w:rsidRPr="00682C1B">
        <w:rPr>
          <w:rFonts w:cs="Times New Roman"/>
          <w:b/>
          <w:szCs w:val="18"/>
          <w:highlight w:val="yellow"/>
          <w:lang w:eastAsia="zh-CN"/>
        </w:rPr>
        <w:t>reparation</w:t>
      </w:r>
    </w:p>
    <w:p w14:paraId="524B91AE" w14:textId="77777777" w:rsidR="00502872" w:rsidRPr="00682C1B" w:rsidRDefault="00502872" w:rsidP="00201844">
      <w:pPr>
        <w:pStyle w:val="a4"/>
        <w:spacing w:before="0" w:beforeAutospacing="0" w:after="0" w:afterAutospacing="0"/>
        <w:rPr>
          <w:rFonts w:cs="Times New Roman"/>
          <w:b/>
          <w:szCs w:val="18"/>
          <w:highlight w:val="yellow"/>
          <w:lang w:eastAsia="zh-CN"/>
        </w:rPr>
      </w:pPr>
    </w:p>
    <w:p w14:paraId="4D5E21E3" w14:textId="48EF9E8E" w:rsidR="00E252CC" w:rsidRPr="00C95408" w:rsidRDefault="00E252CC" w:rsidP="00201844">
      <w:pPr>
        <w:jc w:val="both"/>
        <w:rPr>
          <w:rFonts w:cs="Times New Roman"/>
          <w:szCs w:val="18"/>
        </w:rPr>
      </w:pPr>
      <w:r w:rsidRPr="00C95408">
        <w:rPr>
          <w:rFonts w:cs="Times New Roman"/>
          <w:szCs w:val="18"/>
        </w:rPr>
        <w:t>N</w:t>
      </w:r>
      <w:r w:rsidR="00D529A9" w:rsidRPr="00C95408">
        <w:rPr>
          <w:rFonts w:cs="Times New Roman"/>
          <w:szCs w:val="18"/>
        </w:rPr>
        <w:t>OTE</w:t>
      </w:r>
      <w:r w:rsidRPr="00C95408">
        <w:rPr>
          <w:rFonts w:cs="Times New Roman"/>
          <w:szCs w:val="18"/>
        </w:rPr>
        <w:t xml:space="preserve">: </w:t>
      </w:r>
      <w:r w:rsidR="006F5708" w:rsidRPr="00C95408">
        <w:rPr>
          <w:rFonts w:cs="Times New Roman"/>
          <w:szCs w:val="18"/>
        </w:rPr>
        <w:t>T</w:t>
      </w:r>
      <w:r w:rsidRPr="00C95408">
        <w:rPr>
          <w:rFonts w:cs="Times New Roman"/>
          <w:szCs w:val="18"/>
        </w:rPr>
        <w:t>he</w:t>
      </w:r>
      <w:r w:rsidR="006F5708" w:rsidRPr="00C95408">
        <w:rPr>
          <w:rFonts w:cs="Times New Roman"/>
          <w:szCs w:val="18"/>
        </w:rPr>
        <w:t xml:space="preserve"> following</w:t>
      </w:r>
      <w:r w:rsidRPr="00C95408">
        <w:rPr>
          <w:rFonts w:cs="Times New Roman"/>
          <w:szCs w:val="18"/>
        </w:rPr>
        <w:t xml:space="preserve"> procedure</w:t>
      </w:r>
      <w:r w:rsidR="006F5708" w:rsidRPr="00C95408">
        <w:rPr>
          <w:rFonts w:cs="Times New Roman"/>
          <w:szCs w:val="18"/>
        </w:rPr>
        <w:t xml:space="preserve">, </w:t>
      </w:r>
      <w:r w:rsidRPr="00C95408">
        <w:rPr>
          <w:rFonts w:cs="Times New Roman"/>
          <w:szCs w:val="18"/>
        </w:rPr>
        <w:t>including animal preparation and surgery</w:t>
      </w:r>
      <w:r w:rsidR="006F5708" w:rsidRPr="00C95408">
        <w:rPr>
          <w:rFonts w:cs="Times New Roman"/>
          <w:szCs w:val="18"/>
        </w:rPr>
        <w:t>, will take 30-40</w:t>
      </w:r>
      <w:r w:rsidR="005E30CC">
        <w:rPr>
          <w:rFonts w:cs="Times New Roman"/>
          <w:szCs w:val="18"/>
        </w:rPr>
        <w:t xml:space="preserve"> </w:t>
      </w:r>
      <w:r w:rsidR="006F5708" w:rsidRPr="00C95408">
        <w:rPr>
          <w:rFonts w:cs="Times New Roman"/>
          <w:szCs w:val="18"/>
        </w:rPr>
        <w:t>min</w:t>
      </w:r>
      <w:r w:rsidRPr="00C95408">
        <w:rPr>
          <w:rFonts w:cs="Times New Roman"/>
          <w:szCs w:val="18"/>
        </w:rPr>
        <w:t xml:space="preserve">. Prior to the surgery, turn on the microscope and warm up the </w:t>
      </w:r>
      <w:r w:rsidR="006F5708" w:rsidRPr="00C95408">
        <w:rPr>
          <w:rFonts w:cs="Times New Roman"/>
          <w:szCs w:val="18"/>
        </w:rPr>
        <w:t xml:space="preserve">enclosed </w:t>
      </w:r>
      <w:r w:rsidRPr="00C95408">
        <w:rPr>
          <w:rFonts w:cs="Times New Roman"/>
          <w:szCs w:val="18"/>
        </w:rPr>
        <w:t>incubator on the microscope to 37</w:t>
      </w:r>
      <w:r w:rsidR="005E30CC">
        <w:rPr>
          <w:rFonts w:cs="Times New Roman"/>
          <w:szCs w:val="18"/>
        </w:rPr>
        <w:t xml:space="preserve"> </w:t>
      </w:r>
      <w:r w:rsidR="00356CAD" w:rsidRPr="00C95408">
        <w:rPr>
          <w:rFonts w:cs="Times New Roman"/>
          <w:szCs w:val="18"/>
        </w:rPr>
        <w:t>°C.</w:t>
      </w:r>
    </w:p>
    <w:p w14:paraId="69D679F2" w14:textId="77777777" w:rsidR="00622CB4" w:rsidRPr="00682C1B" w:rsidRDefault="00622CB4" w:rsidP="00201844">
      <w:pPr>
        <w:jc w:val="both"/>
        <w:rPr>
          <w:rFonts w:ascii="Calibri" w:eastAsia="SimSun" w:hAnsi="Calibri" w:cs="Times New Roman"/>
          <w:color w:val="000000"/>
          <w:szCs w:val="18"/>
          <w:highlight w:val="yellow"/>
        </w:rPr>
      </w:pPr>
    </w:p>
    <w:p w14:paraId="0641EE15" w14:textId="781FD75D" w:rsidR="005238A3" w:rsidRPr="009C3875" w:rsidRDefault="00622CB4" w:rsidP="00201844">
      <w:pPr>
        <w:jc w:val="both"/>
        <w:rPr>
          <w:rFonts w:cs="Times New Roman"/>
          <w:color w:val="FF0000"/>
          <w:szCs w:val="18"/>
        </w:rPr>
      </w:pPr>
      <w:r w:rsidRPr="0030031A">
        <w:rPr>
          <w:rFonts w:cs="Times New Roman"/>
          <w:szCs w:val="18"/>
        </w:rPr>
        <w:t>1.</w:t>
      </w:r>
      <w:r w:rsidR="00BD375E">
        <w:rPr>
          <w:rFonts w:cs="Times New Roman"/>
          <w:szCs w:val="18"/>
        </w:rPr>
        <w:t>1</w:t>
      </w:r>
      <w:r w:rsidRPr="0030031A">
        <w:rPr>
          <w:rFonts w:cs="Times New Roman"/>
          <w:szCs w:val="18"/>
        </w:rPr>
        <w:t xml:space="preserve"> </w:t>
      </w:r>
      <w:r w:rsidR="005E30CC">
        <w:rPr>
          <w:rFonts w:cs="Times New Roman"/>
          <w:szCs w:val="18"/>
        </w:rPr>
        <w:t>Perform e</w:t>
      </w:r>
      <w:r w:rsidR="0094617A" w:rsidRPr="0030031A">
        <w:rPr>
          <w:rFonts w:cs="Times New Roman"/>
          <w:szCs w:val="18"/>
        </w:rPr>
        <w:t xml:space="preserve">xperiments on </w:t>
      </w:r>
      <w:r w:rsidR="005238A3" w:rsidRPr="0030031A">
        <w:rPr>
          <w:rFonts w:cs="Times New Roman"/>
          <w:szCs w:val="18"/>
        </w:rPr>
        <w:t>8–10 week</w:t>
      </w:r>
      <w:r w:rsidR="00A4555B" w:rsidRPr="0030031A">
        <w:rPr>
          <w:rFonts w:cs="Times New Roman"/>
          <w:szCs w:val="18"/>
        </w:rPr>
        <w:t>s</w:t>
      </w:r>
      <w:r w:rsidR="005238A3" w:rsidRPr="0030031A">
        <w:rPr>
          <w:rFonts w:cs="Times New Roman"/>
          <w:szCs w:val="18"/>
        </w:rPr>
        <w:t xml:space="preserve"> old</w:t>
      </w:r>
      <w:r w:rsidR="0094617A" w:rsidRPr="0030031A">
        <w:rPr>
          <w:rFonts w:cs="Times New Roman"/>
          <w:szCs w:val="18"/>
        </w:rPr>
        <w:t xml:space="preserve"> </w:t>
      </w:r>
      <w:proofErr w:type="spellStart"/>
      <w:r w:rsidR="0094617A" w:rsidRPr="0030031A">
        <w:rPr>
          <w:rFonts w:cs="Times New Roman"/>
          <w:szCs w:val="18"/>
        </w:rPr>
        <w:t>TcrdEGFP</w:t>
      </w:r>
      <w:proofErr w:type="spellEnd"/>
      <w:r w:rsidR="0094617A" w:rsidRPr="0030031A">
        <w:rPr>
          <w:rFonts w:cs="Times New Roman"/>
          <w:szCs w:val="18"/>
        </w:rPr>
        <w:t xml:space="preserve"> </w:t>
      </w:r>
      <w:r w:rsidR="005238A3" w:rsidRPr="0030031A">
        <w:rPr>
          <w:rFonts w:cs="Times New Roman"/>
          <w:szCs w:val="18"/>
        </w:rPr>
        <w:t xml:space="preserve">mice on </w:t>
      </w:r>
      <w:r w:rsidR="0094617A" w:rsidRPr="0030031A">
        <w:rPr>
          <w:rFonts w:cs="Times New Roman"/>
          <w:szCs w:val="18"/>
        </w:rPr>
        <w:t xml:space="preserve">a </w:t>
      </w:r>
      <w:r w:rsidR="005238A3" w:rsidRPr="0030031A">
        <w:rPr>
          <w:rFonts w:cs="Times New Roman"/>
          <w:szCs w:val="18"/>
        </w:rPr>
        <w:t>C57BL/6 background</w:t>
      </w:r>
      <w:r w:rsidR="0094617A" w:rsidRPr="0030031A">
        <w:rPr>
          <w:rFonts w:cs="Times New Roman"/>
          <w:szCs w:val="18"/>
        </w:rPr>
        <w:t>, which</w:t>
      </w:r>
      <w:r w:rsidR="005238A3" w:rsidRPr="0030031A">
        <w:rPr>
          <w:rFonts w:cs="Times New Roman"/>
          <w:szCs w:val="18"/>
        </w:rPr>
        <w:t xml:space="preserve"> </w:t>
      </w:r>
      <w:r w:rsidR="0094617A" w:rsidRPr="0030031A">
        <w:rPr>
          <w:rFonts w:cs="Times New Roman"/>
          <w:szCs w:val="18"/>
        </w:rPr>
        <w:t xml:space="preserve">were obtained from Bernard </w:t>
      </w:r>
      <w:proofErr w:type="spellStart"/>
      <w:r w:rsidR="0094617A" w:rsidRPr="0030031A">
        <w:rPr>
          <w:rFonts w:cs="Times New Roman"/>
          <w:szCs w:val="18"/>
        </w:rPr>
        <w:t>Malissen</w:t>
      </w:r>
      <w:proofErr w:type="spellEnd"/>
      <w:r w:rsidR="0094617A" w:rsidRPr="0030031A">
        <w:rPr>
          <w:rFonts w:cs="Times New Roman"/>
          <w:szCs w:val="18"/>
        </w:rPr>
        <w:t xml:space="preserve"> (INSERM, </w:t>
      </w:r>
      <w:r w:rsidR="0094617A" w:rsidRPr="0030031A">
        <w:rPr>
          <w:rFonts w:ascii="Calibri" w:hAnsi="Calibri" w:cs="Times New Roman"/>
          <w:szCs w:val="18"/>
        </w:rPr>
        <w:t>Paris</w:t>
      </w:r>
      <w:r w:rsidR="0094617A" w:rsidRPr="0030031A">
        <w:rPr>
          <w:rFonts w:ascii="Arial" w:hAnsi="Arial" w:cs="Times New Roman"/>
          <w:szCs w:val="18"/>
        </w:rPr>
        <w:t xml:space="preserve">, </w:t>
      </w:r>
      <w:r w:rsidR="0094617A" w:rsidRPr="0030031A">
        <w:rPr>
          <w:rFonts w:cs="Times New Roman"/>
          <w:szCs w:val="18"/>
        </w:rPr>
        <w:t>France)</w:t>
      </w:r>
      <w:r w:rsidR="005238A3" w:rsidRPr="0030031A">
        <w:rPr>
          <w:rFonts w:cs="Times New Roman"/>
          <w:szCs w:val="18"/>
        </w:rPr>
        <w:t xml:space="preserve">. </w:t>
      </w:r>
      <w:r w:rsidR="00385F1A" w:rsidRPr="0030031A">
        <w:rPr>
          <w:rFonts w:cs="Times New Roman"/>
          <w:szCs w:val="18"/>
        </w:rPr>
        <w:t xml:space="preserve">According to IACUC-approved procedure, anesthetize the mouse by </w:t>
      </w:r>
      <w:proofErr w:type="spellStart"/>
      <w:r w:rsidR="00F02CE2" w:rsidRPr="0030031A">
        <w:rPr>
          <w:rFonts w:cs="Times New Roman"/>
          <w:szCs w:val="18"/>
        </w:rPr>
        <w:t>i</w:t>
      </w:r>
      <w:r w:rsidR="00F02CE2">
        <w:rPr>
          <w:rFonts w:cs="Times New Roman"/>
          <w:szCs w:val="18"/>
        </w:rPr>
        <w:t>.p.</w:t>
      </w:r>
      <w:proofErr w:type="spellEnd"/>
      <w:r w:rsidR="00F02CE2" w:rsidRPr="0030031A">
        <w:rPr>
          <w:rFonts w:cs="Times New Roman"/>
          <w:szCs w:val="18"/>
        </w:rPr>
        <w:t xml:space="preserve"> </w:t>
      </w:r>
      <w:r w:rsidR="00385F1A" w:rsidRPr="0030031A">
        <w:rPr>
          <w:rFonts w:cs="Times New Roman"/>
          <w:szCs w:val="18"/>
        </w:rPr>
        <w:t>injection of ketamine (</w:t>
      </w:r>
      <w:r w:rsidR="000E62AF" w:rsidRPr="0030031A">
        <w:rPr>
          <w:rFonts w:cs="Times New Roman"/>
          <w:szCs w:val="18"/>
        </w:rPr>
        <w:t>120</w:t>
      </w:r>
      <w:r w:rsidR="00385F1A" w:rsidRPr="0030031A">
        <w:rPr>
          <w:rFonts w:cs="Times New Roman"/>
          <w:szCs w:val="18"/>
        </w:rPr>
        <w:t xml:space="preserve"> mg/kg) and xylazine (10 mg/kg) based on the weight of </w:t>
      </w:r>
      <w:r w:rsidR="000A5BD6" w:rsidRPr="0030031A">
        <w:rPr>
          <w:rFonts w:cs="Times New Roman"/>
          <w:szCs w:val="18"/>
        </w:rPr>
        <w:t xml:space="preserve">the </w:t>
      </w:r>
      <w:r w:rsidR="00385F1A" w:rsidRPr="0030031A">
        <w:rPr>
          <w:rFonts w:cs="Times New Roman"/>
          <w:szCs w:val="18"/>
        </w:rPr>
        <w:t xml:space="preserve">animal. </w:t>
      </w:r>
      <w:r w:rsidR="005E30CC">
        <w:rPr>
          <w:rFonts w:cs="Times New Roman"/>
          <w:szCs w:val="18"/>
        </w:rPr>
        <w:t>Evaluate t</w:t>
      </w:r>
      <w:r w:rsidR="00385F1A" w:rsidRPr="0030031A">
        <w:rPr>
          <w:rFonts w:cs="Times New Roman"/>
          <w:szCs w:val="18"/>
        </w:rPr>
        <w:t>he level of anesthesia by respiration rate</w:t>
      </w:r>
      <w:r w:rsidR="00A239C6" w:rsidRPr="0030031A">
        <w:rPr>
          <w:rFonts w:cs="Times New Roman"/>
          <w:szCs w:val="18"/>
        </w:rPr>
        <w:t xml:space="preserve"> </w:t>
      </w:r>
      <w:r w:rsidR="00DD3240" w:rsidRPr="0030031A">
        <w:rPr>
          <w:rFonts w:cs="Times New Roman"/>
          <w:szCs w:val="18"/>
        </w:rPr>
        <w:t>(</w:t>
      </w:r>
      <w:r w:rsidR="00F11022" w:rsidRPr="004A64C4">
        <w:rPr>
          <w:rFonts w:cs="Times New Roman"/>
          <w:szCs w:val="18"/>
        </w:rPr>
        <w:t>55–65 breaths per minute</w:t>
      </w:r>
      <w:r w:rsidR="00DD3240" w:rsidRPr="0030031A">
        <w:rPr>
          <w:rFonts w:cs="Times New Roman"/>
          <w:szCs w:val="18"/>
        </w:rPr>
        <w:t>)</w:t>
      </w:r>
      <w:r w:rsidR="00B35674">
        <w:rPr>
          <w:rFonts w:cs="Times New Roman"/>
          <w:szCs w:val="18"/>
        </w:rPr>
        <w:fldChar w:fldCharType="begin"/>
      </w:r>
      <w:r w:rsidR="00B35674">
        <w:rPr>
          <w:rFonts w:cs="Times New Roman"/>
          <w:szCs w:val="18"/>
        </w:rPr>
        <w:instrText xml:space="preserve"> ADDIN EN.CITE &lt;EndNote&gt;&lt;Cite&gt;&lt;Author&gt;Ewald&lt;/Author&gt;&lt;Year&gt;2011&lt;/Year&gt;&lt;RecNum&gt;4094&lt;/RecNum&gt;&lt;DisplayText&gt;&lt;style face="superscript"&gt;21&lt;/style&gt;&lt;/DisplayText&gt;&lt;record&gt;&lt;rec-number&gt;4094&lt;/rec-number&gt;&lt;foreign-keys&gt;&lt;key app="EN" db-id="52wpts0t2w2awfe5sa1vxa03wv5p0za9pdw5" timestamp="1553177224"&gt;4094&lt;/key&gt;&lt;/foreign-keys&gt;&lt;ref-type name="Journal Article"&gt;17&lt;/ref-type&gt;&lt;contributors&gt;&lt;authors&gt;&lt;author&gt;Ewald, A. J.&lt;/author&gt;&lt;author&gt;Werb, Z.&lt;/author&gt;&lt;author&gt;Egeblad, M.&lt;/author&gt;&lt;/authors&gt;&lt;/contributors&gt;&lt;titles&gt;&lt;title&gt;Monitoring of vital signs for long-term survival of mice under anesthesia&lt;/title&gt;&lt;secondary-title&gt;Cold Spring Harb Protoc&lt;/secondary-title&gt;&lt;/titles&gt;&lt;periodical&gt;&lt;full-title&gt;Cold Spring Harb Protoc&lt;/full-title&gt;&lt;/periodical&gt;&lt;pages&gt;pdb prot5563&lt;/pages&gt;&lt;volume&gt;2011&lt;/volume&gt;&lt;number&gt;2&lt;/number&gt;&lt;keywords&gt;&lt;keyword&gt;Anesthesia/*methods&lt;/keyword&gt;&lt;keyword&gt;Anesthesiology/*methods&lt;/keyword&gt;&lt;keyword&gt;Animals&lt;/keyword&gt;&lt;keyword&gt;Mice&lt;/keyword&gt;&lt;keyword&gt;Survival&lt;/keyword&gt;&lt;keyword&gt;Time Factors&lt;/keyword&gt;&lt;keyword&gt;*Vital Signs&lt;/keyword&gt;&lt;/keywords&gt;&lt;dates&gt;&lt;year&gt;2011&lt;/year&gt;&lt;pub-dates&gt;&lt;date&gt;Feb 1&lt;/date&gt;&lt;/pub-dates&gt;&lt;/dates&gt;&lt;isbn&gt;1559-6095 (Electronic)&amp;#xD;1559-6095 (Linking)&lt;/isbn&gt;&lt;accession-num&gt;21285263&lt;/accession-num&gt;&lt;urls&gt;&lt;related-urls&gt;&lt;url&gt;https://www.ncbi.nlm.nih.gov/pubmed/21285263&lt;/url&gt;&lt;/related-urls&gt;&lt;/urls&gt;&lt;custom2&gt;PMC3531964&lt;/custom2&gt;&lt;electronic-resource-num&gt;10.1101/pdb.prot5563&lt;/electronic-resource-num&gt;&lt;/record&gt;&lt;/Cite&gt;&lt;/EndNote&gt;</w:instrText>
      </w:r>
      <w:r w:rsidR="00B35674">
        <w:rPr>
          <w:rFonts w:cs="Times New Roman"/>
          <w:szCs w:val="18"/>
        </w:rPr>
        <w:fldChar w:fldCharType="separate"/>
      </w:r>
      <w:r w:rsidR="00B35674" w:rsidRPr="00B35674">
        <w:rPr>
          <w:rFonts w:cs="Times New Roman"/>
          <w:noProof/>
          <w:szCs w:val="18"/>
          <w:vertAlign w:val="superscript"/>
        </w:rPr>
        <w:t>21</w:t>
      </w:r>
      <w:r w:rsidR="00B35674">
        <w:rPr>
          <w:rFonts w:cs="Times New Roman"/>
          <w:szCs w:val="18"/>
        </w:rPr>
        <w:fldChar w:fldCharType="end"/>
      </w:r>
      <w:r w:rsidR="00385F1A" w:rsidRPr="0030031A">
        <w:rPr>
          <w:rFonts w:cs="Times New Roman"/>
          <w:szCs w:val="18"/>
        </w:rPr>
        <w:t xml:space="preserve">, toe pinch and palpebral reflex. </w:t>
      </w:r>
    </w:p>
    <w:p w14:paraId="41052F08" w14:textId="77777777" w:rsidR="008F7563" w:rsidRPr="00682C1B" w:rsidRDefault="008F7563" w:rsidP="00201844">
      <w:pPr>
        <w:jc w:val="both"/>
        <w:rPr>
          <w:rFonts w:cs="Times New Roman"/>
          <w:szCs w:val="18"/>
          <w:highlight w:val="yellow"/>
        </w:rPr>
      </w:pPr>
    </w:p>
    <w:p w14:paraId="35ADB5DD" w14:textId="2709AB88" w:rsidR="000136C7" w:rsidRPr="009C3875" w:rsidRDefault="00BD375E" w:rsidP="00201844">
      <w:pPr>
        <w:jc w:val="both"/>
        <w:rPr>
          <w:rFonts w:cs="Times New Roman"/>
          <w:szCs w:val="18"/>
        </w:rPr>
      </w:pPr>
      <w:r>
        <w:rPr>
          <w:rFonts w:cs="Times New Roman"/>
          <w:szCs w:val="18"/>
        </w:rPr>
        <w:t>1.</w:t>
      </w:r>
      <w:r w:rsidR="00960293" w:rsidRPr="009C3875">
        <w:rPr>
          <w:rFonts w:cs="Times New Roman"/>
          <w:szCs w:val="18"/>
        </w:rPr>
        <w:t xml:space="preserve">2 </w:t>
      </w:r>
      <w:r w:rsidR="00B7007A" w:rsidRPr="009C3875">
        <w:rPr>
          <w:rFonts w:cs="Times New Roman"/>
          <w:szCs w:val="18"/>
        </w:rPr>
        <w:t xml:space="preserve">Once surgical plane anesthesia </w:t>
      </w:r>
      <w:r w:rsidR="00BB1E48" w:rsidRPr="009C3875">
        <w:rPr>
          <w:rFonts w:cs="Times New Roman"/>
          <w:szCs w:val="18"/>
        </w:rPr>
        <w:t>is</w:t>
      </w:r>
      <w:r w:rsidR="00B7007A" w:rsidRPr="009C3875">
        <w:rPr>
          <w:rFonts w:cs="Times New Roman"/>
          <w:szCs w:val="18"/>
        </w:rPr>
        <w:t xml:space="preserve"> reached, </w:t>
      </w:r>
      <w:r w:rsidR="000B0724" w:rsidRPr="009C3875">
        <w:rPr>
          <w:rFonts w:cs="Times New Roman"/>
          <w:szCs w:val="18"/>
        </w:rPr>
        <w:t xml:space="preserve">secure </w:t>
      </w:r>
      <w:r w:rsidR="00B7007A" w:rsidRPr="009C3875">
        <w:rPr>
          <w:rFonts w:cs="Times New Roman"/>
          <w:szCs w:val="18"/>
        </w:rPr>
        <w:t>the</w:t>
      </w:r>
      <w:r w:rsidR="00471996" w:rsidRPr="009C3875">
        <w:rPr>
          <w:rFonts w:cs="Times New Roman"/>
          <w:szCs w:val="18"/>
        </w:rPr>
        <w:t xml:space="preserve"> </w:t>
      </w:r>
      <w:r w:rsidR="00B7007A" w:rsidRPr="009C3875">
        <w:rPr>
          <w:rFonts w:cs="Times New Roman"/>
          <w:szCs w:val="18"/>
        </w:rPr>
        <w:t xml:space="preserve">hind legs of the </w:t>
      </w:r>
      <w:r w:rsidR="00471996" w:rsidRPr="009C3875">
        <w:rPr>
          <w:rFonts w:cs="Times New Roman"/>
          <w:szCs w:val="18"/>
        </w:rPr>
        <w:t>mouse</w:t>
      </w:r>
      <w:r w:rsidR="00756881" w:rsidRPr="009C3875">
        <w:rPr>
          <w:rFonts w:cs="Times New Roman"/>
          <w:szCs w:val="18"/>
        </w:rPr>
        <w:t xml:space="preserve"> </w:t>
      </w:r>
      <w:r w:rsidR="00622CB4" w:rsidRPr="009C3875">
        <w:rPr>
          <w:rFonts w:cs="Times New Roman"/>
          <w:szCs w:val="18"/>
        </w:rPr>
        <w:t>using tape</w:t>
      </w:r>
      <w:r w:rsidR="00B7007A" w:rsidRPr="009C3875">
        <w:rPr>
          <w:rFonts w:cs="Times New Roman"/>
          <w:szCs w:val="18"/>
        </w:rPr>
        <w:t xml:space="preserve"> to </w:t>
      </w:r>
      <w:r w:rsidR="00471996" w:rsidRPr="009C3875">
        <w:rPr>
          <w:rFonts w:cs="Times New Roman"/>
          <w:szCs w:val="18"/>
        </w:rPr>
        <w:t>a heating pad to maintain body temperature</w:t>
      </w:r>
      <w:r w:rsidR="00B7007A" w:rsidRPr="009C3875">
        <w:rPr>
          <w:rFonts w:cs="Times New Roman"/>
          <w:szCs w:val="18"/>
        </w:rPr>
        <w:t xml:space="preserve">, which </w:t>
      </w:r>
      <w:r w:rsidR="00BF0C02" w:rsidRPr="009C3875">
        <w:rPr>
          <w:rFonts w:cs="Times New Roman"/>
          <w:szCs w:val="18"/>
        </w:rPr>
        <w:t>can be</w:t>
      </w:r>
      <w:r w:rsidR="00471996" w:rsidRPr="009C3875">
        <w:rPr>
          <w:rFonts w:cs="Times New Roman"/>
          <w:szCs w:val="18"/>
        </w:rPr>
        <w:t xml:space="preserve"> monitored by rectal thermometer. If </w:t>
      </w:r>
      <w:r w:rsidR="00622CB4" w:rsidRPr="009C3875">
        <w:rPr>
          <w:rFonts w:cs="Times New Roman"/>
          <w:szCs w:val="18"/>
        </w:rPr>
        <w:t>the</w:t>
      </w:r>
      <w:r w:rsidR="00BF0C02" w:rsidRPr="009C3875">
        <w:rPr>
          <w:rFonts w:cs="Times New Roman"/>
          <w:szCs w:val="18"/>
        </w:rPr>
        <w:t>re are signs that the</w:t>
      </w:r>
      <w:r w:rsidR="00622CB4" w:rsidRPr="009C3875">
        <w:rPr>
          <w:rFonts w:cs="Times New Roman"/>
          <w:szCs w:val="18"/>
        </w:rPr>
        <w:t xml:space="preserve"> anesthesia </w:t>
      </w:r>
      <w:r w:rsidR="00BF0C02" w:rsidRPr="009C3875">
        <w:rPr>
          <w:rFonts w:cs="Times New Roman"/>
          <w:szCs w:val="18"/>
        </w:rPr>
        <w:t xml:space="preserve">is </w:t>
      </w:r>
      <w:r w:rsidR="00622CB4" w:rsidRPr="009C3875">
        <w:rPr>
          <w:rFonts w:cs="Times New Roman"/>
          <w:szCs w:val="18"/>
        </w:rPr>
        <w:t>wea</w:t>
      </w:r>
      <w:r w:rsidR="00211110" w:rsidRPr="009C3875">
        <w:rPr>
          <w:rFonts w:cs="Times New Roman"/>
          <w:szCs w:val="18"/>
        </w:rPr>
        <w:t>r</w:t>
      </w:r>
      <w:r w:rsidR="0030031A">
        <w:rPr>
          <w:rFonts w:cs="Times New Roman"/>
          <w:szCs w:val="18"/>
        </w:rPr>
        <w:t>ing</w:t>
      </w:r>
      <w:r w:rsidR="00211110" w:rsidRPr="009C3875">
        <w:rPr>
          <w:rFonts w:cs="Times New Roman"/>
          <w:szCs w:val="18"/>
        </w:rPr>
        <w:t xml:space="preserve"> </w:t>
      </w:r>
      <w:r w:rsidR="00622CB4" w:rsidRPr="009C3875">
        <w:rPr>
          <w:rFonts w:cs="Times New Roman"/>
          <w:szCs w:val="18"/>
        </w:rPr>
        <w:t>off</w:t>
      </w:r>
      <w:r w:rsidR="009225AE" w:rsidRPr="009C3875">
        <w:rPr>
          <w:rFonts w:cs="Times New Roman"/>
          <w:szCs w:val="18"/>
        </w:rPr>
        <w:t xml:space="preserve"> </w:t>
      </w:r>
      <w:r w:rsidR="00BF0C02" w:rsidRPr="009C3875">
        <w:rPr>
          <w:rFonts w:cs="Times New Roman"/>
          <w:szCs w:val="18"/>
        </w:rPr>
        <w:t>(e.g.</w:t>
      </w:r>
      <w:r w:rsidR="005E30CC">
        <w:rPr>
          <w:rFonts w:cs="Times New Roman"/>
          <w:szCs w:val="18"/>
        </w:rPr>
        <w:t>,</w:t>
      </w:r>
      <w:r w:rsidR="00BF0C02" w:rsidRPr="009C3875">
        <w:rPr>
          <w:rFonts w:cs="Times New Roman"/>
          <w:szCs w:val="18"/>
        </w:rPr>
        <w:t xml:space="preserve"> increased respiration rate, blinking</w:t>
      </w:r>
      <w:r w:rsidR="009225AE" w:rsidRPr="009C3875">
        <w:rPr>
          <w:rFonts w:cs="Times New Roman"/>
          <w:szCs w:val="18"/>
        </w:rPr>
        <w:t xml:space="preserve"> and/or eye muscle twitch</w:t>
      </w:r>
      <w:r w:rsidR="00BF0C02" w:rsidRPr="009C3875">
        <w:rPr>
          <w:rFonts w:cs="Times New Roman"/>
          <w:szCs w:val="18"/>
        </w:rPr>
        <w:t>ing response to</w:t>
      </w:r>
      <w:r w:rsidR="009225AE" w:rsidRPr="009C3875">
        <w:rPr>
          <w:rFonts w:cs="Times New Roman"/>
          <w:szCs w:val="18"/>
        </w:rPr>
        <w:t xml:space="preserve"> palpebral reflex</w:t>
      </w:r>
      <w:r w:rsidR="00BF0C02" w:rsidRPr="009C3875">
        <w:rPr>
          <w:rFonts w:cs="Times New Roman"/>
          <w:szCs w:val="18"/>
        </w:rPr>
        <w:t>),</w:t>
      </w:r>
      <w:r w:rsidR="00471996" w:rsidRPr="009C3875">
        <w:rPr>
          <w:rFonts w:cs="Times New Roman"/>
          <w:szCs w:val="18"/>
        </w:rPr>
        <w:t xml:space="preserve"> </w:t>
      </w:r>
      <w:r w:rsidR="00F02CE2">
        <w:rPr>
          <w:rFonts w:cs="Times New Roman"/>
          <w:szCs w:val="18"/>
        </w:rPr>
        <w:t>re-</w:t>
      </w:r>
      <w:r w:rsidR="006B696B" w:rsidRPr="009C3875">
        <w:rPr>
          <w:rFonts w:cs="Times New Roman"/>
          <w:szCs w:val="18"/>
        </w:rPr>
        <w:t xml:space="preserve">administer </w:t>
      </w:r>
      <w:r w:rsidR="00471996" w:rsidRPr="009C3875">
        <w:rPr>
          <w:rFonts w:cs="Times New Roman"/>
          <w:szCs w:val="18"/>
        </w:rPr>
        <w:t>ketamine/xylazine</w:t>
      </w:r>
      <w:r w:rsidR="00622CB4" w:rsidRPr="009C3875">
        <w:rPr>
          <w:rFonts w:cs="Times New Roman"/>
          <w:szCs w:val="18"/>
        </w:rPr>
        <w:t xml:space="preserve"> until the mouse is fully </w:t>
      </w:r>
      <w:r w:rsidR="006F5708" w:rsidRPr="009C3875">
        <w:rPr>
          <w:rFonts w:cs="Times New Roman"/>
          <w:szCs w:val="18"/>
        </w:rPr>
        <w:t>sedated</w:t>
      </w:r>
      <w:r w:rsidR="00471996" w:rsidRPr="009C3875">
        <w:rPr>
          <w:rFonts w:cs="Times New Roman"/>
          <w:szCs w:val="18"/>
        </w:rPr>
        <w:t>.</w:t>
      </w:r>
    </w:p>
    <w:p w14:paraId="387105FC" w14:textId="77777777" w:rsidR="008F7563" w:rsidRPr="00682C1B" w:rsidRDefault="008F7563" w:rsidP="00201844">
      <w:pPr>
        <w:jc w:val="both"/>
        <w:rPr>
          <w:rFonts w:cs="Times New Roman"/>
          <w:szCs w:val="18"/>
          <w:highlight w:val="yellow"/>
        </w:rPr>
      </w:pPr>
    </w:p>
    <w:p w14:paraId="0A61CDE3" w14:textId="06CE64F4" w:rsidR="00C267EA" w:rsidRPr="00682C1B" w:rsidRDefault="00BD375E" w:rsidP="00201844">
      <w:pPr>
        <w:jc w:val="both"/>
        <w:rPr>
          <w:rFonts w:cs="Times New Roman"/>
          <w:szCs w:val="18"/>
          <w:highlight w:val="yellow"/>
        </w:rPr>
      </w:pPr>
      <w:r>
        <w:rPr>
          <w:rFonts w:cs="Times New Roman"/>
          <w:szCs w:val="18"/>
          <w:highlight w:val="yellow"/>
        </w:rPr>
        <w:t>1.</w:t>
      </w:r>
      <w:r w:rsidR="00BE2234" w:rsidRPr="00682C1B">
        <w:rPr>
          <w:rFonts w:cs="Times New Roman"/>
          <w:szCs w:val="18"/>
          <w:highlight w:val="yellow"/>
        </w:rPr>
        <w:t xml:space="preserve">3 </w:t>
      </w:r>
      <w:r w:rsidR="00B12949" w:rsidRPr="00682C1B">
        <w:rPr>
          <w:rFonts w:cs="Times New Roman"/>
          <w:szCs w:val="18"/>
          <w:highlight w:val="yellow"/>
        </w:rPr>
        <w:t xml:space="preserve">Prepare </w:t>
      </w:r>
      <w:r w:rsidR="00622CB4" w:rsidRPr="00682C1B">
        <w:rPr>
          <w:rFonts w:cs="Times New Roman"/>
          <w:szCs w:val="18"/>
          <w:highlight w:val="yellow"/>
        </w:rPr>
        <w:t>the nuclear dye</w:t>
      </w:r>
      <w:r w:rsidR="00470DDA" w:rsidRPr="00682C1B">
        <w:rPr>
          <w:rFonts w:cs="Times New Roman"/>
          <w:szCs w:val="18"/>
          <w:highlight w:val="yellow"/>
        </w:rPr>
        <w:t xml:space="preserve"> by diluting 50</w:t>
      </w:r>
      <w:r w:rsidR="009863BD" w:rsidRPr="00682C1B">
        <w:rPr>
          <w:rFonts w:cs="Times New Roman"/>
          <w:szCs w:val="18"/>
          <w:highlight w:val="yellow"/>
        </w:rPr>
        <w:t xml:space="preserve"> µL</w:t>
      </w:r>
      <w:r w:rsidR="00470DDA" w:rsidRPr="00682C1B">
        <w:rPr>
          <w:rFonts w:cs="Times New Roman"/>
          <w:szCs w:val="18"/>
          <w:highlight w:val="yellow"/>
        </w:rPr>
        <w:t xml:space="preserve"> </w:t>
      </w:r>
      <w:r w:rsidR="005E30CC">
        <w:rPr>
          <w:rFonts w:cs="Times New Roman"/>
          <w:szCs w:val="18"/>
          <w:highlight w:val="yellow"/>
        </w:rPr>
        <w:t xml:space="preserve">of </w:t>
      </w:r>
      <w:r w:rsidR="00470DDA" w:rsidRPr="00682C1B">
        <w:rPr>
          <w:rFonts w:cs="Times New Roman"/>
          <w:szCs w:val="18"/>
          <w:highlight w:val="yellow"/>
        </w:rPr>
        <w:t>Hoechst 33342</w:t>
      </w:r>
      <w:r w:rsidR="00E97976" w:rsidRPr="00682C1B">
        <w:rPr>
          <w:rFonts w:cs="Times New Roman"/>
          <w:szCs w:val="18"/>
          <w:highlight w:val="yellow"/>
        </w:rPr>
        <w:t xml:space="preserve"> </w:t>
      </w:r>
      <w:r w:rsidR="001B6C83" w:rsidRPr="00682C1B">
        <w:rPr>
          <w:rFonts w:cs="Times New Roman"/>
          <w:szCs w:val="18"/>
          <w:highlight w:val="yellow"/>
        </w:rPr>
        <w:t>(10</w:t>
      </w:r>
      <w:r w:rsidR="00C66CEE" w:rsidRPr="00682C1B">
        <w:rPr>
          <w:rFonts w:cs="Times New Roman"/>
          <w:szCs w:val="18"/>
          <w:highlight w:val="yellow"/>
        </w:rPr>
        <w:t xml:space="preserve"> </w:t>
      </w:r>
      <w:r w:rsidR="001B6C83" w:rsidRPr="00682C1B">
        <w:rPr>
          <w:rFonts w:cs="Times New Roman"/>
          <w:szCs w:val="18"/>
          <w:highlight w:val="yellow"/>
        </w:rPr>
        <w:t>mg/m</w:t>
      </w:r>
      <w:r w:rsidR="00506C05" w:rsidRPr="00682C1B">
        <w:rPr>
          <w:rFonts w:cs="Times New Roman"/>
          <w:szCs w:val="18"/>
          <w:highlight w:val="yellow"/>
        </w:rPr>
        <w:t>L</w:t>
      </w:r>
      <w:r w:rsidR="001B6C83" w:rsidRPr="00682C1B">
        <w:rPr>
          <w:rFonts w:cs="Times New Roman"/>
          <w:szCs w:val="18"/>
          <w:highlight w:val="yellow"/>
        </w:rPr>
        <w:t xml:space="preserve">) </w:t>
      </w:r>
      <w:r w:rsidR="00470DDA" w:rsidRPr="00682C1B">
        <w:rPr>
          <w:rFonts w:cs="Times New Roman"/>
          <w:szCs w:val="18"/>
          <w:highlight w:val="yellow"/>
        </w:rPr>
        <w:t>with 315</w:t>
      </w:r>
      <w:r w:rsidR="00C065BF" w:rsidRPr="00682C1B">
        <w:rPr>
          <w:rFonts w:cs="Times New Roman"/>
          <w:szCs w:val="18"/>
          <w:highlight w:val="yellow"/>
        </w:rPr>
        <w:t xml:space="preserve"> µL</w:t>
      </w:r>
      <w:r w:rsidR="00470DDA" w:rsidRPr="00682C1B">
        <w:rPr>
          <w:rFonts w:cs="Times New Roman"/>
          <w:szCs w:val="18"/>
          <w:highlight w:val="yellow"/>
        </w:rPr>
        <w:t xml:space="preserve"> </w:t>
      </w:r>
      <w:r w:rsidR="005E30CC">
        <w:rPr>
          <w:rFonts w:cs="Times New Roman"/>
          <w:szCs w:val="18"/>
          <w:highlight w:val="yellow"/>
        </w:rPr>
        <w:t xml:space="preserve">of </w:t>
      </w:r>
      <w:r w:rsidR="00470DDA" w:rsidRPr="00682C1B">
        <w:rPr>
          <w:rFonts w:cs="Times New Roman"/>
          <w:szCs w:val="18"/>
          <w:highlight w:val="yellow"/>
        </w:rPr>
        <w:t>0.9% saline</w:t>
      </w:r>
      <w:r w:rsidR="00622CB4" w:rsidRPr="00682C1B">
        <w:rPr>
          <w:rFonts w:cs="Times New Roman"/>
          <w:szCs w:val="18"/>
          <w:highlight w:val="yellow"/>
        </w:rPr>
        <w:t>; the final concentration is 37.5</w:t>
      </w:r>
      <w:r w:rsidR="00B21FC3" w:rsidRPr="00682C1B">
        <w:rPr>
          <w:rFonts w:cs="Times New Roman"/>
          <w:szCs w:val="18"/>
          <w:highlight w:val="yellow"/>
        </w:rPr>
        <w:t xml:space="preserve"> </w:t>
      </w:r>
      <w:r w:rsidR="00622CB4" w:rsidRPr="00682C1B">
        <w:rPr>
          <w:rFonts w:cs="Times New Roman"/>
          <w:szCs w:val="18"/>
          <w:highlight w:val="yellow"/>
        </w:rPr>
        <w:t>mg/kg based on the weight of the mouse (200</w:t>
      </w:r>
      <w:r w:rsidR="008917C6" w:rsidRPr="00682C1B">
        <w:rPr>
          <w:rFonts w:cs="Times New Roman"/>
          <w:szCs w:val="18"/>
          <w:highlight w:val="yellow"/>
        </w:rPr>
        <w:t xml:space="preserve"> µL</w:t>
      </w:r>
      <w:r w:rsidR="006F5708" w:rsidRPr="00682C1B">
        <w:rPr>
          <w:rFonts w:cs="Times New Roman"/>
          <w:szCs w:val="18"/>
          <w:highlight w:val="yellow"/>
        </w:rPr>
        <w:t xml:space="preserve"> approximate volume</w:t>
      </w:r>
      <w:r w:rsidR="00622CB4" w:rsidRPr="00682C1B">
        <w:rPr>
          <w:rFonts w:cs="Times New Roman"/>
          <w:szCs w:val="18"/>
          <w:highlight w:val="yellow"/>
        </w:rPr>
        <w:t>)</w:t>
      </w:r>
      <w:r w:rsidR="00470DDA" w:rsidRPr="00682C1B">
        <w:rPr>
          <w:rFonts w:cs="Times New Roman"/>
          <w:szCs w:val="18"/>
          <w:highlight w:val="yellow"/>
        </w:rPr>
        <w:t>.</w:t>
      </w:r>
      <w:r w:rsidR="00467037" w:rsidRPr="00682C1B">
        <w:rPr>
          <w:rFonts w:cs="Times New Roman"/>
          <w:szCs w:val="18"/>
          <w:highlight w:val="yellow"/>
        </w:rPr>
        <w:t xml:space="preserve"> </w:t>
      </w:r>
      <w:r w:rsidR="00352A29" w:rsidRPr="00682C1B">
        <w:rPr>
          <w:rFonts w:cs="Times New Roman"/>
          <w:szCs w:val="18"/>
          <w:highlight w:val="yellow"/>
        </w:rPr>
        <w:t xml:space="preserve">Once the mouse is anesthetized, </w:t>
      </w:r>
      <w:r w:rsidR="00622CB4" w:rsidRPr="00682C1B">
        <w:rPr>
          <w:rFonts w:cs="Times New Roman"/>
          <w:szCs w:val="18"/>
          <w:highlight w:val="yellow"/>
        </w:rPr>
        <w:t>s</w:t>
      </w:r>
      <w:r w:rsidR="00F92D12" w:rsidRPr="00682C1B">
        <w:rPr>
          <w:rFonts w:cs="Times New Roman"/>
          <w:szCs w:val="18"/>
          <w:highlight w:val="yellow"/>
        </w:rPr>
        <w:t xml:space="preserve">lowly </w:t>
      </w:r>
      <w:r w:rsidR="0077054C" w:rsidRPr="00682C1B">
        <w:rPr>
          <w:rFonts w:cs="Times New Roman"/>
          <w:szCs w:val="18"/>
          <w:highlight w:val="yellow"/>
        </w:rPr>
        <w:t xml:space="preserve">inject </w:t>
      </w:r>
      <w:r w:rsidR="006F5708" w:rsidRPr="00682C1B">
        <w:rPr>
          <w:rFonts w:cs="Times New Roman"/>
          <w:szCs w:val="18"/>
          <w:highlight w:val="yellow"/>
        </w:rPr>
        <w:t xml:space="preserve">the Hoechst using a tuberculin syringe </w:t>
      </w:r>
      <w:r w:rsidR="00791670" w:rsidRPr="00682C1B">
        <w:rPr>
          <w:rFonts w:cs="Times New Roman"/>
          <w:szCs w:val="18"/>
          <w:highlight w:val="yellow"/>
        </w:rPr>
        <w:t>through</w:t>
      </w:r>
      <w:r w:rsidR="00682C1B">
        <w:rPr>
          <w:rFonts w:cs="Times New Roman"/>
          <w:szCs w:val="18"/>
          <w:highlight w:val="yellow"/>
        </w:rPr>
        <w:t xml:space="preserve"> the</w:t>
      </w:r>
      <w:r w:rsidR="00791670" w:rsidRPr="00682C1B">
        <w:rPr>
          <w:rFonts w:cs="Times New Roman"/>
          <w:szCs w:val="18"/>
          <w:highlight w:val="yellow"/>
        </w:rPr>
        <w:t xml:space="preserve"> retro-orbital venous sinus.</w:t>
      </w:r>
      <w:r w:rsidR="00F16B2E" w:rsidRPr="00682C1B">
        <w:rPr>
          <w:rFonts w:cs="Times New Roman"/>
          <w:szCs w:val="18"/>
          <w:highlight w:val="yellow"/>
        </w:rPr>
        <w:t xml:space="preserve"> </w:t>
      </w:r>
    </w:p>
    <w:p w14:paraId="0C4F6D03" w14:textId="77777777" w:rsidR="008F7563" w:rsidRPr="00682C1B" w:rsidRDefault="008F7563" w:rsidP="00201844">
      <w:pPr>
        <w:jc w:val="both"/>
        <w:rPr>
          <w:rFonts w:cs="Times New Roman"/>
          <w:szCs w:val="18"/>
          <w:highlight w:val="yellow"/>
        </w:rPr>
      </w:pPr>
    </w:p>
    <w:p w14:paraId="04286994" w14:textId="522651A4" w:rsidR="002D4D98" w:rsidRPr="00956238" w:rsidRDefault="00622CB4" w:rsidP="00201844">
      <w:pPr>
        <w:jc w:val="both"/>
        <w:rPr>
          <w:rFonts w:cs="Times New Roman"/>
          <w:szCs w:val="18"/>
        </w:rPr>
      </w:pPr>
      <w:r w:rsidRPr="00956238">
        <w:rPr>
          <w:rFonts w:cs="Times New Roman"/>
          <w:szCs w:val="18"/>
        </w:rPr>
        <w:t>N</w:t>
      </w:r>
      <w:r w:rsidR="00D529A9" w:rsidRPr="00956238">
        <w:rPr>
          <w:rFonts w:cs="Times New Roman"/>
          <w:szCs w:val="18"/>
        </w:rPr>
        <w:t>OTE</w:t>
      </w:r>
      <w:r w:rsidRPr="00956238">
        <w:rPr>
          <w:rFonts w:cs="Times New Roman"/>
          <w:szCs w:val="18"/>
        </w:rPr>
        <w:t xml:space="preserve">: Wait 1-2 min before proceeding to the next step to allow the mouse to </w:t>
      </w:r>
      <w:r w:rsidR="009632F2" w:rsidRPr="00956238">
        <w:rPr>
          <w:rFonts w:cs="Times New Roman"/>
          <w:szCs w:val="18"/>
        </w:rPr>
        <w:t>acclimate</w:t>
      </w:r>
      <w:r w:rsidRPr="00956238">
        <w:rPr>
          <w:rFonts w:cs="Times New Roman"/>
          <w:szCs w:val="18"/>
        </w:rPr>
        <w:t xml:space="preserve"> </w:t>
      </w:r>
      <w:r w:rsidR="006F5708" w:rsidRPr="00956238">
        <w:rPr>
          <w:rFonts w:cs="Times New Roman"/>
          <w:szCs w:val="18"/>
        </w:rPr>
        <w:t xml:space="preserve">to the change in circulating volume </w:t>
      </w:r>
      <w:r w:rsidR="009632F2" w:rsidRPr="00956238">
        <w:rPr>
          <w:rFonts w:cs="Times New Roman"/>
          <w:szCs w:val="18"/>
        </w:rPr>
        <w:t>following retro-orbital injection.</w:t>
      </w:r>
    </w:p>
    <w:p w14:paraId="46D1CEE6" w14:textId="77777777" w:rsidR="002D4D98" w:rsidRPr="00682C1B" w:rsidRDefault="002D4D98" w:rsidP="00201844">
      <w:pPr>
        <w:jc w:val="both"/>
        <w:rPr>
          <w:rFonts w:cs="Times New Roman"/>
          <w:b/>
          <w:szCs w:val="18"/>
          <w:highlight w:val="yellow"/>
        </w:rPr>
      </w:pPr>
    </w:p>
    <w:p w14:paraId="789F33C4" w14:textId="515C7284" w:rsidR="00B07A9D" w:rsidRPr="00682C1B" w:rsidRDefault="002D4D98" w:rsidP="00201844">
      <w:pPr>
        <w:jc w:val="both"/>
        <w:rPr>
          <w:rFonts w:cs="Times New Roman"/>
          <w:b/>
          <w:szCs w:val="18"/>
          <w:highlight w:val="yellow"/>
        </w:rPr>
      </w:pPr>
      <w:r w:rsidRPr="00682C1B">
        <w:rPr>
          <w:rFonts w:cs="Times New Roman"/>
          <w:b/>
          <w:szCs w:val="18"/>
          <w:highlight w:val="yellow"/>
        </w:rPr>
        <w:t xml:space="preserve">2. </w:t>
      </w:r>
      <w:r w:rsidR="00B65102" w:rsidRPr="00682C1B">
        <w:rPr>
          <w:rFonts w:cs="Times New Roman"/>
          <w:b/>
          <w:szCs w:val="18"/>
          <w:highlight w:val="yellow"/>
        </w:rPr>
        <w:t xml:space="preserve">Mouse </w:t>
      </w:r>
      <w:r w:rsidR="005E30CC">
        <w:rPr>
          <w:rFonts w:cs="Times New Roman"/>
          <w:b/>
          <w:szCs w:val="18"/>
          <w:highlight w:val="yellow"/>
        </w:rPr>
        <w:t>s</w:t>
      </w:r>
      <w:r w:rsidR="00B65102" w:rsidRPr="00682C1B">
        <w:rPr>
          <w:rFonts w:cs="Times New Roman"/>
          <w:b/>
          <w:szCs w:val="18"/>
          <w:highlight w:val="yellow"/>
        </w:rPr>
        <w:t>urgery</w:t>
      </w:r>
      <w:r w:rsidR="006F5708" w:rsidRPr="00682C1B">
        <w:rPr>
          <w:rFonts w:cs="Times New Roman"/>
          <w:b/>
          <w:szCs w:val="18"/>
          <w:highlight w:val="yellow"/>
        </w:rPr>
        <w:t xml:space="preserve">: </w:t>
      </w:r>
      <w:r w:rsidR="00364865" w:rsidRPr="00682C1B">
        <w:rPr>
          <w:rFonts w:cs="Times New Roman"/>
          <w:b/>
          <w:szCs w:val="18"/>
          <w:highlight w:val="yellow"/>
        </w:rPr>
        <w:t>Lapar</w:t>
      </w:r>
      <w:r w:rsidR="00CD0866" w:rsidRPr="00682C1B">
        <w:rPr>
          <w:rFonts w:cs="Times New Roman"/>
          <w:b/>
          <w:szCs w:val="18"/>
          <w:highlight w:val="yellow"/>
        </w:rPr>
        <w:t>o</w:t>
      </w:r>
      <w:r w:rsidR="00364865" w:rsidRPr="00682C1B">
        <w:rPr>
          <w:rFonts w:cs="Times New Roman"/>
          <w:b/>
          <w:szCs w:val="18"/>
          <w:highlight w:val="yellow"/>
        </w:rPr>
        <w:t xml:space="preserve">tomy to </w:t>
      </w:r>
      <w:r w:rsidR="005E30CC">
        <w:rPr>
          <w:rFonts w:cs="Times New Roman"/>
          <w:b/>
          <w:szCs w:val="18"/>
          <w:highlight w:val="yellow"/>
        </w:rPr>
        <w:t>e</w:t>
      </w:r>
      <w:r w:rsidR="00364865" w:rsidRPr="00682C1B">
        <w:rPr>
          <w:rFonts w:cs="Times New Roman"/>
          <w:b/>
          <w:szCs w:val="18"/>
          <w:highlight w:val="yellow"/>
        </w:rPr>
        <w:t xml:space="preserve">xpose </w:t>
      </w:r>
      <w:r w:rsidR="005E30CC" w:rsidRPr="00682C1B">
        <w:rPr>
          <w:rFonts w:cs="Times New Roman"/>
          <w:b/>
          <w:szCs w:val="18"/>
          <w:highlight w:val="yellow"/>
        </w:rPr>
        <w:t xml:space="preserve">intestinal </w:t>
      </w:r>
      <w:r w:rsidR="005E30CC">
        <w:rPr>
          <w:rFonts w:cs="Times New Roman"/>
          <w:b/>
          <w:szCs w:val="18"/>
          <w:highlight w:val="yellow"/>
        </w:rPr>
        <w:t>m</w:t>
      </w:r>
      <w:r w:rsidR="00364865" w:rsidRPr="00682C1B">
        <w:rPr>
          <w:rFonts w:cs="Times New Roman"/>
          <w:b/>
          <w:szCs w:val="18"/>
          <w:highlight w:val="yellow"/>
        </w:rPr>
        <w:t>ucosa</w:t>
      </w:r>
    </w:p>
    <w:p w14:paraId="2F3F347F" w14:textId="77777777" w:rsidR="00B03330" w:rsidRPr="00682C1B" w:rsidRDefault="00B03330" w:rsidP="00201844">
      <w:pPr>
        <w:jc w:val="both"/>
        <w:rPr>
          <w:rFonts w:cs="Times New Roman"/>
          <w:szCs w:val="18"/>
          <w:highlight w:val="yellow"/>
        </w:rPr>
      </w:pPr>
    </w:p>
    <w:p w14:paraId="44CC1D8C" w14:textId="6119ACB6" w:rsidR="004E7BA1" w:rsidRPr="00682C1B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2.</w:t>
      </w:r>
      <w:r w:rsidR="00B03330" w:rsidRPr="00682C1B">
        <w:rPr>
          <w:rFonts w:cs="Times New Roman"/>
          <w:szCs w:val="18"/>
          <w:highlight w:val="yellow"/>
          <w:lang w:eastAsia="zh-CN"/>
        </w:rPr>
        <w:t xml:space="preserve">1 </w:t>
      </w:r>
      <w:r w:rsidR="00D77877" w:rsidRPr="00682C1B">
        <w:rPr>
          <w:rFonts w:cs="Times New Roman"/>
          <w:szCs w:val="18"/>
          <w:highlight w:val="yellow"/>
          <w:lang w:eastAsia="zh-CN"/>
        </w:rPr>
        <w:t>M</w:t>
      </w:r>
      <w:r w:rsidR="00BB1E48" w:rsidRPr="00682C1B">
        <w:rPr>
          <w:rFonts w:cs="Times New Roman"/>
          <w:szCs w:val="18"/>
          <w:highlight w:val="yellow"/>
          <w:lang w:eastAsia="zh-CN"/>
        </w:rPr>
        <w:t>ake</w:t>
      </w:r>
      <w:r w:rsidR="0011119F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B85FB1" w:rsidRPr="00682C1B">
        <w:rPr>
          <w:rFonts w:cs="Times New Roman"/>
          <w:szCs w:val="18"/>
          <w:highlight w:val="yellow"/>
          <w:lang w:eastAsia="zh-CN"/>
        </w:rPr>
        <w:t xml:space="preserve">a </w:t>
      </w:r>
      <w:r w:rsidR="006F5708" w:rsidRPr="00682C1B">
        <w:rPr>
          <w:rFonts w:cs="Times New Roman"/>
          <w:szCs w:val="18"/>
          <w:highlight w:val="yellow"/>
          <w:lang w:eastAsia="zh-CN"/>
        </w:rPr>
        <w:t>2</w:t>
      </w:r>
      <w:r w:rsidR="00B952C8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545905" w:rsidRPr="00682C1B">
        <w:rPr>
          <w:rFonts w:cs="Times New Roman"/>
          <w:szCs w:val="18"/>
          <w:highlight w:val="yellow"/>
          <w:lang w:eastAsia="zh-CN"/>
        </w:rPr>
        <w:t xml:space="preserve">cm </w:t>
      </w:r>
      <w:r w:rsidR="00B85FB1" w:rsidRPr="00682C1B">
        <w:rPr>
          <w:rFonts w:cs="Times New Roman"/>
          <w:szCs w:val="18"/>
          <w:highlight w:val="yellow"/>
          <w:lang w:eastAsia="zh-CN"/>
        </w:rPr>
        <w:t>vertical</w:t>
      </w:r>
      <w:r w:rsidR="00545905" w:rsidRPr="00682C1B">
        <w:rPr>
          <w:rFonts w:cs="Times New Roman"/>
          <w:szCs w:val="18"/>
          <w:highlight w:val="yellow"/>
          <w:lang w:eastAsia="zh-CN"/>
        </w:rPr>
        <w:t xml:space="preserve"> incision</w:t>
      </w:r>
      <w:r w:rsidR="00AB7B88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8E3B98" w:rsidRPr="00682C1B">
        <w:rPr>
          <w:rFonts w:cs="Times New Roman"/>
          <w:szCs w:val="18"/>
          <w:highlight w:val="yellow"/>
          <w:lang w:eastAsia="zh-CN"/>
        </w:rPr>
        <w:t>through skin and</w:t>
      </w:r>
      <w:r w:rsidR="00607CFF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614A6D" w:rsidRPr="00682C1B">
        <w:rPr>
          <w:rFonts w:cs="Times New Roman"/>
          <w:szCs w:val="18"/>
          <w:highlight w:val="yellow"/>
          <w:lang w:eastAsia="zh-CN"/>
        </w:rPr>
        <w:t>peritoneum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C47D1C" w:rsidRPr="00682C1B">
        <w:rPr>
          <w:rFonts w:cs="Times New Roman"/>
          <w:szCs w:val="18"/>
          <w:highlight w:val="yellow"/>
          <w:lang w:eastAsia="zh-CN"/>
        </w:rPr>
        <w:t>along the midline of the lower abdomen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 to externalize the region of intestine to be imaged.</w:t>
      </w:r>
    </w:p>
    <w:p w14:paraId="1459799B" w14:textId="77777777" w:rsidR="004E7BA1" w:rsidRPr="00682C1B" w:rsidRDefault="004E7BA1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598DB0A0" w14:textId="1A7C48A3" w:rsidR="00B648AA" w:rsidRPr="00682C1B" w:rsidRDefault="00F33970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  <w:r w:rsidRPr="00682C1B">
        <w:rPr>
          <w:rFonts w:cs="Times New Roman"/>
          <w:szCs w:val="18"/>
          <w:highlight w:val="yellow"/>
        </w:rPr>
        <w:t>2.</w:t>
      </w:r>
      <w:r w:rsidR="00BD375E">
        <w:rPr>
          <w:rFonts w:cs="Times New Roman"/>
          <w:szCs w:val="18"/>
          <w:highlight w:val="yellow"/>
        </w:rPr>
        <w:t>2</w:t>
      </w:r>
      <w:r w:rsidRPr="00682C1B">
        <w:rPr>
          <w:rFonts w:cs="Times New Roman"/>
          <w:szCs w:val="18"/>
          <w:highlight w:val="yellow"/>
        </w:rPr>
        <w:t xml:space="preserve"> </w:t>
      </w:r>
      <w:r w:rsidR="00581CE8" w:rsidRPr="00682C1B">
        <w:rPr>
          <w:rFonts w:cs="Times New Roman"/>
          <w:szCs w:val="18"/>
          <w:highlight w:val="yellow"/>
        </w:rPr>
        <w:t xml:space="preserve">Using angled forceps, carefully </w:t>
      </w:r>
      <w:r w:rsidR="006C5161" w:rsidRPr="00682C1B">
        <w:rPr>
          <w:rFonts w:cs="Times New Roman"/>
          <w:szCs w:val="18"/>
          <w:highlight w:val="yellow"/>
        </w:rPr>
        <w:t>p</w:t>
      </w:r>
      <w:r w:rsidR="002F2671" w:rsidRPr="00682C1B">
        <w:rPr>
          <w:rFonts w:cs="Times New Roman"/>
          <w:szCs w:val="18"/>
          <w:highlight w:val="yellow"/>
        </w:rPr>
        <w:t>ul</w:t>
      </w:r>
      <w:r w:rsidR="00C21859" w:rsidRPr="00682C1B">
        <w:rPr>
          <w:rFonts w:cs="Times New Roman"/>
          <w:szCs w:val="18"/>
          <w:highlight w:val="yellow"/>
        </w:rPr>
        <w:t>l</w:t>
      </w:r>
      <w:r w:rsidR="007C39CB" w:rsidRPr="00682C1B">
        <w:rPr>
          <w:rFonts w:cs="Times New Roman"/>
          <w:szCs w:val="18"/>
          <w:highlight w:val="yellow"/>
        </w:rPr>
        <w:t xml:space="preserve"> </w:t>
      </w:r>
      <w:r w:rsidR="00581CE8" w:rsidRPr="00682C1B">
        <w:rPr>
          <w:rFonts w:cs="Times New Roman"/>
          <w:szCs w:val="18"/>
          <w:highlight w:val="yellow"/>
        </w:rPr>
        <w:t xml:space="preserve">the </w:t>
      </w:r>
      <w:r w:rsidR="007C39CB" w:rsidRPr="00682C1B">
        <w:rPr>
          <w:rFonts w:cs="Times New Roman"/>
          <w:szCs w:val="18"/>
          <w:highlight w:val="yellow"/>
        </w:rPr>
        <w:t>cecum</w:t>
      </w:r>
      <w:r w:rsidR="00581CE8" w:rsidRPr="00682C1B">
        <w:rPr>
          <w:rFonts w:cs="Times New Roman"/>
          <w:szCs w:val="18"/>
          <w:highlight w:val="yellow"/>
        </w:rPr>
        <w:t xml:space="preserve"> out of the </w:t>
      </w:r>
      <w:r w:rsidR="002E474E" w:rsidRPr="00682C1B">
        <w:rPr>
          <w:rFonts w:cs="Times New Roman"/>
          <w:szCs w:val="18"/>
          <w:highlight w:val="yellow"/>
        </w:rPr>
        <w:t xml:space="preserve">peritoneal </w:t>
      </w:r>
      <w:r w:rsidR="00581CE8" w:rsidRPr="00682C1B">
        <w:rPr>
          <w:rFonts w:cs="Times New Roman"/>
          <w:szCs w:val="18"/>
          <w:highlight w:val="yellow"/>
        </w:rPr>
        <w:t>cavity</w:t>
      </w:r>
      <w:r w:rsidR="001E7A0F" w:rsidRPr="00682C1B">
        <w:rPr>
          <w:rFonts w:cs="Times New Roman"/>
          <w:szCs w:val="18"/>
          <w:highlight w:val="yellow"/>
        </w:rPr>
        <w:t xml:space="preserve"> and </w:t>
      </w:r>
      <w:r w:rsidR="00581CE8" w:rsidRPr="00682C1B">
        <w:rPr>
          <w:rFonts w:cs="Times New Roman"/>
          <w:szCs w:val="18"/>
          <w:highlight w:val="yellow"/>
        </w:rPr>
        <w:t xml:space="preserve">identify the area of small intestine </w:t>
      </w:r>
      <w:r w:rsidR="00C954FD">
        <w:rPr>
          <w:rFonts w:cs="Times New Roman"/>
          <w:szCs w:val="18"/>
          <w:highlight w:val="yellow"/>
        </w:rPr>
        <w:t>to</w:t>
      </w:r>
      <w:r w:rsidR="00581CE8" w:rsidRPr="00682C1B">
        <w:rPr>
          <w:rFonts w:cs="Times New Roman"/>
          <w:szCs w:val="18"/>
          <w:highlight w:val="yellow"/>
        </w:rPr>
        <w:t xml:space="preserve"> be imaged. </w:t>
      </w:r>
      <w:r w:rsidR="00C954FD">
        <w:rPr>
          <w:rFonts w:cs="Times New Roman"/>
          <w:szCs w:val="18"/>
          <w:highlight w:val="yellow"/>
        </w:rPr>
        <w:t>B</w:t>
      </w:r>
      <w:r w:rsidR="00C954FD" w:rsidRPr="00682C1B">
        <w:rPr>
          <w:rFonts w:cs="Times New Roman"/>
          <w:szCs w:val="18"/>
          <w:highlight w:val="yellow"/>
        </w:rPr>
        <w:t xml:space="preserve">e </w:t>
      </w:r>
      <w:r w:rsidR="00581CE8" w:rsidRPr="00682C1B">
        <w:rPr>
          <w:rFonts w:cs="Times New Roman"/>
          <w:szCs w:val="18"/>
          <w:highlight w:val="yellow"/>
        </w:rPr>
        <w:t>careful not to tear mesenteric blood vessels</w:t>
      </w:r>
      <w:r w:rsidR="00C954FD">
        <w:rPr>
          <w:rFonts w:cs="Times New Roman"/>
          <w:szCs w:val="18"/>
          <w:highlight w:val="yellow"/>
        </w:rPr>
        <w:t xml:space="preserve"> during this process</w:t>
      </w:r>
      <w:r w:rsidR="00581CE8" w:rsidRPr="00682C1B">
        <w:rPr>
          <w:rFonts w:cs="Times New Roman"/>
          <w:szCs w:val="18"/>
          <w:highlight w:val="yellow"/>
        </w:rPr>
        <w:t>.</w:t>
      </w:r>
      <w:r w:rsidR="00BB1E48" w:rsidRPr="00682C1B">
        <w:rPr>
          <w:rFonts w:cs="Times New Roman"/>
          <w:szCs w:val="18"/>
          <w:highlight w:val="yellow"/>
        </w:rPr>
        <w:t xml:space="preserve"> </w:t>
      </w:r>
      <w:r w:rsidR="009632F2" w:rsidRPr="00682C1B">
        <w:rPr>
          <w:rFonts w:cs="Times New Roman"/>
          <w:szCs w:val="18"/>
          <w:highlight w:val="yellow"/>
        </w:rPr>
        <w:t xml:space="preserve">To </w:t>
      </w:r>
      <w:r w:rsidR="00BB1E48" w:rsidRPr="00682C1B">
        <w:rPr>
          <w:rFonts w:cs="Times New Roman"/>
          <w:szCs w:val="18"/>
          <w:highlight w:val="yellow"/>
        </w:rPr>
        <w:t>minimize potential damage or bleeding</w:t>
      </w:r>
      <w:r w:rsidR="009632F2" w:rsidRPr="00682C1B">
        <w:rPr>
          <w:rFonts w:cs="Times New Roman"/>
          <w:szCs w:val="18"/>
          <w:highlight w:val="yellow"/>
        </w:rPr>
        <w:t>, avoid grabbing or pinching the intestine with the forceps</w:t>
      </w:r>
      <w:r w:rsidR="00BB1E48" w:rsidRPr="00682C1B">
        <w:rPr>
          <w:rFonts w:cs="Times New Roman"/>
          <w:szCs w:val="18"/>
          <w:highlight w:val="yellow"/>
        </w:rPr>
        <w:t>.</w:t>
      </w:r>
    </w:p>
    <w:p w14:paraId="1E7CC230" w14:textId="77777777" w:rsidR="004E7BA1" w:rsidRPr="00682C1B" w:rsidRDefault="004E7BA1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3BA02207" w14:textId="7225E5C4" w:rsidR="00B1242C" w:rsidRPr="00682C1B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  <w:r>
        <w:rPr>
          <w:rFonts w:cs="Times New Roman"/>
          <w:szCs w:val="18"/>
          <w:highlight w:val="yellow"/>
        </w:rPr>
        <w:t>2.</w:t>
      </w:r>
      <w:r w:rsidR="002244EA" w:rsidRPr="00682C1B">
        <w:rPr>
          <w:rFonts w:cs="Times New Roman"/>
          <w:szCs w:val="18"/>
          <w:highlight w:val="yellow"/>
        </w:rPr>
        <w:t xml:space="preserve">3 </w:t>
      </w:r>
      <w:r w:rsidR="00581CE8" w:rsidRPr="00682C1B">
        <w:rPr>
          <w:rFonts w:cs="Times New Roman"/>
          <w:szCs w:val="18"/>
          <w:highlight w:val="yellow"/>
        </w:rPr>
        <w:t>L</w:t>
      </w:r>
      <w:r w:rsidR="001E7A0F" w:rsidRPr="00682C1B">
        <w:rPr>
          <w:rFonts w:cs="Times New Roman"/>
          <w:szCs w:val="18"/>
          <w:highlight w:val="yellow"/>
        </w:rPr>
        <w:t>ocate</w:t>
      </w:r>
      <w:r w:rsidR="001C7163" w:rsidRPr="00682C1B">
        <w:rPr>
          <w:rFonts w:cs="Times New Roman"/>
          <w:szCs w:val="18"/>
          <w:highlight w:val="yellow"/>
        </w:rPr>
        <w:t xml:space="preserve"> </w:t>
      </w:r>
      <w:r w:rsidR="00581CE8" w:rsidRPr="00682C1B">
        <w:rPr>
          <w:rFonts w:cs="Times New Roman"/>
          <w:szCs w:val="18"/>
          <w:highlight w:val="yellow"/>
        </w:rPr>
        <w:t xml:space="preserve">a </w:t>
      </w:r>
      <w:r w:rsidR="00C44D2C" w:rsidRPr="00682C1B">
        <w:rPr>
          <w:rFonts w:cs="Times New Roman"/>
          <w:szCs w:val="18"/>
          <w:highlight w:val="yellow"/>
        </w:rPr>
        <w:t>sui</w:t>
      </w:r>
      <w:r w:rsidR="00ED3376" w:rsidRPr="00682C1B">
        <w:rPr>
          <w:rFonts w:cs="Times New Roman"/>
          <w:szCs w:val="18"/>
          <w:highlight w:val="yellow"/>
        </w:rPr>
        <w:t>table</w:t>
      </w:r>
      <w:r w:rsidR="00581CE8" w:rsidRPr="00682C1B">
        <w:rPr>
          <w:rFonts w:cs="Times New Roman"/>
          <w:szCs w:val="18"/>
          <w:highlight w:val="yellow"/>
        </w:rPr>
        <w:t xml:space="preserve"> region of</w:t>
      </w:r>
      <w:r w:rsidR="007C39CB" w:rsidRPr="00682C1B">
        <w:rPr>
          <w:rFonts w:cs="Times New Roman"/>
          <w:szCs w:val="18"/>
          <w:highlight w:val="yellow"/>
        </w:rPr>
        <w:t xml:space="preserve"> </w:t>
      </w:r>
      <w:r w:rsidR="00C47D1C" w:rsidRPr="00682C1B">
        <w:rPr>
          <w:rFonts w:cs="Times New Roman"/>
          <w:szCs w:val="18"/>
          <w:highlight w:val="yellow"/>
        </w:rPr>
        <w:t xml:space="preserve">small intestine </w:t>
      </w:r>
      <w:r w:rsidR="00B34663" w:rsidRPr="00682C1B">
        <w:rPr>
          <w:rFonts w:cs="Times New Roman"/>
          <w:szCs w:val="18"/>
          <w:highlight w:val="yellow"/>
        </w:rPr>
        <w:t>(</w:t>
      </w:r>
      <w:r w:rsidR="006F5708" w:rsidRPr="00682C1B">
        <w:rPr>
          <w:rFonts w:cs="Times New Roman"/>
          <w:szCs w:val="18"/>
          <w:highlight w:val="yellow"/>
        </w:rPr>
        <w:t>2-3</w:t>
      </w:r>
      <w:r w:rsidR="0014563B" w:rsidRPr="00682C1B">
        <w:rPr>
          <w:rFonts w:cs="Times New Roman"/>
          <w:szCs w:val="18"/>
          <w:highlight w:val="yellow"/>
        </w:rPr>
        <w:t xml:space="preserve"> </w:t>
      </w:r>
      <w:r w:rsidR="00B34663" w:rsidRPr="00682C1B">
        <w:rPr>
          <w:rFonts w:cs="Times New Roman"/>
          <w:szCs w:val="18"/>
          <w:highlight w:val="yellow"/>
        </w:rPr>
        <w:t>cm)</w:t>
      </w:r>
      <w:r w:rsidR="00581CE8" w:rsidRPr="00682C1B">
        <w:rPr>
          <w:rFonts w:cs="Times New Roman"/>
          <w:szCs w:val="18"/>
          <w:highlight w:val="yellow"/>
        </w:rPr>
        <w:t xml:space="preserve"> for imaging that contains</w:t>
      </w:r>
      <w:r w:rsidR="002E27B4" w:rsidRPr="00682C1B">
        <w:rPr>
          <w:rFonts w:cs="Times New Roman"/>
          <w:szCs w:val="18"/>
          <w:highlight w:val="yellow"/>
        </w:rPr>
        <w:t xml:space="preserve"> </w:t>
      </w:r>
      <w:r w:rsidR="00581CE8" w:rsidRPr="00682C1B">
        <w:rPr>
          <w:rFonts w:cs="Times New Roman"/>
          <w:szCs w:val="18"/>
          <w:highlight w:val="yellow"/>
        </w:rPr>
        <w:t>minimal</w:t>
      </w:r>
      <w:r w:rsidR="002E27B4" w:rsidRPr="00682C1B">
        <w:rPr>
          <w:rFonts w:cs="Times New Roman"/>
          <w:szCs w:val="18"/>
          <w:highlight w:val="yellow"/>
        </w:rPr>
        <w:t xml:space="preserve"> fecal contents</w:t>
      </w:r>
      <w:r w:rsidR="00E430C6" w:rsidRPr="00682C1B">
        <w:rPr>
          <w:rFonts w:cs="Times New Roman"/>
          <w:szCs w:val="18"/>
          <w:highlight w:val="yellow"/>
        </w:rPr>
        <w:t xml:space="preserve">. </w:t>
      </w:r>
      <w:r w:rsidR="009632F2" w:rsidRPr="00682C1B">
        <w:rPr>
          <w:rFonts w:cs="Times New Roman"/>
          <w:szCs w:val="18"/>
          <w:highlight w:val="yellow"/>
        </w:rPr>
        <w:t>C</w:t>
      </w:r>
      <w:r w:rsidR="007F7E7A" w:rsidRPr="00682C1B">
        <w:rPr>
          <w:rFonts w:cs="Times New Roman"/>
          <w:szCs w:val="18"/>
          <w:highlight w:val="yellow"/>
        </w:rPr>
        <w:t xml:space="preserve">arefully </w:t>
      </w:r>
      <w:r w:rsidR="009632F2" w:rsidRPr="00682C1B">
        <w:rPr>
          <w:rFonts w:cs="Times New Roman"/>
          <w:szCs w:val="18"/>
          <w:highlight w:val="yellow"/>
        </w:rPr>
        <w:t>return</w:t>
      </w:r>
      <w:r w:rsidR="00DF3D3A" w:rsidRPr="00682C1B">
        <w:rPr>
          <w:rFonts w:cs="Times New Roman"/>
          <w:szCs w:val="18"/>
          <w:highlight w:val="yellow"/>
        </w:rPr>
        <w:t xml:space="preserve"> </w:t>
      </w:r>
      <w:r w:rsidR="00A30A95" w:rsidRPr="00682C1B">
        <w:rPr>
          <w:rFonts w:cs="Times New Roman"/>
          <w:szCs w:val="18"/>
          <w:highlight w:val="yellow"/>
        </w:rPr>
        <w:t xml:space="preserve">the </w:t>
      </w:r>
      <w:r w:rsidR="0043341F" w:rsidRPr="00682C1B">
        <w:rPr>
          <w:rFonts w:cs="Times New Roman"/>
          <w:szCs w:val="18"/>
          <w:highlight w:val="yellow"/>
        </w:rPr>
        <w:t>cecum</w:t>
      </w:r>
      <w:r w:rsidR="00581CE8" w:rsidRPr="00682C1B">
        <w:rPr>
          <w:rFonts w:cs="Times New Roman"/>
          <w:szCs w:val="18"/>
          <w:highlight w:val="yellow"/>
        </w:rPr>
        <w:t xml:space="preserve"> and remaining small intestine </w:t>
      </w:r>
      <w:r w:rsidR="0043341F" w:rsidRPr="00682C1B">
        <w:rPr>
          <w:rFonts w:cs="Times New Roman"/>
          <w:szCs w:val="18"/>
          <w:highlight w:val="yellow"/>
        </w:rPr>
        <w:t xml:space="preserve">into </w:t>
      </w:r>
      <w:r w:rsidR="00581CE8" w:rsidRPr="00682C1B">
        <w:rPr>
          <w:rFonts w:cs="Times New Roman"/>
          <w:szCs w:val="18"/>
          <w:highlight w:val="yellow"/>
        </w:rPr>
        <w:t>the peritoneal cavity</w:t>
      </w:r>
      <w:r w:rsidR="009632F2" w:rsidRPr="00682C1B">
        <w:rPr>
          <w:rFonts w:cs="Times New Roman"/>
          <w:szCs w:val="18"/>
          <w:highlight w:val="yellow"/>
        </w:rPr>
        <w:t>, while leaving the segment of interest externalized.</w:t>
      </w:r>
      <w:r w:rsidR="00324951" w:rsidRPr="00682C1B">
        <w:rPr>
          <w:rFonts w:cs="Times New Roman"/>
          <w:szCs w:val="18"/>
          <w:highlight w:val="yellow"/>
        </w:rPr>
        <w:t xml:space="preserve"> </w:t>
      </w:r>
    </w:p>
    <w:p w14:paraId="365E8902" w14:textId="77777777" w:rsidR="004E7BA1" w:rsidRPr="00682C1B" w:rsidRDefault="004E7BA1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4411A712" w14:textId="5114E317" w:rsidR="00581CE8" w:rsidRPr="00956238" w:rsidRDefault="00FD07E3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  <w:r w:rsidRPr="00956238">
        <w:rPr>
          <w:rFonts w:cs="Times New Roman"/>
          <w:szCs w:val="18"/>
          <w:lang w:eastAsia="zh-CN"/>
        </w:rPr>
        <w:t>N</w:t>
      </w:r>
      <w:r w:rsidR="00D529A9" w:rsidRPr="00956238">
        <w:rPr>
          <w:rFonts w:cs="Times New Roman"/>
          <w:szCs w:val="18"/>
          <w:lang w:eastAsia="zh-CN"/>
        </w:rPr>
        <w:t>OTE</w:t>
      </w:r>
      <w:r w:rsidRPr="00956238">
        <w:rPr>
          <w:rFonts w:cs="Times New Roman"/>
          <w:szCs w:val="18"/>
          <w:lang w:eastAsia="zh-CN"/>
        </w:rPr>
        <w:t xml:space="preserve">: </w:t>
      </w:r>
      <w:r w:rsidR="00B1242C" w:rsidRPr="00956238">
        <w:rPr>
          <w:rFonts w:cs="Times New Roman"/>
          <w:szCs w:val="18"/>
          <w:lang w:eastAsia="zh-CN"/>
        </w:rPr>
        <w:t>Avoid puncturing</w:t>
      </w:r>
      <w:r w:rsidR="00581CE8" w:rsidRPr="00956238">
        <w:rPr>
          <w:rFonts w:cs="Times New Roman"/>
          <w:szCs w:val="18"/>
          <w:lang w:eastAsia="zh-CN"/>
        </w:rPr>
        <w:t xml:space="preserve"> th</w:t>
      </w:r>
      <w:r w:rsidR="00B1242C" w:rsidRPr="00956238">
        <w:rPr>
          <w:rFonts w:cs="Times New Roman"/>
          <w:szCs w:val="18"/>
          <w:lang w:eastAsia="zh-CN"/>
        </w:rPr>
        <w:t xml:space="preserve">e cecum </w:t>
      </w:r>
      <w:r w:rsidR="006F5708" w:rsidRPr="00956238">
        <w:rPr>
          <w:rFonts w:cs="Times New Roman"/>
          <w:szCs w:val="18"/>
          <w:lang w:eastAsia="zh-CN"/>
        </w:rPr>
        <w:t>or</w:t>
      </w:r>
      <w:r w:rsidR="00B1242C" w:rsidRPr="00956238">
        <w:rPr>
          <w:rFonts w:cs="Times New Roman"/>
          <w:szCs w:val="18"/>
          <w:lang w:eastAsia="zh-CN"/>
        </w:rPr>
        <w:t xml:space="preserve"> disrupting</w:t>
      </w:r>
      <w:r w:rsidR="00990044" w:rsidRPr="00956238">
        <w:rPr>
          <w:rFonts w:cs="Times New Roman"/>
          <w:szCs w:val="18"/>
          <w:lang w:eastAsia="zh-CN"/>
        </w:rPr>
        <w:t xml:space="preserve"> </w:t>
      </w:r>
      <w:r w:rsidR="009632F2" w:rsidRPr="00956238">
        <w:rPr>
          <w:rFonts w:cs="Times New Roman"/>
          <w:szCs w:val="18"/>
          <w:lang w:eastAsia="zh-CN"/>
        </w:rPr>
        <w:t xml:space="preserve">the </w:t>
      </w:r>
      <w:r w:rsidR="00990044" w:rsidRPr="00956238">
        <w:rPr>
          <w:rFonts w:cs="Times New Roman"/>
          <w:szCs w:val="18"/>
          <w:lang w:eastAsia="zh-CN"/>
        </w:rPr>
        <w:t xml:space="preserve">mesenteric vasculature during this </w:t>
      </w:r>
      <w:r w:rsidR="009632F2" w:rsidRPr="00956238">
        <w:rPr>
          <w:rFonts w:cs="Times New Roman"/>
          <w:szCs w:val="18"/>
          <w:lang w:eastAsia="zh-CN"/>
        </w:rPr>
        <w:t>step</w:t>
      </w:r>
      <w:r w:rsidR="00A03401" w:rsidRPr="00956238">
        <w:rPr>
          <w:rFonts w:cs="Times New Roman"/>
          <w:szCs w:val="18"/>
          <w:lang w:eastAsia="zh-CN"/>
        </w:rPr>
        <w:t>.</w:t>
      </w:r>
    </w:p>
    <w:p w14:paraId="3F6C27FE" w14:textId="77777777" w:rsidR="004E7BA1" w:rsidRPr="00682C1B" w:rsidRDefault="004E7BA1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14A1725F" w14:textId="4B9EECEB" w:rsidR="00990044" w:rsidRPr="009C3875" w:rsidRDefault="00BD375E" w:rsidP="00201844">
      <w:pPr>
        <w:pStyle w:val="a4"/>
        <w:spacing w:before="0" w:beforeAutospacing="0" w:after="0" w:afterAutospacing="0"/>
        <w:rPr>
          <w:rFonts w:cs="Times New Roman"/>
          <w:color w:val="FF0000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2.</w:t>
      </w:r>
      <w:r w:rsidR="00223C18" w:rsidRPr="00682C1B">
        <w:rPr>
          <w:rFonts w:cs="Times New Roman"/>
          <w:szCs w:val="18"/>
          <w:highlight w:val="yellow"/>
          <w:lang w:eastAsia="zh-CN"/>
        </w:rPr>
        <w:t xml:space="preserve">4 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Place </w:t>
      </w:r>
      <w:r w:rsidR="00711403" w:rsidRPr="00682C1B">
        <w:rPr>
          <w:rFonts w:cs="Times New Roman"/>
          <w:szCs w:val="18"/>
          <w:highlight w:val="yellow"/>
          <w:lang w:eastAsia="zh-CN"/>
        </w:rPr>
        <w:t xml:space="preserve">two pairs of 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forceps on either side of </w:t>
      </w:r>
      <w:r w:rsidR="00DB5FD0" w:rsidRPr="00682C1B">
        <w:rPr>
          <w:rFonts w:cs="Times New Roman"/>
          <w:szCs w:val="18"/>
          <w:highlight w:val="yellow"/>
          <w:lang w:eastAsia="zh-CN"/>
        </w:rPr>
        <w:t>the</w:t>
      </w:r>
      <w:r w:rsidR="00BB1E48" w:rsidRPr="00682C1B">
        <w:rPr>
          <w:rFonts w:cs="Times New Roman"/>
          <w:szCs w:val="18"/>
          <w:highlight w:val="yellow"/>
          <w:lang w:eastAsia="zh-CN"/>
        </w:rPr>
        <w:t xml:space="preserve"> underlying</w:t>
      </w:r>
      <w:r w:rsidR="00DB5FD0" w:rsidRPr="00682C1B">
        <w:rPr>
          <w:rFonts w:cs="Times New Roman"/>
          <w:szCs w:val="18"/>
          <w:highlight w:val="yellow"/>
          <w:lang w:eastAsia="zh-CN"/>
        </w:rPr>
        <w:t xml:space="preserve"> mesentery </w:t>
      </w:r>
      <w:r w:rsidR="00BB1E48" w:rsidRPr="00682C1B">
        <w:rPr>
          <w:rFonts w:cs="Times New Roman"/>
          <w:szCs w:val="18"/>
          <w:highlight w:val="yellow"/>
          <w:lang w:eastAsia="zh-CN"/>
        </w:rPr>
        <w:t xml:space="preserve">between </w:t>
      </w:r>
      <w:r w:rsidR="00DB5FD0" w:rsidRPr="00682C1B">
        <w:rPr>
          <w:rFonts w:cs="Times New Roman"/>
          <w:szCs w:val="18"/>
          <w:highlight w:val="yellow"/>
          <w:lang w:eastAsia="zh-CN"/>
        </w:rPr>
        <w:t>blood vessels</w:t>
      </w:r>
      <w:r w:rsidR="009632F2" w:rsidRPr="00682C1B">
        <w:rPr>
          <w:rFonts w:cs="Times New Roman"/>
          <w:szCs w:val="18"/>
          <w:highlight w:val="yellow"/>
          <w:lang w:eastAsia="zh-CN"/>
        </w:rPr>
        <w:t>, and gently rub the tips of the forceps together to</w:t>
      </w:r>
      <w:r w:rsidR="00DB5FD0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0E5DFE">
        <w:rPr>
          <w:rFonts w:cs="Times New Roman"/>
          <w:szCs w:val="18"/>
          <w:highlight w:val="yellow"/>
          <w:lang w:eastAsia="zh-CN"/>
        </w:rPr>
        <w:t>creat</w:t>
      </w:r>
      <w:r w:rsidR="000E5DFE" w:rsidRPr="00682C1B">
        <w:rPr>
          <w:rFonts w:cs="Times New Roman"/>
          <w:szCs w:val="18"/>
          <w:highlight w:val="yellow"/>
          <w:lang w:eastAsia="zh-CN"/>
        </w:rPr>
        <w:t xml:space="preserve">e </w:t>
      </w:r>
      <w:r w:rsidR="00BC7533" w:rsidRPr="00682C1B">
        <w:rPr>
          <w:rFonts w:cs="Times New Roman"/>
          <w:szCs w:val="18"/>
          <w:highlight w:val="yellow"/>
          <w:lang w:eastAsia="zh-CN"/>
        </w:rPr>
        <w:t xml:space="preserve">a hole </w:t>
      </w:r>
      <w:r w:rsidR="009632F2" w:rsidRPr="00682C1B">
        <w:rPr>
          <w:rFonts w:cs="Times New Roman"/>
          <w:szCs w:val="18"/>
          <w:highlight w:val="yellow"/>
          <w:lang w:eastAsia="zh-CN"/>
        </w:rPr>
        <w:t>in the membrane</w:t>
      </w:r>
      <w:r w:rsidR="00E34423">
        <w:rPr>
          <w:rFonts w:cs="Times New Roman"/>
          <w:szCs w:val="18"/>
          <w:highlight w:val="yellow"/>
          <w:lang w:eastAsia="zh-CN"/>
        </w:rPr>
        <w:t xml:space="preserve"> </w:t>
      </w:r>
      <w:r w:rsidR="000D47F2" w:rsidRPr="00B917C3">
        <w:rPr>
          <w:rFonts w:cs="Times New Roman"/>
          <w:szCs w:val="18"/>
          <w:highlight w:val="yellow"/>
          <w:lang w:eastAsia="zh-CN"/>
        </w:rPr>
        <w:t>(</w:t>
      </w:r>
      <w:r w:rsidR="000D47F2" w:rsidRPr="00AC3E7B">
        <w:rPr>
          <w:rFonts w:cs="Times New Roman"/>
          <w:b/>
          <w:szCs w:val="18"/>
          <w:highlight w:val="yellow"/>
          <w:lang w:eastAsia="zh-CN"/>
        </w:rPr>
        <w:t>Figure</w:t>
      </w:r>
      <w:r w:rsidR="000D47F2" w:rsidRPr="00B917C3">
        <w:rPr>
          <w:rFonts w:cs="Times New Roman"/>
          <w:szCs w:val="18"/>
          <w:highlight w:val="yellow"/>
          <w:lang w:eastAsia="zh-CN"/>
        </w:rPr>
        <w:t xml:space="preserve"> </w:t>
      </w:r>
      <w:r w:rsidR="000D47F2" w:rsidRPr="00AC3E7B">
        <w:rPr>
          <w:rFonts w:cs="Times New Roman"/>
          <w:b/>
          <w:szCs w:val="18"/>
          <w:highlight w:val="yellow"/>
          <w:lang w:eastAsia="zh-CN"/>
        </w:rPr>
        <w:t>1</w:t>
      </w:r>
      <w:r w:rsidR="000D47F2" w:rsidRPr="00B917C3">
        <w:rPr>
          <w:rFonts w:cs="Times New Roman"/>
          <w:szCs w:val="18"/>
          <w:highlight w:val="yellow"/>
          <w:lang w:eastAsia="zh-CN"/>
        </w:rPr>
        <w:t>)</w:t>
      </w:r>
      <w:r w:rsidR="00912084" w:rsidRPr="009C3875">
        <w:rPr>
          <w:rFonts w:cs="Times New Roman"/>
          <w:szCs w:val="18"/>
          <w:highlight w:val="yellow"/>
          <w:lang w:eastAsia="zh-CN"/>
        </w:rPr>
        <w:fldChar w:fldCharType="begin"/>
      </w:r>
      <w:r w:rsidR="00B35674">
        <w:rPr>
          <w:rFonts w:cs="Times New Roman"/>
          <w:szCs w:val="18"/>
          <w:highlight w:val="yellow"/>
          <w:lang w:eastAsia="zh-CN"/>
        </w:rPr>
        <w:instrText xml:space="preserve"> ADDIN EN.CITE &lt;EndNote&gt;&lt;Cite&gt;&lt;Author&gt;Watson&lt;/Author&gt;&lt;Year&gt;2005&lt;/Year&gt;&lt;RecNum&gt;3926&lt;/RecNum&gt;&lt;DisplayText&gt;&lt;style face="superscript"&gt;22&lt;/style&gt;&lt;/DisplayText&gt;&lt;record&gt;&lt;rec-number&gt;3926&lt;/rec-number&gt;&lt;foreign-keys&gt;&lt;key app="EN" db-id="52wpts0t2w2awfe5sa1vxa03wv5p0za9pdw5" timestamp="0"&gt;3926&lt;/key&gt;&lt;/foreign-keys&gt;&lt;ref-type name="Journal Article"&gt;17&lt;/ref-type&gt;&lt;contributors&gt;&lt;authors&gt;&lt;author&gt;Watson, A. J.&lt;/author&gt;&lt;author&gt;Chu, S.&lt;/author&gt;&lt;author&gt;Sieck, L.&lt;/author&gt;&lt;author&gt;Gerasimenko, O.&lt;/author&gt;&lt;author&gt;Bullen, T.&lt;/author&gt;&lt;author&gt;Campbell, F.&lt;/author&gt;&lt;author&gt;McKenna, M.&lt;/author&gt;&lt;author&gt;Rose, T.&lt;/author&gt;&lt;author&gt;Montrose, M. H.&lt;/author&gt;&lt;/authors&gt;&lt;/contributors&gt;&lt;auth-address&gt;Department of Medicine, University of Liverpool, Liverpool, United Kingdom.&lt;/auth-address&gt;&lt;titles&gt;&lt;title&gt;Epithelial barrier function in vivo is sustained despite gaps in epithelial layers&lt;/title&gt;&lt;secondary-title&gt;Gastroenterology&lt;/secondary-title&gt;&lt;/titles&gt;&lt;periodical&gt;&lt;full-title&gt;Gastroenterology&lt;/full-title&gt;&lt;/periodical&gt;&lt;pages&gt;902-12&lt;/pages&gt;&lt;volume&gt;129&lt;/volume&gt;&lt;number&gt;3&lt;/number&gt;&lt;keywords&gt;&lt;keyword&gt;Animals&lt;/keyword&gt;&lt;keyword&gt;Hydrogen-Ion Concentration&lt;/keyword&gt;&lt;keyword&gt;Immunohistochemistry&lt;/keyword&gt;&lt;keyword&gt;Intestinal Mucosa/*cytology/*physiology/surgery&lt;/keyword&gt;&lt;keyword&gt;Mice&lt;/keyword&gt;&lt;keyword&gt;Microvilli/physiology/ultrastructure&lt;/keyword&gt;&lt;keyword&gt;Models, Animal&lt;/keyword&gt;&lt;/keywords&gt;&lt;dates&gt;&lt;year&gt;2005&lt;/year&gt;&lt;pub-dates&gt;&lt;date&gt;Sep&lt;/date&gt;&lt;/pub-dates&gt;&lt;/dates&gt;&lt;isbn&gt;0016-5085 (Print)&amp;#xD;0016-5085 (Linking)&lt;/isbn&gt;&lt;accession-num&gt;16143130&lt;/accession-num&gt;&lt;urls&gt;&lt;related-urls&gt;&lt;url&gt;https://www.ncbi.nlm.nih.gov/pubmed/16143130&lt;/url&gt;&lt;/related-urls&gt;&lt;/urls&gt;&lt;electronic-resource-num&gt;10.1053/j.gastro.2005.06.015&lt;/electronic-resource-num&gt;&lt;/record&gt;&lt;/Cite&gt;&lt;/EndNote&gt;</w:instrText>
      </w:r>
      <w:r w:rsidR="00912084" w:rsidRPr="009C3875">
        <w:rPr>
          <w:rFonts w:cs="Times New Roman"/>
          <w:szCs w:val="18"/>
          <w:highlight w:val="yellow"/>
          <w:lang w:eastAsia="zh-CN"/>
        </w:rPr>
        <w:fldChar w:fldCharType="separate"/>
      </w:r>
      <w:r w:rsidR="00B35674" w:rsidRPr="00B35674">
        <w:rPr>
          <w:rFonts w:cs="Times New Roman"/>
          <w:noProof/>
          <w:szCs w:val="18"/>
          <w:highlight w:val="yellow"/>
          <w:vertAlign w:val="superscript"/>
          <w:lang w:eastAsia="zh-CN"/>
        </w:rPr>
        <w:t>22</w:t>
      </w:r>
      <w:r w:rsidR="00912084" w:rsidRPr="009C3875">
        <w:rPr>
          <w:rFonts w:cs="Times New Roman"/>
          <w:szCs w:val="18"/>
          <w:highlight w:val="yellow"/>
          <w:lang w:eastAsia="zh-CN"/>
        </w:rPr>
        <w:fldChar w:fldCharType="end"/>
      </w:r>
      <w:r w:rsidR="009B2A9A" w:rsidRPr="009C3875">
        <w:rPr>
          <w:rFonts w:cs="Times New Roman"/>
          <w:szCs w:val="18"/>
          <w:highlight w:val="yellow"/>
          <w:lang w:eastAsia="zh-CN"/>
        </w:rPr>
        <w:t>.</w:t>
      </w:r>
      <w:r w:rsidR="000D47F2" w:rsidRPr="00B917C3">
        <w:rPr>
          <w:rFonts w:cs="Times New Roman"/>
          <w:szCs w:val="18"/>
          <w:highlight w:val="yellow"/>
          <w:lang w:eastAsia="zh-CN"/>
        </w:rPr>
        <w:t xml:space="preserve"> </w:t>
      </w:r>
      <w:r w:rsidR="00BC7533" w:rsidRPr="00B917C3">
        <w:rPr>
          <w:rFonts w:cs="Times New Roman"/>
          <w:szCs w:val="18"/>
          <w:highlight w:val="yellow"/>
          <w:lang w:eastAsia="zh-CN"/>
        </w:rPr>
        <w:t xml:space="preserve">This </w:t>
      </w:r>
      <w:r w:rsidR="00BC7533" w:rsidRPr="00682C1B">
        <w:rPr>
          <w:rFonts w:cs="Times New Roman"/>
          <w:szCs w:val="18"/>
          <w:highlight w:val="yellow"/>
          <w:lang w:eastAsia="zh-CN"/>
        </w:rPr>
        <w:t xml:space="preserve">will </w:t>
      </w:r>
      <w:r w:rsidR="009632F2" w:rsidRPr="00682C1B">
        <w:rPr>
          <w:rFonts w:cs="Times New Roman"/>
          <w:szCs w:val="18"/>
          <w:highlight w:val="yellow"/>
          <w:lang w:eastAsia="zh-CN"/>
        </w:rPr>
        <w:t>allow the</w:t>
      </w:r>
      <w:r w:rsidR="00BC7533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990044" w:rsidRPr="00682C1B">
        <w:rPr>
          <w:rFonts w:cs="Times New Roman"/>
          <w:szCs w:val="18"/>
          <w:highlight w:val="yellow"/>
          <w:lang w:eastAsia="zh-CN"/>
        </w:rPr>
        <w:t>needle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 to pass</w:t>
      </w:r>
      <w:r w:rsidR="00990044" w:rsidRPr="00682C1B">
        <w:rPr>
          <w:rFonts w:cs="Times New Roman"/>
          <w:szCs w:val="18"/>
          <w:highlight w:val="yellow"/>
          <w:lang w:eastAsia="zh-CN"/>
        </w:rPr>
        <w:t xml:space="preserve"> through </w:t>
      </w:r>
      <w:r w:rsidR="009632F2" w:rsidRPr="00682C1B">
        <w:rPr>
          <w:rFonts w:cs="Times New Roman"/>
          <w:szCs w:val="18"/>
          <w:highlight w:val="yellow"/>
          <w:lang w:eastAsia="zh-CN"/>
        </w:rPr>
        <w:t>the mesentery when closing</w:t>
      </w:r>
      <w:r w:rsidR="00BC7533" w:rsidRPr="00682C1B">
        <w:rPr>
          <w:rFonts w:cs="Times New Roman"/>
          <w:szCs w:val="18"/>
          <w:highlight w:val="yellow"/>
          <w:lang w:eastAsia="zh-CN"/>
        </w:rPr>
        <w:t xml:space="preserve"> the peritoneal cavity </w:t>
      </w:r>
      <w:r w:rsidR="000E5DFE">
        <w:rPr>
          <w:rFonts w:cs="Times New Roman"/>
          <w:szCs w:val="18"/>
          <w:highlight w:val="yellow"/>
          <w:lang w:eastAsia="zh-CN"/>
        </w:rPr>
        <w:t>be</w:t>
      </w:r>
      <w:r w:rsidR="000E5DFE" w:rsidRPr="00682C1B">
        <w:rPr>
          <w:rFonts w:cs="Times New Roman"/>
          <w:szCs w:val="18"/>
          <w:highlight w:val="yellow"/>
          <w:lang w:eastAsia="zh-CN"/>
        </w:rPr>
        <w:t xml:space="preserve">neath </w:t>
      </w:r>
      <w:r w:rsidR="00990044" w:rsidRPr="00682C1B">
        <w:rPr>
          <w:rFonts w:cs="Times New Roman"/>
          <w:szCs w:val="18"/>
          <w:highlight w:val="yellow"/>
          <w:lang w:eastAsia="zh-CN"/>
        </w:rPr>
        <w:t xml:space="preserve">the </w:t>
      </w:r>
      <w:r w:rsidR="00C47D1C" w:rsidRPr="00682C1B">
        <w:rPr>
          <w:rFonts w:cs="Times New Roman"/>
          <w:szCs w:val="18"/>
          <w:highlight w:val="yellow"/>
          <w:lang w:eastAsia="zh-CN"/>
        </w:rPr>
        <w:t>intestine</w:t>
      </w:r>
      <w:r w:rsidR="00EF7016" w:rsidRPr="00682C1B">
        <w:rPr>
          <w:rFonts w:cs="Times New Roman"/>
          <w:szCs w:val="18"/>
          <w:highlight w:val="yellow"/>
          <w:lang w:eastAsia="zh-CN"/>
        </w:rPr>
        <w:t>.</w:t>
      </w:r>
      <w:r w:rsidR="00A83118">
        <w:rPr>
          <w:rFonts w:cs="Times New Roman"/>
          <w:color w:val="FF0000"/>
          <w:szCs w:val="18"/>
          <w:highlight w:val="yellow"/>
          <w:lang w:eastAsia="zh-CN"/>
        </w:rPr>
        <w:t xml:space="preserve"> </w:t>
      </w:r>
    </w:p>
    <w:p w14:paraId="0D8B55E6" w14:textId="77777777" w:rsidR="004B0BD3" w:rsidRPr="00682C1B" w:rsidRDefault="004B0BD3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0DE81958" w14:textId="171DDDD5" w:rsidR="00B940B9" w:rsidRPr="00682C1B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  <w:r>
        <w:rPr>
          <w:rFonts w:cs="Times New Roman"/>
          <w:szCs w:val="18"/>
          <w:highlight w:val="yellow"/>
        </w:rPr>
        <w:t>2.</w:t>
      </w:r>
      <w:r w:rsidR="004B0BD3" w:rsidRPr="00682C1B">
        <w:rPr>
          <w:rFonts w:cs="Times New Roman"/>
          <w:szCs w:val="18"/>
          <w:highlight w:val="yellow"/>
        </w:rPr>
        <w:t xml:space="preserve">5 </w:t>
      </w:r>
      <w:r w:rsidR="00AC3E7B">
        <w:rPr>
          <w:rFonts w:cs="Times New Roman"/>
          <w:szCs w:val="18"/>
          <w:highlight w:val="yellow"/>
        </w:rPr>
        <w:t>C</w:t>
      </w:r>
      <w:r w:rsidR="00F24B99" w:rsidRPr="00682C1B">
        <w:rPr>
          <w:rFonts w:cs="Times New Roman"/>
          <w:szCs w:val="18"/>
          <w:highlight w:val="yellow"/>
        </w:rPr>
        <w:t xml:space="preserve">lose </w:t>
      </w:r>
      <w:r w:rsidR="00BC7533" w:rsidRPr="00682C1B">
        <w:rPr>
          <w:rFonts w:cs="Times New Roman"/>
          <w:szCs w:val="18"/>
          <w:highlight w:val="yellow"/>
        </w:rPr>
        <w:t xml:space="preserve">the incision while keeping the loop of </w:t>
      </w:r>
      <w:r w:rsidR="00C47D1C" w:rsidRPr="00682C1B">
        <w:rPr>
          <w:rFonts w:cs="Times New Roman"/>
          <w:szCs w:val="18"/>
          <w:highlight w:val="yellow"/>
        </w:rPr>
        <w:t xml:space="preserve">intestine </w:t>
      </w:r>
      <w:r w:rsidR="00BC7533" w:rsidRPr="00682C1B">
        <w:rPr>
          <w:rFonts w:cs="Times New Roman"/>
          <w:szCs w:val="18"/>
          <w:highlight w:val="yellow"/>
        </w:rPr>
        <w:t xml:space="preserve">externalized. </w:t>
      </w:r>
      <w:r w:rsidR="006F5708" w:rsidRPr="00682C1B">
        <w:rPr>
          <w:rFonts w:cs="Times New Roman"/>
          <w:szCs w:val="18"/>
          <w:highlight w:val="yellow"/>
        </w:rPr>
        <w:t>U</w:t>
      </w:r>
      <w:r w:rsidR="002A01A4" w:rsidRPr="00682C1B">
        <w:rPr>
          <w:rFonts w:cs="Times New Roman"/>
          <w:szCs w:val="18"/>
          <w:highlight w:val="yellow"/>
        </w:rPr>
        <w:t>s</w:t>
      </w:r>
      <w:r w:rsidR="00684BAB" w:rsidRPr="00682C1B">
        <w:rPr>
          <w:rFonts w:cs="Times New Roman"/>
          <w:szCs w:val="18"/>
          <w:highlight w:val="yellow"/>
        </w:rPr>
        <w:t>ing</w:t>
      </w:r>
      <w:r w:rsidR="002A01A4" w:rsidRPr="00682C1B">
        <w:rPr>
          <w:rFonts w:cs="Times New Roman"/>
          <w:szCs w:val="18"/>
          <w:highlight w:val="yellow"/>
        </w:rPr>
        <w:t xml:space="preserve"> angled forceps </w:t>
      </w:r>
      <w:r w:rsidR="00684BAB" w:rsidRPr="00682C1B">
        <w:rPr>
          <w:rFonts w:cs="Times New Roman"/>
          <w:szCs w:val="18"/>
          <w:highlight w:val="yellow"/>
        </w:rPr>
        <w:t>and a</w:t>
      </w:r>
      <w:r w:rsidR="002A01A4" w:rsidRPr="00682C1B">
        <w:rPr>
          <w:rFonts w:cs="Times New Roman"/>
          <w:szCs w:val="18"/>
          <w:highlight w:val="yellow"/>
        </w:rPr>
        <w:t xml:space="preserve"> </w:t>
      </w:r>
      <w:r w:rsidR="00BC7533" w:rsidRPr="00682C1B">
        <w:rPr>
          <w:rFonts w:cs="Times New Roman"/>
          <w:szCs w:val="18"/>
          <w:highlight w:val="yellow"/>
        </w:rPr>
        <w:t xml:space="preserve">curved, </w:t>
      </w:r>
      <w:r w:rsidR="006F5708" w:rsidRPr="00682C1B">
        <w:rPr>
          <w:rFonts w:cs="Times New Roman"/>
          <w:szCs w:val="18"/>
          <w:highlight w:val="yellow"/>
        </w:rPr>
        <w:t xml:space="preserve">taper point </w:t>
      </w:r>
      <w:r w:rsidR="002A01A4" w:rsidRPr="00682C1B">
        <w:rPr>
          <w:rFonts w:cs="Times New Roman"/>
          <w:szCs w:val="18"/>
          <w:highlight w:val="yellow"/>
        </w:rPr>
        <w:t>needle attached to</w:t>
      </w:r>
      <w:r w:rsidR="009632F2" w:rsidRPr="00682C1B">
        <w:rPr>
          <w:rFonts w:cs="Times New Roman"/>
          <w:szCs w:val="18"/>
          <w:highlight w:val="yellow"/>
        </w:rPr>
        <w:t xml:space="preserve"> a</w:t>
      </w:r>
      <w:r w:rsidR="002A01A4" w:rsidRPr="00682C1B">
        <w:rPr>
          <w:rFonts w:cs="Times New Roman"/>
          <w:szCs w:val="18"/>
          <w:highlight w:val="yellow"/>
        </w:rPr>
        <w:t xml:space="preserve"> </w:t>
      </w:r>
      <w:r w:rsidR="0037504A" w:rsidRPr="00682C1B">
        <w:rPr>
          <w:rFonts w:cs="Times New Roman"/>
          <w:szCs w:val="18"/>
          <w:highlight w:val="yellow"/>
        </w:rPr>
        <w:t>5</w:t>
      </w:r>
      <w:r w:rsidR="00684BAB" w:rsidRPr="00682C1B">
        <w:rPr>
          <w:rFonts w:cs="Times New Roman"/>
          <w:szCs w:val="18"/>
          <w:highlight w:val="yellow"/>
        </w:rPr>
        <w:t xml:space="preserve"> </w:t>
      </w:r>
      <w:r w:rsidR="002A01A4" w:rsidRPr="00682C1B">
        <w:rPr>
          <w:rFonts w:cs="Times New Roman"/>
          <w:szCs w:val="18"/>
          <w:highlight w:val="yellow"/>
        </w:rPr>
        <w:t xml:space="preserve">cm </w:t>
      </w:r>
      <w:r w:rsidR="00BC7533" w:rsidRPr="00682C1B">
        <w:rPr>
          <w:rFonts w:cs="Times New Roman"/>
          <w:szCs w:val="18"/>
          <w:highlight w:val="yellow"/>
        </w:rPr>
        <w:t>suture</w:t>
      </w:r>
      <w:r w:rsidR="00684BAB" w:rsidRPr="00682C1B">
        <w:rPr>
          <w:rFonts w:cs="Times New Roman"/>
          <w:szCs w:val="18"/>
          <w:highlight w:val="yellow"/>
        </w:rPr>
        <w:t>,</w:t>
      </w:r>
      <w:r w:rsidR="002A01A4" w:rsidRPr="00682C1B">
        <w:rPr>
          <w:rFonts w:cs="Times New Roman"/>
          <w:szCs w:val="18"/>
          <w:highlight w:val="yellow"/>
        </w:rPr>
        <w:t xml:space="preserve"> </w:t>
      </w:r>
      <w:r w:rsidR="00BD19B1" w:rsidRPr="00682C1B">
        <w:rPr>
          <w:rFonts w:cs="Times New Roman"/>
          <w:szCs w:val="18"/>
          <w:highlight w:val="yellow"/>
        </w:rPr>
        <w:t>penetrat</w:t>
      </w:r>
      <w:r w:rsidR="009632F2" w:rsidRPr="00682C1B">
        <w:rPr>
          <w:rFonts w:cs="Times New Roman"/>
          <w:szCs w:val="18"/>
          <w:highlight w:val="yellow"/>
        </w:rPr>
        <w:t>e</w:t>
      </w:r>
      <w:r w:rsidR="00BD19B1" w:rsidRPr="00682C1B">
        <w:rPr>
          <w:rFonts w:cs="Times New Roman"/>
          <w:szCs w:val="18"/>
          <w:highlight w:val="yellow"/>
        </w:rPr>
        <w:t xml:space="preserve"> one side of the peritoneum,</w:t>
      </w:r>
      <w:r w:rsidR="00684BAB" w:rsidRPr="00682C1B">
        <w:rPr>
          <w:rFonts w:cs="Times New Roman"/>
          <w:szCs w:val="18"/>
          <w:highlight w:val="yellow"/>
        </w:rPr>
        <w:t xml:space="preserve"> </w:t>
      </w:r>
      <w:r w:rsidR="00C954FD">
        <w:rPr>
          <w:rFonts w:cs="Times New Roman"/>
          <w:szCs w:val="18"/>
          <w:highlight w:val="yellow"/>
        </w:rPr>
        <w:t>go</w:t>
      </w:r>
      <w:r w:rsidR="00C954FD" w:rsidRPr="00682C1B">
        <w:rPr>
          <w:rFonts w:cs="Times New Roman"/>
          <w:szCs w:val="18"/>
          <w:highlight w:val="yellow"/>
        </w:rPr>
        <w:t xml:space="preserve"> </w:t>
      </w:r>
      <w:r w:rsidR="009632F2" w:rsidRPr="00682C1B">
        <w:rPr>
          <w:rFonts w:cs="Times New Roman"/>
          <w:szCs w:val="18"/>
          <w:highlight w:val="yellow"/>
        </w:rPr>
        <w:t>through the hole made in the previous step</w:t>
      </w:r>
      <w:r w:rsidR="00BD19B1" w:rsidRPr="00682C1B">
        <w:rPr>
          <w:rFonts w:cs="Times New Roman"/>
          <w:szCs w:val="18"/>
          <w:highlight w:val="yellow"/>
        </w:rPr>
        <w:t>, and up through the other side of the peritoneal lining</w:t>
      </w:r>
      <w:r w:rsidR="00684BAB" w:rsidRPr="00682C1B">
        <w:rPr>
          <w:rFonts w:cs="Times New Roman"/>
          <w:szCs w:val="18"/>
          <w:highlight w:val="yellow"/>
        </w:rPr>
        <w:t xml:space="preserve">. </w:t>
      </w:r>
      <w:r w:rsidR="003F79A3" w:rsidRPr="00682C1B">
        <w:rPr>
          <w:rFonts w:cs="Times New Roman"/>
          <w:szCs w:val="18"/>
          <w:highlight w:val="yellow"/>
        </w:rPr>
        <w:t>Place o</w:t>
      </w:r>
      <w:r w:rsidR="00BD19B1" w:rsidRPr="00682C1B">
        <w:rPr>
          <w:rFonts w:cs="Times New Roman"/>
          <w:szCs w:val="18"/>
          <w:highlight w:val="yellow"/>
        </w:rPr>
        <w:t>ne suture at the top, and another near the bottom of the incision.</w:t>
      </w:r>
    </w:p>
    <w:p w14:paraId="0A115941" w14:textId="77777777" w:rsidR="00B940B9" w:rsidRPr="00682C1B" w:rsidRDefault="00B940B9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</w:p>
    <w:p w14:paraId="7DCFC80C" w14:textId="7F5CD7A3" w:rsidR="00684BAB" w:rsidRPr="00956238" w:rsidRDefault="00684BAB" w:rsidP="00201844">
      <w:pPr>
        <w:pStyle w:val="a4"/>
        <w:spacing w:before="0" w:beforeAutospacing="0" w:after="0" w:afterAutospacing="0"/>
        <w:rPr>
          <w:rFonts w:cs="Times New Roman"/>
          <w:szCs w:val="18"/>
        </w:rPr>
      </w:pPr>
      <w:r w:rsidRPr="00956238">
        <w:rPr>
          <w:rFonts w:cs="Times New Roman"/>
          <w:szCs w:val="18"/>
        </w:rPr>
        <w:t>N</w:t>
      </w:r>
      <w:r w:rsidR="00956238">
        <w:rPr>
          <w:rFonts w:cs="Times New Roman"/>
          <w:szCs w:val="18"/>
        </w:rPr>
        <w:t>OTE</w:t>
      </w:r>
      <w:r w:rsidRPr="00956238">
        <w:rPr>
          <w:rFonts w:cs="Times New Roman"/>
          <w:szCs w:val="18"/>
        </w:rPr>
        <w:t xml:space="preserve">: </w:t>
      </w:r>
      <w:r w:rsidR="00B1242C" w:rsidRPr="00956238">
        <w:rPr>
          <w:rFonts w:cs="Times New Roman"/>
          <w:szCs w:val="18"/>
        </w:rPr>
        <w:t>Avoid damaging the</w:t>
      </w:r>
      <w:r w:rsidRPr="00956238">
        <w:rPr>
          <w:rFonts w:cs="Times New Roman"/>
          <w:szCs w:val="18"/>
        </w:rPr>
        <w:t xml:space="preserve"> vasculature during this </w:t>
      </w:r>
      <w:r w:rsidR="009632F2" w:rsidRPr="00956238">
        <w:rPr>
          <w:rFonts w:cs="Times New Roman"/>
          <w:szCs w:val="18"/>
        </w:rPr>
        <w:t>step</w:t>
      </w:r>
      <w:r w:rsidRPr="00956238">
        <w:rPr>
          <w:rFonts w:cs="Times New Roman"/>
          <w:szCs w:val="18"/>
        </w:rPr>
        <w:t>.</w:t>
      </w:r>
    </w:p>
    <w:p w14:paraId="383E379F" w14:textId="77777777" w:rsidR="002F755A" w:rsidRPr="00682C1B" w:rsidRDefault="002F755A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541089DF" w14:textId="501FCA60" w:rsidR="007004DA" w:rsidRPr="00682C1B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</w:rPr>
        <w:t>2.</w:t>
      </w:r>
      <w:r w:rsidR="00B940B9" w:rsidRPr="00682C1B">
        <w:rPr>
          <w:rFonts w:cs="Times New Roman"/>
          <w:szCs w:val="18"/>
          <w:highlight w:val="yellow"/>
        </w:rPr>
        <w:t xml:space="preserve">6 </w:t>
      </w:r>
      <w:r w:rsidR="00684BAB" w:rsidRPr="00682C1B">
        <w:rPr>
          <w:rFonts w:cs="Times New Roman"/>
          <w:szCs w:val="18"/>
          <w:highlight w:val="yellow"/>
        </w:rPr>
        <w:t xml:space="preserve">Repeat this process to close the skin beneath the </w:t>
      </w:r>
      <w:r w:rsidR="00C47D1C" w:rsidRPr="00682C1B">
        <w:rPr>
          <w:rFonts w:cs="Times New Roman"/>
          <w:szCs w:val="18"/>
          <w:highlight w:val="yellow"/>
        </w:rPr>
        <w:t xml:space="preserve">intestinal </w:t>
      </w:r>
      <w:r w:rsidR="00684BAB" w:rsidRPr="00682C1B">
        <w:rPr>
          <w:rFonts w:cs="Times New Roman"/>
          <w:szCs w:val="18"/>
          <w:highlight w:val="yellow"/>
        </w:rPr>
        <w:t>loop, by placing one suture in the middle of the incision, between the previous sutures in the underlying peritoneum</w:t>
      </w:r>
      <w:r w:rsidR="00BD19B1" w:rsidRPr="00682C1B">
        <w:rPr>
          <w:rFonts w:cs="Times New Roman"/>
          <w:szCs w:val="18"/>
          <w:highlight w:val="yellow"/>
        </w:rPr>
        <w:t xml:space="preserve">. </w:t>
      </w:r>
    </w:p>
    <w:p w14:paraId="29840719" w14:textId="77777777" w:rsidR="007004DA" w:rsidRPr="00682C1B" w:rsidRDefault="007004DA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</w:p>
    <w:p w14:paraId="17F12FC5" w14:textId="212FDB25" w:rsidR="00684BAB" w:rsidRPr="00956238" w:rsidRDefault="00D529A9" w:rsidP="00201844">
      <w:pPr>
        <w:pStyle w:val="a4"/>
        <w:spacing w:before="0" w:beforeAutospacing="0" w:after="0" w:afterAutospacing="0"/>
        <w:rPr>
          <w:rFonts w:cs="Times New Roman"/>
          <w:szCs w:val="18"/>
        </w:rPr>
      </w:pPr>
      <w:r w:rsidRPr="00956238">
        <w:rPr>
          <w:rFonts w:cs="Times New Roman"/>
          <w:szCs w:val="18"/>
        </w:rPr>
        <w:t>NOTE</w:t>
      </w:r>
      <w:r w:rsidR="00684BAB" w:rsidRPr="00956238">
        <w:rPr>
          <w:rFonts w:cs="Times New Roman"/>
          <w:szCs w:val="18"/>
        </w:rPr>
        <w:t xml:space="preserve">: It is important to </w:t>
      </w:r>
      <w:r w:rsidR="00BD19B1" w:rsidRPr="00956238">
        <w:rPr>
          <w:rFonts w:cs="Times New Roman"/>
          <w:szCs w:val="18"/>
        </w:rPr>
        <w:t>only externaliz</w:t>
      </w:r>
      <w:r w:rsidR="00B1242C" w:rsidRPr="00956238">
        <w:rPr>
          <w:rFonts w:cs="Times New Roman"/>
          <w:szCs w:val="18"/>
        </w:rPr>
        <w:t>e the area that is to be imaged;</w:t>
      </w:r>
      <w:r w:rsidR="00BD19B1" w:rsidRPr="00956238">
        <w:rPr>
          <w:rFonts w:cs="Times New Roman"/>
          <w:szCs w:val="18"/>
        </w:rPr>
        <w:t xml:space="preserve"> </w:t>
      </w:r>
      <w:r w:rsidR="00B1242C" w:rsidRPr="00956238">
        <w:rPr>
          <w:rFonts w:cs="Times New Roman"/>
          <w:szCs w:val="18"/>
        </w:rPr>
        <w:t>this</w:t>
      </w:r>
      <w:r w:rsidR="00BD19B1" w:rsidRPr="00956238">
        <w:rPr>
          <w:rFonts w:cs="Times New Roman"/>
          <w:szCs w:val="18"/>
        </w:rPr>
        <w:t xml:space="preserve"> will reduce </w:t>
      </w:r>
      <w:r w:rsidR="000E5DFE">
        <w:rPr>
          <w:rFonts w:cs="Times New Roman"/>
          <w:szCs w:val="18"/>
        </w:rPr>
        <w:t>extraneous</w:t>
      </w:r>
      <w:r w:rsidR="000E5DFE" w:rsidRPr="00956238">
        <w:rPr>
          <w:rFonts w:cs="Times New Roman"/>
          <w:szCs w:val="18"/>
        </w:rPr>
        <w:t xml:space="preserve"> </w:t>
      </w:r>
      <w:r w:rsidR="00BD19B1" w:rsidRPr="00956238">
        <w:rPr>
          <w:rFonts w:cs="Times New Roman"/>
          <w:szCs w:val="18"/>
        </w:rPr>
        <w:t>motion during imaging.</w:t>
      </w:r>
      <w:r w:rsidR="00684BAB" w:rsidRPr="00956238">
        <w:rPr>
          <w:rFonts w:cs="Times New Roman"/>
          <w:szCs w:val="18"/>
        </w:rPr>
        <w:t xml:space="preserve"> </w:t>
      </w:r>
      <w:r w:rsidR="006F5708" w:rsidRPr="00956238">
        <w:rPr>
          <w:rFonts w:cs="Times New Roman"/>
          <w:szCs w:val="18"/>
          <w:lang w:eastAsia="zh-CN"/>
        </w:rPr>
        <w:t>Be</w:t>
      </w:r>
      <w:r w:rsidR="006F5708" w:rsidRPr="00956238">
        <w:rPr>
          <w:rFonts w:cs="Times New Roman"/>
          <w:szCs w:val="18"/>
        </w:rPr>
        <w:t xml:space="preserve"> </w:t>
      </w:r>
      <w:r w:rsidR="00BD19B1" w:rsidRPr="00956238">
        <w:rPr>
          <w:rFonts w:cs="Times New Roman"/>
          <w:szCs w:val="18"/>
        </w:rPr>
        <w:t xml:space="preserve">sure </w:t>
      </w:r>
      <w:r w:rsidR="00684BAB" w:rsidRPr="00956238">
        <w:rPr>
          <w:rFonts w:cs="Times New Roman"/>
          <w:szCs w:val="18"/>
        </w:rPr>
        <w:t xml:space="preserve">to </w:t>
      </w:r>
      <w:r w:rsidR="00BD19B1" w:rsidRPr="00956238">
        <w:rPr>
          <w:rFonts w:cs="Times New Roman"/>
          <w:szCs w:val="18"/>
        </w:rPr>
        <w:t>avoid</w:t>
      </w:r>
      <w:r w:rsidR="00B1242C" w:rsidRPr="00956238">
        <w:rPr>
          <w:rFonts w:cs="Times New Roman"/>
          <w:szCs w:val="18"/>
        </w:rPr>
        <w:t xml:space="preserve"> tying off the mesenteric arteries</w:t>
      </w:r>
      <w:r w:rsidR="00684BAB" w:rsidRPr="00956238">
        <w:rPr>
          <w:rFonts w:cs="Times New Roman"/>
          <w:szCs w:val="18"/>
        </w:rPr>
        <w:t>.</w:t>
      </w:r>
    </w:p>
    <w:p w14:paraId="29E6026E" w14:textId="77777777" w:rsidR="007004DA" w:rsidRPr="00682C1B" w:rsidRDefault="007004DA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4518EDEC" w14:textId="3A41860C" w:rsidR="00AB43CF" w:rsidRPr="00682C1B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2.</w:t>
      </w:r>
      <w:r w:rsidR="007004DA" w:rsidRPr="00682C1B">
        <w:rPr>
          <w:rFonts w:cs="Times New Roman"/>
          <w:szCs w:val="18"/>
          <w:highlight w:val="yellow"/>
          <w:lang w:eastAsia="zh-CN"/>
        </w:rPr>
        <w:t xml:space="preserve">7 </w:t>
      </w:r>
      <w:r w:rsidR="009632F2" w:rsidRPr="00682C1B">
        <w:rPr>
          <w:rFonts w:cs="Times New Roman"/>
          <w:szCs w:val="18"/>
          <w:highlight w:val="yellow"/>
          <w:lang w:eastAsia="zh-CN"/>
        </w:rPr>
        <w:t>U</w:t>
      </w:r>
      <w:r w:rsidR="00B1242C" w:rsidRPr="00682C1B">
        <w:rPr>
          <w:rFonts w:cs="Times New Roman"/>
          <w:szCs w:val="18"/>
          <w:highlight w:val="yellow"/>
          <w:lang w:eastAsia="zh-CN"/>
        </w:rPr>
        <w:t xml:space="preserve">se 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an electrocautery to make a line of perforation along the anti-mesenteric border. </w:t>
      </w:r>
      <w:r w:rsidR="00B1242C" w:rsidRPr="00682C1B">
        <w:rPr>
          <w:rFonts w:cs="Times New Roman"/>
          <w:szCs w:val="18"/>
          <w:highlight w:val="yellow"/>
          <w:lang w:eastAsia="zh-CN"/>
        </w:rPr>
        <w:t>Immediately after cauterization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, apply a few drops of water to the surface of the intestine to prevent additional </w:t>
      </w:r>
      <w:r w:rsidR="00B1242C" w:rsidRPr="00682C1B">
        <w:rPr>
          <w:rFonts w:cs="Times New Roman"/>
          <w:szCs w:val="18"/>
          <w:highlight w:val="yellow"/>
          <w:lang w:eastAsia="zh-CN"/>
        </w:rPr>
        <w:t xml:space="preserve">heat-induced </w:t>
      </w:r>
      <w:r w:rsidR="00BD19B1" w:rsidRPr="00682C1B">
        <w:rPr>
          <w:rFonts w:cs="Times New Roman"/>
          <w:szCs w:val="18"/>
          <w:highlight w:val="yellow"/>
          <w:lang w:eastAsia="zh-CN"/>
        </w:rPr>
        <w:t>tissue damage.</w:t>
      </w:r>
      <w:r w:rsidR="006F5708" w:rsidRPr="00682C1B">
        <w:rPr>
          <w:rFonts w:cs="Times New Roman"/>
          <w:szCs w:val="18"/>
          <w:highlight w:val="yellow"/>
          <w:lang w:eastAsia="zh-CN"/>
        </w:rPr>
        <w:t xml:space="preserve"> Blot </w:t>
      </w:r>
      <w:r w:rsidR="000E5DFE">
        <w:rPr>
          <w:rFonts w:cs="Times New Roman"/>
          <w:szCs w:val="18"/>
          <w:highlight w:val="yellow"/>
          <w:lang w:eastAsia="zh-CN"/>
        </w:rPr>
        <w:t xml:space="preserve">with a Kimwipe </w:t>
      </w:r>
      <w:r w:rsidR="006F5708" w:rsidRPr="00682C1B">
        <w:rPr>
          <w:rFonts w:cs="Times New Roman"/>
          <w:szCs w:val="18"/>
          <w:highlight w:val="yellow"/>
          <w:lang w:eastAsia="zh-CN"/>
        </w:rPr>
        <w:t>to remove residual water.</w:t>
      </w:r>
    </w:p>
    <w:p w14:paraId="3CDFA37B" w14:textId="77777777" w:rsidR="00AB43CF" w:rsidRPr="00682C1B" w:rsidRDefault="00AB43CF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61B0B649" w14:textId="394A50DA" w:rsidR="00957031" w:rsidRPr="00682C1B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2.</w:t>
      </w:r>
      <w:r w:rsidR="00AB43CF" w:rsidRPr="00682C1B">
        <w:rPr>
          <w:rFonts w:cs="Times New Roman"/>
          <w:szCs w:val="18"/>
          <w:highlight w:val="yellow"/>
          <w:lang w:eastAsia="zh-CN"/>
        </w:rPr>
        <w:t xml:space="preserve">8 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Cut a small horizontal slit at the distal edge of the cauterized tissue using </w:t>
      </w:r>
      <w:proofErr w:type="spellStart"/>
      <w:r w:rsidR="00BD19B1" w:rsidRPr="00682C1B">
        <w:rPr>
          <w:rFonts w:cs="Times New Roman"/>
          <w:szCs w:val="18"/>
          <w:highlight w:val="yellow"/>
          <w:lang w:eastAsia="zh-CN"/>
        </w:rPr>
        <w:t>Vannas</w:t>
      </w:r>
      <w:proofErr w:type="spellEnd"/>
      <w:r w:rsidR="00BD19B1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7F6F83" w:rsidRPr="007F6F83">
        <w:rPr>
          <w:rFonts w:cs="Times New Roman"/>
          <w:szCs w:val="18"/>
          <w:highlight w:val="yellow"/>
          <w:lang w:eastAsia="zh-CN"/>
        </w:rPr>
        <w:t>scissors and</w:t>
      </w:r>
      <w:r w:rsidR="00B1242C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proceed to 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cut along the length of the cauterized line toward the proximal end of the externalized tissue segment (approximately </w:t>
      </w:r>
      <w:r w:rsidR="006F5708" w:rsidRPr="00682C1B">
        <w:rPr>
          <w:rFonts w:cs="Times New Roman"/>
          <w:szCs w:val="18"/>
          <w:highlight w:val="yellow"/>
          <w:lang w:eastAsia="zh-CN"/>
        </w:rPr>
        <w:t>1.5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 cm in length)</w:t>
      </w:r>
      <w:r w:rsidR="00B1242C" w:rsidRPr="00682C1B">
        <w:rPr>
          <w:rFonts w:cs="Times New Roman"/>
          <w:szCs w:val="18"/>
          <w:highlight w:val="yellow"/>
          <w:lang w:eastAsia="zh-CN"/>
        </w:rPr>
        <w:t xml:space="preserve"> to expose the mucosal surface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. </w:t>
      </w:r>
    </w:p>
    <w:p w14:paraId="6F7AC572" w14:textId="77777777" w:rsidR="00957031" w:rsidRPr="00682C1B" w:rsidRDefault="00957031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269607D4" w14:textId="1D897692" w:rsidR="00BD19B1" w:rsidRPr="00956238" w:rsidRDefault="00BD19B1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  <w:r w:rsidRPr="00956238">
        <w:rPr>
          <w:rFonts w:cs="Times New Roman"/>
          <w:szCs w:val="18"/>
          <w:lang w:eastAsia="zh-CN"/>
        </w:rPr>
        <w:t>N</w:t>
      </w:r>
      <w:r w:rsidR="00D529A9" w:rsidRPr="00956238">
        <w:rPr>
          <w:rFonts w:cs="Times New Roman"/>
          <w:szCs w:val="18"/>
          <w:lang w:eastAsia="zh-CN"/>
        </w:rPr>
        <w:t>OTE</w:t>
      </w:r>
      <w:r w:rsidRPr="00956238">
        <w:rPr>
          <w:rFonts w:cs="Times New Roman"/>
          <w:szCs w:val="18"/>
          <w:lang w:eastAsia="zh-CN"/>
        </w:rPr>
        <w:t xml:space="preserve">: </w:t>
      </w:r>
      <w:r w:rsidR="006F5708" w:rsidRPr="00956238">
        <w:rPr>
          <w:rFonts w:cs="Times New Roman"/>
          <w:szCs w:val="18"/>
          <w:lang w:eastAsia="zh-CN"/>
        </w:rPr>
        <w:t>If necessary, u</w:t>
      </w:r>
      <w:r w:rsidR="003C4282" w:rsidRPr="00956238">
        <w:rPr>
          <w:rFonts w:cs="Times New Roman"/>
          <w:szCs w:val="18"/>
          <w:lang w:eastAsia="zh-CN"/>
        </w:rPr>
        <w:t>se f</w:t>
      </w:r>
      <w:r w:rsidRPr="00956238">
        <w:rPr>
          <w:rFonts w:cs="Times New Roman"/>
          <w:szCs w:val="18"/>
          <w:lang w:eastAsia="zh-CN"/>
        </w:rPr>
        <w:t>orcep</w:t>
      </w:r>
      <w:r w:rsidR="003C4282" w:rsidRPr="00956238">
        <w:rPr>
          <w:rFonts w:cs="Times New Roman"/>
          <w:szCs w:val="18"/>
          <w:lang w:eastAsia="zh-CN"/>
        </w:rPr>
        <w:t>s</w:t>
      </w:r>
      <w:r w:rsidRPr="00956238">
        <w:rPr>
          <w:rFonts w:cs="Times New Roman"/>
          <w:szCs w:val="18"/>
          <w:lang w:eastAsia="zh-CN"/>
        </w:rPr>
        <w:t xml:space="preserve"> to gently remove any excess fecal content remaining on the exposed mucosal surface</w:t>
      </w:r>
      <w:r w:rsidR="006F5708" w:rsidRPr="00956238">
        <w:rPr>
          <w:rFonts w:cs="Times New Roman"/>
          <w:szCs w:val="18"/>
          <w:lang w:eastAsia="zh-CN"/>
        </w:rPr>
        <w:t>.</w:t>
      </w:r>
    </w:p>
    <w:p w14:paraId="308D361F" w14:textId="77777777" w:rsidR="005A35DD" w:rsidRPr="00682C1B" w:rsidRDefault="005A35DD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607A09CC" w14:textId="6536E9D0" w:rsidR="00E1675A" w:rsidRDefault="00BD375E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2.</w:t>
      </w:r>
      <w:r w:rsidR="005A35DD" w:rsidRPr="00682C1B">
        <w:rPr>
          <w:rFonts w:cs="Times New Roman"/>
          <w:szCs w:val="18"/>
          <w:highlight w:val="yellow"/>
          <w:lang w:eastAsia="zh-CN"/>
        </w:rPr>
        <w:t xml:space="preserve">9 </w:t>
      </w:r>
      <w:r w:rsidR="00B1242C" w:rsidRPr="00682C1B">
        <w:rPr>
          <w:rFonts w:cs="Times New Roman"/>
          <w:szCs w:val="18"/>
          <w:highlight w:val="yellow"/>
          <w:lang w:eastAsia="zh-CN"/>
        </w:rPr>
        <w:t>Cover the abdomen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 of the mouse</w:t>
      </w:r>
      <w:r w:rsidR="00B1242C" w:rsidRPr="00682C1B">
        <w:rPr>
          <w:rFonts w:cs="Times New Roman"/>
          <w:szCs w:val="18"/>
          <w:highlight w:val="yellow"/>
          <w:lang w:eastAsia="zh-CN"/>
        </w:rPr>
        <w:t xml:space="preserve"> with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 a 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moist 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Kimwipe to </w:t>
      </w:r>
      <w:r w:rsidR="006F5708" w:rsidRPr="00682C1B">
        <w:rPr>
          <w:rFonts w:cs="Times New Roman"/>
          <w:szCs w:val="18"/>
          <w:highlight w:val="yellow"/>
          <w:lang w:eastAsia="zh-CN"/>
        </w:rPr>
        <w:t>prevent the tissue from</w:t>
      </w:r>
      <w:r w:rsidR="00887E5F">
        <w:rPr>
          <w:rFonts w:cs="Times New Roman"/>
          <w:szCs w:val="18"/>
          <w:highlight w:val="yellow"/>
          <w:lang w:eastAsia="zh-CN"/>
        </w:rPr>
        <w:t xml:space="preserve"> </w:t>
      </w:r>
      <w:r w:rsidR="006F5708" w:rsidRPr="00682C1B">
        <w:rPr>
          <w:rFonts w:cs="Times New Roman"/>
          <w:szCs w:val="18"/>
          <w:highlight w:val="yellow"/>
          <w:lang w:eastAsia="zh-CN"/>
        </w:rPr>
        <w:t>becoming</w:t>
      </w:r>
      <w:r w:rsidR="00BD19B1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6F5708" w:rsidRPr="00682C1B">
        <w:rPr>
          <w:rFonts w:cs="Times New Roman"/>
          <w:szCs w:val="18"/>
          <w:highlight w:val="yellow"/>
          <w:lang w:eastAsia="zh-CN"/>
        </w:rPr>
        <w:t>de</w:t>
      </w:r>
      <w:r w:rsidR="00BD19B1" w:rsidRPr="00682C1B">
        <w:rPr>
          <w:rFonts w:cs="Times New Roman"/>
          <w:szCs w:val="18"/>
          <w:highlight w:val="yellow"/>
          <w:lang w:eastAsia="zh-CN"/>
        </w:rPr>
        <w:t>hydrated</w:t>
      </w:r>
      <w:r w:rsidR="00682C1B">
        <w:rPr>
          <w:rFonts w:cs="Times New Roman"/>
          <w:szCs w:val="18"/>
          <w:highlight w:val="yellow"/>
          <w:lang w:eastAsia="zh-CN"/>
        </w:rPr>
        <w:t>.</w:t>
      </w:r>
      <w:r w:rsidR="00CC2DBE">
        <w:rPr>
          <w:rFonts w:cs="Times New Roman"/>
          <w:szCs w:val="18"/>
          <w:highlight w:val="yellow"/>
          <w:lang w:eastAsia="zh-CN"/>
        </w:rPr>
        <w:t xml:space="preserve"> </w:t>
      </w:r>
      <w:r w:rsidR="009C3875">
        <w:rPr>
          <w:rFonts w:cs="Times New Roman"/>
          <w:szCs w:val="18"/>
          <w:highlight w:val="yellow"/>
          <w:lang w:eastAsia="zh-CN"/>
        </w:rPr>
        <w:t xml:space="preserve">Place </w:t>
      </w:r>
      <w:r w:rsidR="009B2A9A">
        <w:rPr>
          <w:rFonts w:cs="Times New Roman"/>
          <w:szCs w:val="18"/>
          <w:highlight w:val="yellow"/>
          <w:lang w:eastAsia="zh-CN"/>
        </w:rPr>
        <w:t xml:space="preserve">a </w:t>
      </w:r>
      <w:r w:rsidR="00BF0C02">
        <w:rPr>
          <w:rFonts w:cs="Times New Roman"/>
          <w:szCs w:val="18"/>
          <w:highlight w:val="yellow"/>
          <w:lang w:eastAsia="zh-CN"/>
        </w:rPr>
        <w:t xml:space="preserve">small amount of lubricant </w:t>
      </w:r>
      <w:r w:rsidR="009C3875">
        <w:rPr>
          <w:rFonts w:cs="Times New Roman"/>
          <w:szCs w:val="18"/>
          <w:highlight w:val="yellow"/>
          <w:lang w:eastAsia="zh-CN"/>
        </w:rPr>
        <w:t xml:space="preserve">over the eyes </w:t>
      </w:r>
      <w:r w:rsidR="00BF0C02">
        <w:rPr>
          <w:rFonts w:cs="Times New Roman"/>
          <w:szCs w:val="18"/>
          <w:highlight w:val="yellow"/>
          <w:lang w:eastAsia="zh-CN"/>
        </w:rPr>
        <w:t xml:space="preserve">to prevent </w:t>
      </w:r>
      <w:r w:rsidR="00BF0C02" w:rsidRPr="009C3875">
        <w:rPr>
          <w:rFonts w:cs="Times New Roman"/>
          <w:szCs w:val="18"/>
          <w:highlight w:val="yellow"/>
        </w:rPr>
        <w:t>them from drying out</w:t>
      </w:r>
      <w:r w:rsidR="00CC2DBE" w:rsidRPr="009C3875">
        <w:rPr>
          <w:rFonts w:cs="Times New Roman"/>
          <w:szCs w:val="18"/>
          <w:highlight w:val="yellow"/>
        </w:rPr>
        <w:t>.</w:t>
      </w:r>
      <w:r w:rsidR="00887E5F" w:rsidRPr="009C3875">
        <w:rPr>
          <w:rFonts w:cs="Times New Roman"/>
          <w:szCs w:val="18"/>
          <w:highlight w:val="yellow"/>
        </w:rPr>
        <w:t xml:space="preserve"> </w:t>
      </w:r>
      <w:r w:rsidR="00682C1B" w:rsidRPr="00BF0C02">
        <w:rPr>
          <w:rFonts w:cs="Times New Roman"/>
          <w:szCs w:val="18"/>
          <w:highlight w:val="yellow"/>
          <w:lang w:eastAsia="zh-CN"/>
        </w:rPr>
        <w:t>T</w:t>
      </w:r>
      <w:r w:rsidR="009632F2" w:rsidRPr="00BF0C02">
        <w:rPr>
          <w:rFonts w:cs="Times New Roman"/>
          <w:szCs w:val="18"/>
          <w:highlight w:val="yellow"/>
          <w:lang w:eastAsia="zh-CN"/>
        </w:rPr>
        <w:t xml:space="preserve">ransport the </w:t>
      </w:r>
      <w:r w:rsidR="009632F2" w:rsidRPr="00682C1B">
        <w:rPr>
          <w:rFonts w:cs="Times New Roman"/>
          <w:szCs w:val="18"/>
          <w:highlight w:val="yellow"/>
          <w:lang w:eastAsia="zh-CN"/>
        </w:rPr>
        <w:t xml:space="preserve">mouse to the microscope in a covered vessel. </w:t>
      </w:r>
    </w:p>
    <w:p w14:paraId="2733569B" w14:textId="77777777" w:rsidR="00394A16" w:rsidRPr="00682C1B" w:rsidRDefault="00394A16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5E97A45B" w14:textId="5F03AB8E" w:rsidR="005936CB" w:rsidRPr="00682C1B" w:rsidRDefault="005936CB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b/>
          <w:szCs w:val="18"/>
          <w:highlight w:val="yellow"/>
          <w:lang w:eastAsia="zh-CN"/>
        </w:rPr>
      </w:pPr>
      <w:r w:rsidRPr="00682C1B">
        <w:rPr>
          <w:rFonts w:cs="Times New Roman"/>
          <w:b/>
          <w:szCs w:val="18"/>
          <w:highlight w:val="yellow"/>
          <w:lang w:eastAsia="zh-CN"/>
        </w:rPr>
        <w:t xml:space="preserve">3. Image </w:t>
      </w:r>
      <w:r w:rsidR="00AC3E7B">
        <w:rPr>
          <w:rFonts w:cs="Times New Roman"/>
          <w:b/>
          <w:szCs w:val="18"/>
          <w:highlight w:val="yellow"/>
          <w:lang w:eastAsia="zh-CN"/>
        </w:rPr>
        <w:t>a</w:t>
      </w:r>
      <w:r w:rsidRPr="00682C1B">
        <w:rPr>
          <w:rFonts w:cs="Times New Roman"/>
          <w:b/>
          <w:szCs w:val="18"/>
          <w:highlight w:val="yellow"/>
          <w:lang w:eastAsia="zh-CN"/>
        </w:rPr>
        <w:t xml:space="preserve">cquisition by </w:t>
      </w:r>
      <w:r w:rsidR="00AC3E7B">
        <w:rPr>
          <w:rFonts w:cs="Times New Roman"/>
          <w:b/>
          <w:szCs w:val="18"/>
          <w:highlight w:val="yellow"/>
          <w:lang w:eastAsia="zh-CN"/>
        </w:rPr>
        <w:t>s</w:t>
      </w:r>
      <w:r w:rsidRPr="00682C1B">
        <w:rPr>
          <w:rFonts w:cs="Times New Roman"/>
          <w:b/>
          <w:szCs w:val="18"/>
          <w:highlight w:val="yellow"/>
          <w:lang w:eastAsia="zh-CN"/>
        </w:rPr>
        <w:t xml:space="preserve">pinning </w:t>
      </w:r>
      <w:r w:rsidR="00AC3E7B">
        <w:rPr>
          <w:rFonts w:cs="Times New Roman"/>
          <w:b/>
          <w:szCs w:val="18"/>
          <w:highlight w:val="yellow"/>
          <w:lang w:eastAsia="zh-CN"/>
        </w:rPr>
        <w:t>d</w:t>
      </w:r>
      <w:r w:rsidRPr="00682C1B">
        <w:rPr>
          <w:rFonts w:cs="Times New Roman"/>
          <w:b/>
          <w:szCs w:val="18"/>
          <w:highlight w:val="yellow"/>
          <w:lang w:eastAsia="zh-CN"/>
        </w:rPr>
        <w:t xml:space="preserve">isk </w:t>
      </w:r>
      <w:r w:rsidR="00AC3E7B">
        <w:rPr>
          <w:rFonts w:cs="Times New Roman"/>
          <w:b/>
          <w:szCs w:val="18"/>
          <w:highlight w:val="yellow"/>
          <w:lang w:eastAsia="zh-CN"/>
        </w:rPr>
        <w:t>c</w:t>
      </w:r>
      <w:r w:rsidRPr="00682C1B">
        <w:rPr>
          <w:rFonts w:cs="Times New Roman"/>
          <w:b/>
          <w:szCs w:val="18"/>
          <w:highlight w:val="yellow"/>
          <w:lang w:eastAsia="zh-CN"/>
        </w:rPr>
        <w:t xml:space="preserve">onfocal </w:t>
      </w:r>
      <w:r w:rsidR="00AC3E7B">
        <w:rPr>
          <w:rFonts w:cs="Times New Roman"/>
          <w:b/>
          <w:szCs w:val="18"/>
          <w:highlight w:val="yellow"/>
          <w:lang w:eastAsia="zh-CN"/>
        </w:rPr>
        <w:t>m</w:t>
      </w:r>
      <w:r w:rsidRPr="00682C1B">
        <w:rPr>
          <w:rFonts w:cs="Times New Roman"/>
          <w:b/>
          <w:szCs w:val="18"/>
          <w:highlight w:val="yellow"/>
          <w:lang w:eastAsia="zh-CN"/>
        </w:rPr>
        <w:t>icroscopy</w:t>
      </w:r>
    </w:p>
    <w:p w14:paraId="7A892C18" w14:textId="77777777" w:rsidR="005936CB" w:rsidRPr="00682C1B" w:rsidRDefault="005936CB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b/>
          <w:szCs w:val="18"/>
          <w:highlight w:val="yellow"/>
          <w:lang w:eastAsia="zh-CN"/>
        </w:rPr>
      </w:pPr>
    </w:p>
    <w:p w14:paraId="7B6D8A47" w14:textId="47A60ADF" w:rsidR="005936CB" w:rsidRPr="00682C1B" w:rsidRDefault="00650F75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</w:rPr>
        <w:t>3.</w:t>
      </w:r>
      <w:r w:rsidR="005936CB" w:rsidRPr="00682C1B">
        <w:rPr>
          <w:rFonts w:cs="Times New Roman"/>
          <w:szCs w:val="18"/>
          <w:highlight w:val="yellow"/>
        </w:rPr>
        <w:t>1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 Pipette 150 </w:t>
      </w:r>
      <w:r w:rsidR="005936CB" w:rsidRPr="00682C1B">
        <w:rPr>
          <w:rFonts w:asciiTheme="minorHAnsi" w:eastAsiaTheme="minorEastAsia" w:hAnsiTheme="minorHAnsi" w:cs="Times New Roman"/>
          <w:color w:val="auto"/>
          <w:szCs w:val="18"/>
          <w:highlight w:val="yellow"/>
          <w:lang w:eastAsia="zh-CN"/>
        </w:rPr>
        <w:t>µ</w:t>
      </w:r>
      <w:r w:rsidR="00A4555B">
        <w:rPr>
          <w:rFonts w:cs="Times New Roman"/>
          <w:szCs w:val="18"/>
          <w:highlight w:val="yellow"/>
          <w:lang w:eastAsia="zh-CN"/>
        </w:rPr>
        <w:t>L</w:t>
      </w:r>
      <w:r w:rsidR="00AC3E7B">
        <w:rPr>
          <w:rFonts w:cs="Times New Roman"/>
          <w:szCs w:val="18"/>
          <w:highlight w:val="yellow"/>
          <w:lang w:eastAsia="zh-CN"/>
        </w:rPr>
        <w:t xml:space="preserve"> of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 1 </w:t>
      </w:r>
      <w:r w:rsidR="005936CB" w:rsidRPr="00682C1B">
        <w:rPr>
          <w:rFonts w:asciiTheme="minorHAnsi" w:eastAsiaTheme="minorEastAsia" w:hAnsiTheme="minorHAnsi" w:cs="Times New Roman"/>
          <w:color w:val="auto"/>
          <w:szCs w:val="18"/>
          <w:highlight w:val="yellow"/>
          <w:lang w:eastAsia="zh-CN"/>
        </w:rPr>
        <w:t>µ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M </w:t>
      </w:r>
      <w:proofErr w:type="spellStart"/>
      <w:r w:rsidR="005936CB" w:rsidRPr="00682C1B">
        <w:rPr>
          <w:rFonts w:cs="Times New Roman"/>
          <w:szCs w:val="18"/>
          <w:highlight w:val="yellow"/>
          <w:lang w:eastAsia="zh-CN"/>
        </w:rPr>
        <w:t>AlexaFluor</w:t>
      </w:r>
      <w:proofErr w:type="spellEnd"/>
      <w:r w:rsidR="005936CB" w:rsidRPr="00682C1B">
        <w:rPr>
          <w:rFonts w:cs="Times New Roman"/>
          <w:szCs w:val="18"/>
          <w:highlight w:val="yellow"/>
          <w:lang w:eastAsia="zh-CN"/>
        </w:rPr>
        <w:t xml:space="preserve"> 633 in HBSS onto the glass </w:t>
      </w:r>
      <w:proofErr w:type="spellStart"/>
      <w:r w:rsidR="005936CB" w:rsidRPr="00682C1B">
        <w:rPr>
          <w:rFonts w:cs="Times New Roman"/>
          <w:szCs w:val="18"/>
          <w:highlight w:val="yellow"/>
          <w:lang w:eastAsia="zh-CN"/>
        </w:rPr>
        <w:t>coverslipped</w:t>
      </w:r>
      <w:proofErr w:type="spellEnd"/>
      <w:r w:rsidR="005936CB" w:rsidRPr="00682C1B">
        <w:rPr>
          <w:rFonts w:cs="Times New Roman"/>
          <w:szCs w:val="18"/>
          <w:highlight w:val="yellow"/>
          <w:lang w:eastAsia="zh-CN"/>
        </w:rPr>
        <w:t xml:space="preserve"> bottom of a 35</w:t>
      </w:r>
      <w:r w:rsidR="002A00B4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mm dish. Position the mouse so that the opened mucosal surface directly contacts the coverslip. </w:t>
      </w:r>
    </w:p>
    <w:p w14:paraId="345EC5D9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  <w:r w:rsidRPr="00682C1B">
        <w:rPr>
          <w:rFonts w:cs="Times New Roman"/>
          <w:szCs w:val="18"/>
          <w:highlight w:val="yellow"/>
        </w:rPr>
        <w:t xml:space="preserve"> </w:t>
      </w:r>
    </w:p>
    <w:p w14:paraId="32D8D9A5" w14:textId="3F6BC34F" w:rsidR="005936CB" w:rsidRPr="00682C1B" w:rsidRDefault="00650F75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</w:rPr>
      </w:pPr>
      <w:r>
        <w:rPr>
          <w:rFonts w:cs="Times New Roman"/>
          <w:szCs w:val="18"/>
          <w:highlight w:val="yellow"/>
        </w:rPr>
        <w:t>3.</w:t>
      </w:r>
      <w:r w:rsidR="005936CB" w:rsidRPr="00682C1B">
        <w:rPr>
          <w:rFonts w:cs="Times New Roman"/>
          <w:szCs w:val="18"/>
          <w:highlight w:val="yellow"/>
        </w:rPr>
        <w:t xml:space="preserve">2 Tilt the head of the microscope back and place the mouse on the </w:t>
      </w:r>
      <w:proofErr w:type="spellStart"/>
      <w:r w:rsidR="005936CB" w:rsidRPr="00682C1B">
        <w:rPr>
          <w:rFonts w:cs="Times New Roman"/>
          <w:szCs w:val="18"/>
          <w:highlight w:val="yellow"/>
        </w:rPr>
        <w:t>coverslipped</w:t>
      </w:r>
      <w:proofErr w:type="spellEnd"/>
      <w:r w:rsidR="005936CB" w:rsidRPr="00682C1B">
        <w:rPr>
          <w:rFonts w:cs="Times New Roman"/>
          <w:szCs w:val="18"/>
          <w:highlight w:val="yellow"/>
        </w:rPr>
        <w:t xml:space="preserve"> dish on the imaging stage in a pre-warmed incubator. Alternatively,</w:t>
      </w:r>
      <w:r w:rsidR="00AC3E7B">
        <w:rPr>
          <w:rFonts w:cs="Times New Roman"/>
          <w:szCs w:val="18"/>
          <w:highlight w:val="yellow"/>
        </w:rPr>
        <w:t xml:space="preserve"> cover</w:t>
      </w:r>
      <w:r w:rsidR="005936CB" w:rsidRPr="00682C1B">
        <w:rPr>
          <w:rFonts w:cs="Times New Roman"/>
          <w:szCs w:val="18"/>
          <w:highlight w:val="yellow"/>
        </w:rPr>
        <w:t xml:space="preserve"> the mouse by a heating blanket to maintain body temperature.</w:t>
      </w:r>
    </w:p>
    <w:p w14:paraId="4422512E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73911B10" w14:textId="73494A81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 w:rsidRPr="00682C1B">
        <w:rPr>
          <w:rFonts w:cs="Times New Roman"/>
          <w:szCs w:val="18"/>
          <w:highlight w:val="yellow"/>
          <w:lang w:eastAsia="zh-CN"/>
        </w:rPr>
        <w:t>3.</w:t>
      </w:r>
      <w:r w:rsidR="00650F75">
        <w:rPr>
          <w:rFonts w:cs="Times New Roman"/>
          <w:szCs w:val="18"/>
          <w:highlight w:val="yellow"/>
          <w:lang w:eastAsia="zh-CN"/>
        </w:rPr>
        <w:t>3</w:t>
      </w:r>
      <w:r w:rsidRPr="00682C1B">
        <w:rPr>
          <w:rFonts w:cs="Times New Roman"/>
          <w:szCs w:val="18"/>
          <w:highlight w:val="yellow"/>
          <w:lang w:eastAsia="zh-CN"/>
        </w:rPr>
        <w:t xml:space="preserve"> Launch imaging software. The excitation intensity and exposure time for each laser should not exceed 10-15 </w:t>
      </w:r>
      <w:proofErr w:type="spellStart"/>
      <w:r w:rsidRPr="00682C1B">
        <w:rPr>
          <w:rFonts w:cs="Times New Roman"/>
          <w:szCs w:val="18"/>
          <w:highlight w:val="yellow"/>
          <w:lang w:eastAsia="zh-CN"/>
        </w:rPr>
        <w:t>mW</w:t>
      </w:r>
      <w:proofErr w:type="spellEnd"/>
      <w:r w:rsidRPr="00682C1B">
        <w:rPr>
          <w:rFonts w:cs="Times New Roman"/>
          <w:szCs w:val="18"/>
          <w:highlight w:val="yellow"/>
          <w:lang w:eastAsia="zh-CN"/>
        </w:rPr>
        <w:t xml:space="preserve"> or 120-150 </w:t>
      </w:r>
      <w:proofErr w:type="spellStart"/>
      <w:r w:rsidRPr="00682C1B">
        <w:rPr>
          <w:rFonts w:cs="Times New Roman"/>
          <w:szCs w:val="18"/>
          <w:highlight w:val="yellow"/>
          <w:lang w:eastAsia="zh-CN"/>
        </w:rPr>
        <w:t>ms</w:t>
      </w:r>
      <w:proofErr w:type="spellEnd"/>
      <w:r w:rsidRPr="00682C1B">
        <w:rPr>
          <w:rFonts w:cs="Times New Roman"/>
          <w:szCs w:val="18"/>
          <w:highlight w:val="yellow"/>
          <w:lang w:eastAsia="zh-CN"/>
        </w:rPr>
        <w:t>, respectively, to avoid photobleaching and to minimize the interval between time points.</w:t>
      </w:r>
      <w:r w:rsidRPr="00682C1B">
        <w:rPr>
          <w:highlight w:val="yellow"/>
        </w:rPr>
        <w:t xml:space="preserve"> </w:t>
      </w:r>
      <w:r w:rsidRPr="00682C1B">
        <w:rPr>
          <w:rFonts w:cs="Times New Roman"/>
          <w:szCs w:val="18"/>
          <w:highlight w:val="yellow"/>
          <w:lang w:eastAsia="zh-CN"/>
        </w:rPr>
        <w:t>Adjust the frame average to “2” and turn on the EM gain function to reduce background noise. Select 63</w:t>
      </w:r>
      <w:r w:rsidR="00AC3E7B">
        <w:rPr>
          <w:rFonts w:cs="Times New Roman"/>
          <w:szCs w:val="18"/>
          <w:highlight w:val="yellow"/>
          <w:lang w:eastAsia="zh-CN"/>
        </w:rPr>
        <w:t>X</w:t>
      </w:r>
      <w:r w:rsidRPr="00682C1B">
        <w:rPr>
          <w:rFonts w:cs="Times New Roman"/>
          <w:szCs w:val="18"/>
          <w:highlight w:val="yellow"/>
          <w:lang w:eastAsia="zh-CN"/>
        </w:rPr>
        <w:t xml:space="preserve"> objective calibration to ensure the correct measurement of pixel size. </w:t>
      </w:r>
    </w:p>
    <w:p w14:paraId="20C82E59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3AA6D7C9" w14:textId="452CAB64" w:rsidR="005936CB" w:rsidRPr="00956238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  <w:r w:rsidRPr="00956238">
        <w:rPr>
          <w:rFonts w:cs="Times New Roman"/>
          <w:szCs w:val="18"/>
          <w:lang w:eastAsia="zh-CN"/>
        </w:rPr>
        <w:t xml:space="preserve">NOTE: The settings detailed above are meant to provide </w:t>
      </w:r>
      <w:r w:rsidR="000E5DFE">
        <w:rPr>
          <w:rFonts w:cs="Times New Roman"/>
          <w:szCs w:val="18"/>
          <w:lang w:eastAsia="zh-CN"/>
        </w:rPr>
        <w:t>an initial</w:t>
      </w:r>
      <w:r w:rsidRPr="00956238">
        <w:rPr>
          <w:rFonts w:cs="Times New Roman"/>
          <w:szCs w:val="18"/>
          <w:lang w:eastAsia="zh-CN"/>
        </w:rPr>
        <w:t xml:space="preserve"> reference,</w:t>
      </w:r>
      <w:r w:rsidR="007F6F83">
        <w:rPr>
          <w:rFonts w:cs="Times New Roman"/>
          <w:szCs w:val="18"/>
          <w:lang w:eastAsia="zh-CN"/>
        </w:rPr>
        <w:t xml:space="preserve"> </w:t>
      </w:r>
      <w:r w:rsidRPr="00956238">
        <w:rPr>
          <w:rFonts w:cs="Times New Roman"/>
          <w:szCs w:val="18"/>
          <w:lang w:eastAsia="zh-CN"/>
        </w:rPr>
        <w:t>but will vary depending on individual microscope configurations.</w:t>
      </w:r>
    </w:p>
    <w:p w14:paraId="2DB1107D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7CD25669" w14:textId="726C92A5" w:rsidR="005936CB" w:rsidRPr="00682C1B" w:rsidRDefault="009F4D27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3.</w:t>
      </w:r>
      <w:r w:rsidR="005936CB" w:rsidRPr="00682C1B">
        <w:rPr>
          <w:rFonts w:cs="Times New Roman"/>
          <w:szCs w:val="18"/>
          <w:highlight w:val="yellow"/>
          <w:lang w:eastAsia="zh-CN"/>
        </w:rPr>
        <w:t>4 Using the 405 nm laser and the 20</w:t>
      </w:r>
      <w:r w:rsidR="00AC3E7B">
        <w:rPr>
          <w:rFonts w:cs="Times New Roman"/>
          <w:szCs w:val="18"/>
          <w:highlight w:val="yellow"/>
          <w:lang w:eastAsia="zh-CN"/>
        </w:rPr>
        <w:t>X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 air objective, visualize the nuclei to locate a field of villi that lack noticeable movement or drift by eye. Avoid areas of artifactual movement due to respiration, peristalsis</w:t>
      </w:r>
      <w:r w:rsidR="00DD1698">
        <w:rPr>
          <w:rFonts w:cs="Times New Roman"/>
          <w:szCs w:val="18"/>
          <w:highlight w:val="yellow"/>
          <w:lang w:eastAsia="zh-CN"/>
        </w:rPr>
        <w:t xml:space="preserve"> or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 heartbeat.</w:t>
      </w:r>
    </w:p>
    <w:p w14:paraId="2C49F388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2C1065C6" w14:textId="36B7C0C9" w:rsidR="005936CB" w:rsidRPr="00682C1B" w:rsidRDefault="009F4D27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3.</w:t>
      </w:r>
      <w:r w:rsidR="005936CB" w:rsidRPr="00682C1B">
        <w:rPr>
          <w:rFonts w:cs="Times New Roman"/>
          <w:szCs w:val="18"/>
          <w:highlight w:val="yellow"/>
          <w:lang w:eastAsia="zh-CN"/>
        </w:rPr>
        <w:t>5 Using the XY scan, record the XY coordinate of the field of interest and switch to the glycerol immersion 63</w:t>
      </w:r>
      <w:r w:rsidR="00AC3E7B">
        <w:rPr>
          <w:rFonts w:cs="Times New Roman"/>
          <w:szCs w:val="18"/>
          <w:highlight w:val="yellow"/>
          <w:lang w:eastAsia="zh-CN"/>
        </w:rPr>
        <w:t>X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 objective. </w:t>
      </w:r>
    </w:p>
    <w:p w14:paraId="0C1D2DB5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566F24E3" w14:textId="50DC0061" w:rsidR="005936CB" w:rsidRPr="00682C1B" w:rsidRDefault="009F4D27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3.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6 Confirm that the villi in the </w:t>
      </w:r>
      <w:r w:rsidR="00DD1698">
        <w:rPr>
          <w:rFonts w:cs="Times New Roman"/>
          <w:szCs w:val="18"/>
          <w:highlight w:val="yellow"/>
          <w:lang w:eastAsia="zh-CN"/>
        </w:rPr>
        <w:t xml:space="preserve">selected 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field are stable by acquiring a live image on the 405 nm channel for up to 1 min. </w:t>
      </w:r>
    </w:p>
    <w:p w14:paraId="00E6F1C9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13404270" w14:textId="4706E99D" w:rsidR="00C954FD" w:rsidRDefault="009F4D27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3.</w:t>
      </w:r>
      <w:r w:rsidR="005936CB" w:rsidRPr="00682C1B">
        <w:rPr>
          <w:rFonts w:cs="Times New Roman"/>
          <w:szCs w:val="18"/>
          <w:highlight w:val="yellow"/>
          <w:lang w:eastAsia="zh-CN"/>
        </w:rPr>
        <w:t>7 While acquiring a live image on the 405 nm channel, adjust the focus to find the orthogonal plane just beneath the villous tip. Acquire Z-stacks starting from the just below the villous tip epithelium down the villus until it is difficult to resolve the nuclei, about 15-20</w:t>
      </w:r>
      <w:r w:rsidR="005936CB" w:rsidRPr="00682C1B">
        <w:rPr>
          <w:rFonts w:asciiTheme="minorHAnsi" w:eastAsiaTheme="minorEastAsia" w:hAnsiTheme="minorHAnsi" w:cs="Times New Roman"/>
          <w:color w:val="auto"/>
          <w:szCs w:val="18"/>
          <w:highlight w:val="yellow"/>
          <w:lang w:eastAsia="zh-CN"/>
        </w:rPr>
        <w:t xml:space="preserve"> µ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m, using a 1.5 </w:t>
      </w:r>
      <w:r w:rsidR="005936CB" w:rsidRPr="00682C1B">
        <w:rPr>
          <w:rFonts w:asciiTheme="minorHAnsi" w:eastAsiaTheme="minorEastAsia" w:hAnsiTheme="minorHAnsi" w:cs="Times New Roman"/>
          <w:color w:val="auto"/>
          <w:szCs w:val="18"/>
          <w:highlight w:val="yellow"/>
          <w:lang w:eastAsia="zh-CN"/>
        </w:rPr>
        <w:t>µ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m step. </w:t>
      </w:r>
    </w:p>
    <w:p w14:paraId="4B12CD7F" w14:textId="77777777" w:rsidR="00C954FD" w:rsidRDefault="00C954FD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36D64CEA" w14:textId="3D6EDD43" w:rsidR="005936CB" w:rsidRPr="00814A6E" w:rsidRDefault="00C954FD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  <w:r w:rsidRPr="00814A6E">
        <w:rPr>
          <w:rFonts w:cs="Times New Roman"/>
          <w:szCs w:val="18"/>
          <w:lang w:eastAsia="zh-CN"/>
        </w:rPr>
        <w:t xml:space="preserve">NOTE: </w:t>
      </w:r>
      <w:r w:rsidR="005936CB" w:rsidRPr="00814A6E">
        <w:rPr>
          <w:rFonts w:cs="Times New Roman"/>
          <w:szCs w:val="18"/>
          <w:lang w:eastAsia="zh-CN"/>
        </w:rPr>
        <w:t xml:space="preserve">When imaging with three channels (405, 488, 640 nm) using the exposure times described above, it is possible to acquire all three channels </w:t>
      </w:r>
      <w:r w:rsidR="005936CB" w:rsidRPr="00814A6E">
        <w:t xml:space="preserve">sequentially </w:t>
      </w:r>
      <w:r w:rsidR="005936CB" w:rsidRPr="00814A6E">
        <w:rPr>
          <w:rFonts w:cs="Times New Roman"/>
          <w:szCs w:val="18"/>
          <w:lang w:eastAsia="zh-CN"/>
        </w:rPr>
        <w:t>at approximately 20 s intervals.</w:t>
      </w:r>
    </w:p>
    <w:p w14:paraId="56517CE2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6D1C001B" w14:textId="202CE632" w:rsidR="00C954FD" w:rsidRDefault="009F4D27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  <w:r>
        <w:rPr>
          <w:rFonts w:cs="Times New Roman"/>
          <w:szCs w:val="18"/>
          <w:highlight w:val="yellow"/>
          <w:lang w:eastAsia="zh-CN"/>
        </w:rPr>
        <w:t>3.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8 </w:t>
      </w:r>
      <w:r w:rsidR="00AC3E7B">
        <w:rPr>
          <w:rFonts w:cs="Times New Roman"/>
          <w:szCs w:val="18"/>
          <w:highlight w:val="yellow"/>
          <w:lang w:eastAsia="zh-CN"/>
        </w:rPr>
        <w:t>O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pen </w:t>
      </w:r>
      <w:r w:rsidR="00C954FD">
        <w:rPr>
          <w:rFonts w:cs="Times New Roman"/>
          <w:szCs w:val="18"/>
          <w:highlight w:val="yellow"/>
        </w:rPr>
        <w:t>the software</w:t>
      </w:r>
      <w:r w:rsidR="00C954FD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5936CB" w:rsidRPr="00682C1B">
        <w:rPr>
          <w:rFonts w:cs="Times New Roman"/>
          <w:szCs w:val="18"/>
          <w:highlight w:val="yellow"/>
          <w:lang w:eastAsia="zh-CN"/>
        </w:rPr>
        <w:t>in analysis mode</w:t>
      </w:r>
      <w:r w:rsidR="00AC3E7B">
        <w:rPr>
          <w:rFonts w:cs="Times New Roman"/>
          <w:szCs w:val="18"/>
          <w:highlight w:val="yellow"/>
          <w:lang w:eastAsia="zh-CN"/>
        </w:rPr>
        <w:t>,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AC3E7B" w:rsidRPr="00682C1B">
        <w:rPr>
          <w:rFonts w:cs="Times New Roman"/>
          <w:szCs w:val="18"/>
          <w:highlight w:val="yellow"/>
          <w:lang w:eastAsia="zh-CN"/>
        </w:rPr>
        <w:t>3-5 min after beginning the acquisition</w:t>
      </w:r>
      <w:r w:rsidR="00AC3E7B">
        <w:rPr>
          <w:rFonts w:cs="Times New Roman"/>
          <w:szCs w:val="18"/>
          <w:highlight w:val="yellow"/>
          <w:lang w:eastAsia="zh-CN"/>
        </w:rPr>
        <w:t>,</w:t>
      </w:r>
      <w:r w:rsidR="00AC3E7B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to confirm the image stability and </w:t>
      </w:r>
      <w:r w:rsidR="005936CB" w:rsidRPr="00682C1B">
        <w:rPr>
          <w:rFonts w:ascii="Symbol" w:hAnsi="Symbol" w:cs="Times New Roman"/>
          <w:szCs w:val="18"/>
          <w:highlight w:val="yellow"/>
        </w:rPr>
        <w:t></w:t>
      </w:r>
      <w:r w:rsidR="005936CB" w:rsidRPr="00682C1B">
        <w:rPr>
          <w:rFonts w:ascii="Symbol" w:hAnsi="Symbol" w:cs="Times New Roman"/>
          <w:szCs w:val="18"/>
          <w:highlight w:val="yellow"/>
        </w:rPr>
        <w:t></w:t>
      </w:r>
      <w:r w:rsidR="005936CB" w:rsidRPr="00682C1B">
        <w:rPr>
          <w:rFonts w:cs="Arial"/>
          <w:szCs w:val="18"/>
          <w:highlight w:val="yellow"/>
        </w:rPr>
        <w:t xml:space="preserve"> IEL motility</w:t>
      </w:r>
      <w:r w:rsidR="005936CB" w:rsidRPr="00682C1B">
        <w:rPr>
          <w:rFonts w:cs="Times New Roman"/>
          <w:szCs w:val="18"/>
          <w:highlight w:val="yellow"/>
          <w:lang w:eastAsia="zh-CN"/>
        </w:rPr>
        <w:t>. Continue to acquire images for 30-</w:t>
      </w:r>
      <w:r w:rsidR="000E5DFE">
        <w:rPr>
          <w:rFonts w:cs="Times New Roman"/>
          <w:szCs w:val="18"/>
          <w:highlight w:val="yellow"/>
          <w:lang w:eastAsia="zh-CN"/>
        </w:rPr>
        <w:t>60</w:t>
      </w:r>
      <w:r w:rsidR="000E5DFE" w:rsidRPr="00682C1B">
        <w:rPr>
          <w:rFonts w:cs="Times New Roman"/>
          <w:szCs w:val="18"/>
          <w:highlight w:val="yellow"/>
          <w:lang w:eastAsia="zh-CN"/>
        </w:rPr>
        <w:t xml:space="preserve"> </w:t>
      </w:r>
      <w:r w:rsidR="005936CB" w:rsidRPr="00682C1B">
        <w:rPr>
          <w:rFonts w:cs="Times New Roman"/>
          <w:szCs w:val="18"/>
          <w:highlight w:val="yellow"/>
          <w:lang w:eastAsia="zh-CN"/>
        </w:rPr>
        <w:t>min for each field of villi. Record 2-3 fields for each mouse.</w:t>
      </w:r>
      <w:r w:rsidR="005936CB" w:rsidRPr="00682C1B">
        <w:rPr>
          <w:rFonts w:cs="Times New Roman"/>
          <w:szCs w:val="18"/>
          <w:highlight w:val="yellow"/>
        </w:rPr>
        <w:t xml:space="preserve"> While imaging, monitor the mouse </w:t>
      </w:r>
      <w:r w:rsidR="005936CB" w:rsidRPr="00682C1B">
        <w:rPr>
          <w:rFonts w:cs="Times New Roman"/>
          <w:szCs w:val="18"/>
          <w:highlight w:val="yellow"/>
          <w:lang w:eastAsia="zh-CN"/>
        </w:rPr>
        <w:t xml:space="preserve">every 5 min. </w:t>
      </w:r>
    </w:p>
    <w:p w14:paraId="45814726" w14:textId="77777777" w:rsidR="00C954FD" w:rsidRDefault="00C954FD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0F30C12C" w14:textId="54D344DC" w:rsidR="005936CB" w:rsidRPr="00814A6E" w:rsidRDefault="00C954FD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  <w:r w:rsidRPr="00814A6E">
        <w:rPr>
          <w:rFonts w:cs="Times New Roman"/>
          <w:szCs w:val="18"/>
          <w:lang w:eastAsia="zh-CN"/>
        </w:rPr>
        <w:t xml:space="preserve">NOTE: </w:t>
      </w:r>
      <w:r w:rsidR="005936CB" w:rsidRPr="00814A6E">
        <w:rPr>
          <w:rFonts w:cs="Times New Roman"/>
          <w:szCs w:val="18"/>
          <w:lang w:eastAsia="zh-CN"/>
        </w:rPr>
        <w:t xml:space="preserve">If the anesthesia begins to wear off, </w:t>
      </w:r>
      <w:r w:rsidR="000E5DFE" w:rsidRPr="00814A6E">
        <w:rPr>
          <w:rFonts w:cs="Times New Roman"/>
          <w:szCs w:val="18"/>
          <w:lang w:eastAsia="zh-CN"/>
        </w:rPr>
        <w:t xml:space="preserve">use forceps to </w:t>
      </w:r>
      <w:r w:rsidR="005936CB" w:rsidRPr="00814A6E">
        <w:rPr>
          <w:rFonts w:cs="Times New Roman"/>
          <w:szCs w:val="18"/>
          <w:lang w:eastAsia="zh-CN"/>
        </w:rPr>
        <w:t xml:space="preserve">gently scruff </w:t>
      </w:r>
      <w:r w:rsidR="000E5DFE" w:rsidRPr="00814A6E">
        <w:rPr>
          <w:rFonts w:cs="Times New Roman"/>
          <w:szCs w:val="18"/>
          <w:lang w:eastAsia="zh-CN"/>
        </w:rPr>
        <w:t>the neck of the mouse to</w:t>
      </w:r>
      <w:r w:rsidR="005936CB" w:rsidRPr="00814A6E">
        <w:rPr>
          <w:rFonts w:cs="Times New Roman"/>
          <w:szCs w:val="18"/>
          <w:lang w:eastAsia="zh-CN"/>
        </w:rPr>
        <w:t xml:space="preserve"> administer 50 </w:t>
      </w:r>
      <w:r w:rsidR="005936CB" w:rsidRPr="00814A6E">
        <w:rPr>
          <w:rFonts w:asciiTheme="minorHAnsi" w:eastAsiaTheme="minorEastAsia" w:hAnsiTheme="minorHAnsi" w:cs="Times New Roman"/>
          <w:color w:val="auto"/>
          <w:szCs w:val="18"/>
          <w:lang w:eastAsia="zh-CN"/>
        </w:rPr>
        <w:t>µ</w:t>
      </w:r>
      <w:r w:rsidR="005936CB" w:rsidRPr="00814A6E">
        <w:rPr>
          <w:rFonts w:cs="Times New Roman"/>
          <w:szCs w:val="18"/>
          <w:lang w:eastAsia="zh-CN"/>
        </w:rPr>
        <w:t xml:space="preserve">L </w:t>
      </w:r>
      <w:r w:rsidR="00AC3E7B">
        <w:rPr>
          <w:rFonts w:cs="Times New Roman"/>
          <w:szCs w:val="18"/>
          <w:lang w:eastAsia="zh-CN"/>
        </w:rPr>
        <w:t xml:space="preserve">of </w:t>
      </w:r>
      <w:r w:rsidR="005936CB" w:rsidRPr="00814A6E">
        <w:rPr>
          <w:rFonts w:cs="Times New Roman"/>
          <w:szCs w:val="18"/>
          <w:lang w:eastAsia="zh-CN"/>
        </w:rPr>
        <w:t>ketamine/xylazine at a time. Continue to monitor anesthesia levels and re-administer when necessary.</w:t>
      </w:r>
    </w:p>
    <w:p w14:paraId="5C6F6B02" w14:textId="77777777" w:rsidR="005936CB" w:rsidRPr="00682C1B" w:rsidRDefault="005936CB" w:rsidP="00201844">
      <w:pPr>
        <w:pStyle w:val="a4"/>
        <w:spacing w:before="0" w:beforeAutospacing="0" w:after="0" w:afterAutospacing="0"/>
        <w:rPr>
          <w:rFonts w:cs="Times New Roman"/>
          <w:szCs w:val="18"/>
          <w:highlight w:val="yellow"/>
          <w:lang w:eastAsia="zh-CN"/>
        </w:rPr>
      </w:pPr>
    </w:p>
    <w:p w14:paraId="39690425" w14:textId="079D2309" w:rsidR="005936CB" w:rsidRDefault="009F4D27" w:rsidP="00201844">
      <w:pPr>
        <w:pStyle w:val="a4"/>
        <w:spacing w:before="0" w:beforeAutospacing="0" w:after="0" w:afterAutospacing="0"/>
        <w:rPr>
          <w:rFonts w:cs="Times New Roman"/>
          <w:szCs w:val="18"/>
        </w:rPr>
      </w:pPr>
      <w:r>
        <w:rPr>
          <w:rFonts w:cs="Times New Roman"/>
          <w:szCs w:val="18"/>
        </w:rPr>
        <w:t>3.</w:t>
      </w:r>
      <w:r w:rsidR="005936CB" w:rsidRPr="009C3875">
        <w:rPr>
          <w:rFonts w:cs="Times New Roman"/>
          <w:szCs w:val="18"/>
        </w:rPr>
        <w:t>9 It is not advisable to image a single mouse for longer than 4 h. Once image acquisition is complete, sacrifice the mice by cervical dislocation followed by bilateral pneumothorax.</w:t>
      </w:r>
    </w:p>
    <w:p w14:paraId="20CECE2C" w14:textId="77777777" w:rsidR="00935774" w:rsidRPr="004072D4" w:rsidRDefault="00935774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69FE6544" w14:textId="0BD7DEAB" w:rsidR="00E4443E" w:rsidRDefault="00B63DAF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b/>
          <w:szCs w:val="18"/>
          <w:lang w:eastAsia="zh-CN"/>
        </w:rPr>
      </w:pPr>
      <w:r>
        <w:rPr>
          <w:rFonts w:cs="Times New Roman"/>
          <w:b/>
          <w:szCs w:val="18"/>
          <w:lang w:eastAsia="zh-CN"/>
        </w:rPr>
        <w:t>4</w:t>
      </w:r>
      <w:r w:rsidR="00905EF1" w:rsidRPr="0094617A">
        <w:rPr>
          <w:rFonts w:cs="Times New Roman"/>
          <w:b/>
          <w:szCs w:val="18"/>
          <w:lang w:eastAsia="zh-CN"/>
        </w:rPr>
        <w:t xml:space="preserve">. </w:t>
      </w:r>
      <w:r w:rsidR="001569F2" w:rsidRPr="0094617A">
        <w:rPr>
          <w:rFonts w:cs="Times New Roman"/>
          <w:b/>
          <w:szCs w:val="18"/>
          <w:lang w:eastAsia="zh-CN"/>
        </w:rPr>
        <w:t>4D a</w:t>
      </w:r>
      <w:r w:rsidR="00905EF1" w:rsidRPr="0094617A">
        <w:rPr>
          <w:rFonts w:cs="Times New Roman"/>
          <w:b/>
          <w:szCs w:val="18"/>
          <w:lang w:eastAsia="zh-CN"/>
        </w:rPr>
        <w:t>naly</w:t>
      </w:r>
      <w:r w:rsidR="001569F2" w:rsidRPr="0094617A">
        <w:rPr>
          <w:rFonts w:cs="Times New Roman"/>
          <w:b/>
          <w:szCs w:val="18"/>
          <w:lang w:eastAsia="zh-CN"/>
        </w:rPr>
        <w:t>sis of images</w:t>
      </w:r>
    </w:p>
    <w:p w14:paraId="29254464" w14:textId="77777777" w:rsidR="009468F5" w:rsidRDefault="009468F5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b/>
          <w:szCs w:val="18"/>
          <w:lang w:eastAsia="zh-CN"/>
        </w:rPr>
      </w:pPr>
    </w:p>
    <w:p w14:paraId="23A58909" w14:textId="6628AC2A" w:rsidR="001569F2" w:rsidRDefault="001F0F05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  <w:lang w:eastAsia="zh-CN"/>
        </w:rPr>
        <w:t>4.</w:t>
      </w:r>
      <w:r w:rsidR="00E4443E">
        <w:rPr>
          <w:rFonts w:cs="Times New Roman"/>
          <w:szCs w:val="18"/>
          <w:lang w:eastAsia="zh-CN"/>
        </w:rPr>
        <w:t xml:space="preserve">1 </w:t>
      </w:r>
      <w:r w:rsidR="00C954FD">
        <w:rPr>
          <w:rFonts w:cs="Times New Roman"/>
          <w:szCs w:val="18"/>
          <w:lang w:eastAsia="zh-CN"/>
        </w:rPr>
        <w:t>D</w:t>
      </w:r>
      <w:r w:rsidR="002E3573">
        <w:rPr>
          <w:rFonts w:cs="Times New Roman"/>
          <w:szCs w:val="18"/>
          <w:lang w:eastAsia="zh-CN"/>
        </w:rPr>
        <w:t xml:space="preserve">irectly </w:t>
      </w:r>
      <w:r w:rsidR="008568B0" w:rsidRPr="0094617A">
        <w:rPr>
          <w:rFonts w:cs="Times New Roman"/>
          <w:szCs w:val="18"/>
          <w:lang w:eastAsia="zh-CN"/>
        </w:rPr>
        <w:t>i</w:t>
      </w:r>
      <w:r w:rsidR="00410AF4" w:rsidRPr="0094617A">
        <w:rPr>
          <w:rFonts w:cs="Times New Roman"/>
          <w:szCs w:val="18"/>
          <w:lang w:eastAsia="zh-CN"/>
        </w:rPr>
        <w:t>mport imaging file</w:t>
      </w:r>
      <w:r w:rsidR="00151145" w:rsidRPr="0094617A">
        <w:rPr>
          <w:rFonts w:cs="Times New Roman"/>
          <w:szCs w:val="18"/>
          <w:lang w:eastAsia="zh-CN"/>
        </w:rPr>
        <w:t>s</w:t>
      </w:r>
      <w:r w:rsidR="00410AF4" w:rsidRPr="0094617A">
        <w:rPr>
          <w:rFonts w:cs="Times New Roman"/>
          <w:szCs w:val="18"/>
          <w:lang w:eastAsia="zh-CN"/>
        </w:rPr>
        <w:t xml:space="preserve"> to </w:t>
      </w:r>
      <w:r w:rsidR="00C954FD">
        <w:rPr>
          <w:rFonts w:cs="Times New Roman"/>
          <w:szCs w:val="18"/>
          <w:lang w:eastAsia="zh-CN"/>
        </w:rPr>
        <w:t>4D rendering software</w:t>
      </w:r>
      <w:r w:rsidR="00426FEF" w:rsidRPr="0094617A">
        <w:rPr>
          <w:rFonts w:cs="Times New Roman"/>
          <w:szCs w:val="18"/>
          <w:lang w:eastAsia="zh-CN"/>
        </w:rPr>
        <w:t>.</w:t>
      </w:r>
    </w:p>
    <w:p w14:paraId="415DC461" w14:textId="77777777" w:rsidR="00843302" w:rsidRPr="0094617A" w:rsidRDefault="00843302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3E2F4DF7" w14:textId="21B20484" w:rsidR="00426FEF" w:rsidRDefault="001F0F05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  <w:lang w:eastAsia="zh-CN"/>
        </w:rPr>
        <w:t>4.</w:t>
      </w:r>
      <w:r w:rsidR="004D4F44">
        <w:rPr>
          <w:rFonts w:cs="Times New Roman"/>
          <w:szCs w:val="18"/>
          <w:lang w:eastAsia="zh-CN"/>
        </w:rPr>
        <w:t xml:space="preserve">2 </w:t>
      </w:r>
      <w:r w:rsidR="00A35194" w:rsidRPr="00A4465F">
        <w:rPr>
          <w:rFonts w:cs="Times New Roman"/>
          <w:color w:val="000000" w:themeColor="text1"/>
          <w:szCs w:val="18"/>
          <w:lang w:eastAsia="zh-CN"/>
        </w:rPr>
        <w:t>C</w:t>
      </w:r>
      <w:r w:rsidR="00426FEF" w:rsidRPr="00A4465F">
        <w:rPr>
          <w:rFonts w:cs="Times New Roman"/>
          <w:color w:val="000000" w:themeColor="text1"/>
          <w:szCs w:val="18"/>
          <w:lang w:eastAsia="zh-CN"/>
        </w:rPr>
        <w:t>reate</w:t>
      </w:r>
      <w:r w:rsidR="00463700" w:rsidRPr="00A4465F">
        <w:rPr>
          <w:rFonts w:cs="Times New Roman"/>
          <w:color w:val="000000" w:themeColor="text1"/>
          <w:szCs w:val="18"/>
          <w:lang w:eastAsia="zh-CN"/>
        </w:rPr>
        <w:t xml:space="preserve"> </w:t>
      </w:r>
      <w:r w:rsidR="00B154E8" w:rsidRPr="00A4465F">
        <w:rPr>
          <w:rFonts w:cs="Times New Roman"/>
          <w:color w:val="000000" w:themeColor="text1"/>
          <w:szCs w:val="18"/>
          <w:lang w:eastAsia="zh-CN"/>
        </w:rPr>
        <w:t xml:space="preserve">individual </w:t>
      </w:r>
      <w:r w:rsidR="00B154E8" w:rsidRPr="00AC3E7B">
        <w:rPr>
          <w:rFonts w:cs="Times New Roman"/>
          <w:b/>
          <w:color w:val="000000" w:themeColor="text1"/>
          <w:szCs w:val="18"/>
          <w:lang w:eastAsia="zh-CN"/>
        </w:rPr>
        <w:t>S</w:t>
      </w:r>
      <w:r w:rsidR="00A35194" w:rsidRPr="00AC3E7B">
        <w:rPr>
          <w:rFonts w:cs="Times New Roman"/>
          <w:b/>
          <w:color w:val="000000" w:themeColor="text1"/>
          <w:szCs w:val="18"/>
          <w:lang w:eastAsia="zh-CN"/>
        </w:rPr>
        <w:t>urface</w:t>
      </w:r>
      <w:r w:rsidR="00B154E8" w:rsidRPr="00AC3E7B">
        <w:rPr>
          <w:rFonts w:cs="Times New Roman"/>
          <w:b/>
          <w:color w:val="000000" w:themeColor="text1"/>
          <w:szCs w:val="18"/>
          <w:lang w:eastAsia="zh-CN"/>
        </w:rPr>
        <w:t>s</w:t>
      </w:r>
      <w:r w:rsidR="00A35194" w:rsidRPr="00A4465F">
        <w:rPr>
          <w:rFonts w:cs="Times New Roman"/>
          <w:color w:val="000000" w:themeColor="text1"/>
          <w:szCs w:val="18"/>
          <w:lang w:eastAsia="zh-CN"/>
        </w:rPr>
        <w:t xml:space="preserve"> for</w:t>
      </w:r>
      <w:r w:rsidR="00F80FE7" w:rsidRPr="00A4465F">
        <w:rPr>
          <w:rFonts w:cs="Times New Roman"/>
          <w:color w:val="000000" w:themeColor="text1"/>
          <w:szCs w:val="18"/>
        </w:rPr>
        <w:t xml:space="preserve"> </w:t>
      </w:r>
      <w:r w:rsidR="00A35194" w:rsidRPr="00A4465F">
        <w:rPr>
          <w:rFonts w:cs="Times New Roman"/>
          <w:color w:val="000000" w:themeColor="text1"/>
          <w:szCs w:val="18"/>
          <w:lang w:eastAsia="zh-CN"/>
        </w:rPr>
        <w:t>IELs and</w:t>
      </w:r>
      <w:r w:rsidR="00B154E8" w:rsidRPr="00A4465F">
        <w:rPr>
          <w:rFonts w:cs="Times New Roman"/>
          <w:color w:val="000000" w:themeColor="text1"/>
          <w:szCs w:val="18"/>
          <w:lang w:eastAsia="zh-CN"/>
        </w:rPr>
        <w:t xml:space="preserve"> the</w:t>
      </w:r>
      <w:r w:rsidR="00A35194" w:rsidRPr="00A4465F">
        <w:rPr>
          <w:rFonts w:cs="Times New Roman"/>
          <w:color w:val="000000" w:themeColor="text1"/>
          <w:szCs w:val="18"/>
          <w:lang w:eastAsia="zh-CN"/>
        </w:rPr>
        <w:t xml:space="preserve"> lumen</w:t>
      </w:r>
      <w:r w:rsidR="00B154E8" w:rsidRPr="00A4465F">
        <w:rPr>
          <w:rFonts w:cs="Times New Roman"/>
          <w:color w:val="000000" w:themeColor="text1"/>
          <w:szCs w:val="18"/>
          <w:lang w:eastAsia="zh-CN"/>
        </w:rPr>
        <w:t xml:space="preserve">, </w:t>
      </w:r>
      <w:r w:rsidR="003D1D04">
        <w:rPr>
          <w:rFonts w:cs="Times New Roman"/>
          <w:color w:val="000000" w:themeColor="text1"/>
          <w:szCs w:val="18"/>
          <w:lang w:eastAsia="zh-CN"/>
        </w:rPr>
        <w:t>then</w:t>
      </w:r>
      <w:r w:rsidR="003D1D04" w:rsidRPr="00A4465F">
        <w:rPr>
          <w:rFonts w:cs="Times New Roman"/>
          <w:color w:val="000000" w:themeColor="text1"/>
          <w:szCs w:val="18"/>
          <w:lang w:eastAsia="zh-CN"/>
        </w:rPr>
        <w:t xml:space="preserve"> </w:t>
      </w:r>
      <w:r w:rsidR="005035EC" w:rsidRPr="00A4465F">
        <w:rPr>
          <w:rFonts w:cs="Times New Roman"/>
          <w:color w:val="000000" w:themeColor="text1"/>
          <w:szCs w:val="18"/>
          <w:lang w:eastAsia="zh-CN"/>
        </w:rPr>
        <w:t>track</w:t>
      </w:r>
      <w:r w:rsidR="00B154E8" w:rsidRPr="00A4465F">
        <w:rPr>
          <w:rFonts w:cs="Times New Roman"/>
          <w:color w:val="000000" w:themeColor="text1"/>
          <w:szCs w:val="18"/>
          <w:lang w:eastAsia="zh-CN"/>
        </w:rPr>
        <w:t xml:space="preserve"> the</w:t>
      </w:r>
      <w:r w:rsidR="005035EC" w:rsidRPr="00A4465F">
        <w:rPr>
          <w:rFonts w:cs="Times New Roman"/>
          <w:color w:val="000000" w:themeColor="text1"/>
          <w:szCs w:val="18"/>
          <w:lang w:eastAsia="zh-CN"/>
        </w:rPr>
        <w:t xml:space="preserve"> surfaces over time</w:t>
      </w:r>
      <w:r w:rsidR="00731FF0">
        <w:rPr>
          <w:rFonts w:cs="Times New Roman"/>
          <w:color w:val="000000" w:themeColor="text1"/>
          <w:szCs w:val="18"/>
          <w:lang w:eastAsia="zh-CN"/>
        </w:rPr>
        <w:t xml:space="preserve"> using the parameters outlined in </w:t>
      </w:r>
      <w:r w:rsidR="00731FF0" w:rsidRPr="00AC3E7B">
        <w:rPr>
          <w:rFonts w:cs="Times New Roman"/>
          <w:b/>
          <w:color w:val="000000" w:themeColor="text1"/>
          <w:szCs w:val="18"/>
          <w:lang w:eastAsia="zh-CN"/>
        </w:rPr>
        <w:t>Table</w:t>
      </w:r>
      <w:r w:rsidR="00731FF0">
        <w:rPr>
          <w:rFonts w:cs="Times New Roman"/>
          <w:color w:val="000000" w:themeColor="text1"/>
          <w:szCs w:val="18"/>
          <w:lang w:eastAsia="zh-CN"/>
        </w:rPr>
        <w:t xml:space="preserve"> </w:t>
      </w:r>
      <w:r w:rsidR="00731FF0" w:rsidRPr="00AC3E7B">
        <w:rPr>
          <w:rFonts w:cs="Times New Roman"/>
          <w:b/>
          <w:color w:val="000000" w:themeColor="text1"/>
          <w:szCs w:val="18"/>
          <w:lang w:eastAsia="zh-CN"/>
        </w:rPr>
        <w:t>1</w:t>
      </w:r>
      <w:r w:rsidR="00731FF0">
        <w:rPr>
          <w:rFonts w:cs="Times New Roman"/>
          <w:color w:val="000000" w:themeColor="text1"/>
          <w:szCs w:val="18"/>
          <w:lang w:eastAsia="zh-CN"/>
        </w:rPr>
        <w:t xml:space="preserve"> as an initial reference</w:t>
      </w:r>
      <w:r w:rsidR="005361D2" w:rsidRPr="00A4465F">
        <w:rPr>
          <w:rFonts w:cs="Times New Roman"/>
          <w:color w:val="000000" w:themeColor="text1"/>
          <w:szCs w:val="18"/>
          <w:lang w:eastAsia="zh-CN"/>
        </w:rPr>
        <w:t xml:space="preserve">. </w:t>
      </w:r>
      <w:r w:rsidR="00731FF0">
        <w:rPr>
          <w:rFonts w:cs="Times New Roman"/>
          <w:color w:val="000000" w:themeColor="text1"/>
          <w:szCs w:val="18"/>
          <w:lang w:eastAsia="zh-CN"/>
        </w:rPr>
        <w:t xml:space="preserve">For the </w:t>
      </w:r>
      <w:r w:rsidR="00731FF0" w:rsidRPr="00A4465F">
        <w:rPr>
          <w:rFonts w:cs="Times New Roman"/>
          <w:color w:val="000000" w:themeColor="text1"/>
          <w:szCs w:val="18"/>
          <w:lang w:eastAsia="zh-CN"/>
        </w:rPr>
        <w:t>IELs</w:t>
      </w:r>
      <w:r w:rsidR="00731FF0">
        <w:rPr>
          <w:rFonts w:cs="Times New Roman"/>
          <w:color w:val="000000" w:themeColor="text1"/>
          <w:szCs w:val="18"/>
          <w:lang w:eastAsia="zh-CN"/>
        </w:rPr>
        <w:t xml:space="preserve">, </w:t>
      </w:r>
      <w:r w:rsidR="00AC3E7B">
        <w:rPr>
          <w:rFonts w:cs="Times New Roman"/>
          <w:color w:val="000000" w:themeColor="text1"/>
          <w:szCs w:val="18"/>
          <w:lang w:eastAsia="zh-CN"/>
        </w:rPr>
        <w:t>e</w:t>
      </w:r>
      <w:r w:rsidR="00731FF0">
        <w:rPr>
          <w:rFonts w:cs="Times New Roman"/>
          <w:color w:val="000000" w:themeColor="text1"/>
          <w:szCs w:val="18"/>
          <w:lang w:eastAsia="zh-CN"/>
        </w:rPr>
        <w:t xml:space="preserve">nable </w:t>
      </w:r>
      <w:r w:rsidR="00AC3E7B">
        <w:rPr>
          <w:rFonts w:cs="Times New Roman"/>
          <w:color w:val="000000" w:themeColor="text1"/>
          <w:szCs w:val="18"/>
          <w:lang w:eastAsia="zh-CN"/>
        </w:rPr>
        <w:t>S</w:t>
      </w:r>
      <w:r w:rsidR="00731FF0">
        <w:rPr>
          <w:rFonts w:cs="Times New Roman"/>
          <w:color w:val="000000" w:themeColor="text1"/>
          <w:szCs w:val="18"/>
          <w:lang w:eastAsia="zh-CN"/>
        </w:rPr>
        <w:t>plit touching objects using the seed point diameter indicated.</w:t>
      </w:r>
    </w:p>
    <w:p w14:paraId="242E8FD9" w14:textId="77777777" w:rsidR="00843302" w:rsidRPr="0094617A" w:rsidRDefault="00843302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558C6091" w14:textId="729233EA" w:rsidR="00051CBE" w:rsidRDefault="001F0F05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  <w:lang w:eastAsia="zh-CN"/>
        </w:rPr>
        <w:t>4.</w:t>
      </w:r>
      <w:r w:rsidR="00843302">
        <w:rPr>
          <w:rFonts w:cs="Times New Roman"/>
          <w:szCs w:val="18"/>
          <w:lang w:eastAsia="zh-CN"/>
        </w:rPr>
        <w:t xml:space="preserve">3 </w:t>
      </w:r>
      <w:r w:rsidR="00B154E8">
        <w:rPr>
          <w:rFonts w:cs="Times New Roman"/>
          <w:szCs w:val="18"/>
          <w:lang w:eastAsia="zh-CN"/>
        </w:rPr>
        <w:t>Use the</w:t>
      </w:r>
      <w:r w:rsidR="00927E67" w:rsidRPr="0094617A">
        <w:rPr>
          <w:rFonts w:cs="Times New Roman"/>
          <w:szCs w:val="18"/>
          <w:lang w:eastAsia="zh-CN"/>
        </w:rPr>
        <w:t xml:space="preserve"> autoregressive tracking algorithm to </w:t>
      </w:r>
      <w:r w:rsidR="00601A71" w:rsidRPr="0094617A">
        <w:rPr>
          <w:rFonts w:cs="Times New Roman"/>
          <w:szCs w:val="18"/>
          <w:lang w:eastAsia="zh-CN"/>
        </w:rPr>
        <w:t>determine</w:t>
      </w:r>
      <w:r w:rsidR="00400D16">
        <w:rPr>
          <w:rFonts w:cs="Times New Roman"/>
          <w:szCs w:val="18"/>
        </w:rPr>
        <w:t xml:space="preserve"> </w:t>
      </w:r>
      <w:r w:rsidR="00601A71" w:rsidRPr="0094617A">
        <w:rPr>
          <w:rFonts w:cs="Times New Roman"/>
          <w:szCs w:val="18"/>
          <w:lang w:eastAsia="zh-CN"/>
        </w:rPr>
        <w:t>IEL</w:t>
      </w:r>
      <w:r w:rsidR="00B154E8">
        <w:rPr>
          <w:rFonts w:cs="Times New Roman"/>
          <w:szCs w:val="18"/>
          <w:lang w:eastAsia="zh-CN"/>
        </w:rPr>
        <w:t xml:space="preserve"> motility</w:t>
      </w:r>
      <w:r w:rsidR="00601A71" w:rsidRPr="0094617A">
        <w:rPr>
          <w:rFonts w:cs="Times New Roman"/>
          <w:szCs w:val="18"/>
          <w:lang w:eastAsia="zh-CN"/>
        </w:rPr>
        <w:t xml:space="preserve">. </w:t>
      </w:r>
      <w:r w:rsidR="00B154E8">
        <w:rPr>
          <w:rFonts w:cs="Times New Roman"/>
          <w:szCs w:val="18"/>
          <w:lang w:eastAsia="zh-CN"/>
        </w:rPr>
        <w:t xml:space="preserve">Although the tracking algorithm is relatively accurate, it is </w:t>
      </w:r>
      <w:r w:rsidR="000E5DFE">
        <w:rPr>
          <w:rFonts w:cs="Times New Roman"/>
          <w:szCs w:val="18"/>
          <w:lang w:eastAsia="zh-CN"/>
        </w:rPr>
        <w:t xml:space="preserve">imperative </w:t>
      </w:r>
      <w:r w:rsidR="00B154E8">
        <w:rPr>
          <w:rFonts w:cs="Times New Roman"/>
          <w:szCs w:val="18"/>
          <w:lang w:eastAsia="zh-CN"/>
        </w:rPr>
        <w:t>to</w:t>
      </w:r>
      <w:r w:rsidR="00DF5215" w:rsidRPr="0094617A">
        <w:rPr>
          <w:rFonts w:cs="Times New Roman"/>
          <w:szCs w:val="18"/>
          <w:lang w:eastAsia="zh-CN"/>
        </w:rPr>
        <w:t xml:space="preserve"> </w:t>
      </w:r>
      <w:r w:rsidR="00B154E8">
        <w:rPr>
          <w:rFonts w:cs="Times New Roman"/>
          <w:szCs w:val="18"/>
          <w:lang w:eastAsia="zh-CN"/>
        </w:rPr>
        <w:t xml:space="preserve">visually inspect </w:t>
      </w:r>
      <w:r w:rsidR="00DE2A84" w:rsidRPr="0094617A">
        <w:rPr>
          <w:rFonts w:cs="Times New Roman"/>
          <w:szCs w:val="18"/>
          <w:lang w:eastAsia="zh-CN"/>
        </w:rPr>
        <w:t>tracks for each</w:t>
      </w:r>
      <w:r w:rsidR="00731FF0">
        <w:rPr>
          <w:rFonts w:cs="Times New Roman"/>
          <w:szCs w:val="18"/>
          <w:lang w:eastAsia="zh-CN"/>
        </w:rPr>
        <w:t xml:space="preserve"> </w:t>
      </w:r>
      <w:proofErr w:type="spellStart"/>
      <w:r w:rsidR="00731FF0">
        <w:rPr>
          <w:rFonts w:cs="Times New Roman"/>
          <w:szCs w:val="18"/>
          <w:lang w:eastAsia="zh-CN"/>
        </w:rPr>
        <w:t>individual</w:t>
      </w:r>
      <w:r w:rsidR="00E02D69">
        <w:rPr>
          <w:rFonts w:ascii="Symbol" w:hAnsi="Symbol" w:cs="Times New Roman"/>
          <w:szCs w:val="18"/>
        </w:rPr>
        <w:t></w:t>
      </w:r>
      <w:r w:rsidR="00DE2A84" w:rsidRPr="0094617A">
        <w:rPr>
          <w:rFonts w:cs="Times New Roman"/>
          <w:szCs w:val="18"/>
          <w:lang w:eastAsia="zh-CN"/>
        </w:rPr>
        <w:t>IEL</w:t>
      </w:r>
      <w:proofErr w:type="spellEnd"/>
      <w:r w:rsidR="00B154E8">
        <w:rPr>
          <w:rFonts w:cs="Times New Roman"/>
          <w:szCs w:val="18"/>
          <w:lang w:eastAsia="zh-CN"/>
        </w:rPr>
        <w:t>.</w:t>
      </w:r>
      <w:r w:rsidR="00DE2A84" w:rsidRPr="0094617A">
        <w:rPr>
          <w:rFonts w:cs="Times New Roman"/>
          <w:szCs w:val="18"/>
          <w:lang w:eastAsia="zh-CN"/>
        </w:rPr>
        <w:t xml:space="preserve"> If </w:t>
      </w:r>
      <w:r w:rsidR="000E5DFE">
        <w:rPr>
          <w:rFonts w:cs="Times New Roman"/>
          <w:szCs w:val="18"/>
          <w:lang w:eastAsia="zh-CN"/>
        </w:rPr>
        <w:t>a</w:t>
      </w:r>
      <w:r w:rsidR="000E5DFE" w:rsidRPr="0094617A">
        <w:rPr>
          <w:rFonts w:cs="Times New Roman"/>
          <w:szCs w:val="18"/>
          <w:lang w:eastAsia="zh-CN"/>
        </w:rPr>
        <w:t xml:space="preserve"> </w:t>
      </w:r>
      <w:r w:rsidR="00DE2A84" w:rsidRPr="0094617A">
        <w:rPr>
          <w:rFonts w:cs="Times New Roman"/>
          <w:szCs w:val="18"/>
          <w:lang w:eastAsia="zh-CN"/>
        </w:rPr>
        <w:t>track</w:t>
      </w:r>
      <w:r w:rsidR="00B154E8">
        <w:rPr>
          <w:rFonts w:cs="Times New Roman"/>
          <w:szCs w:val="18"/>
          <w:lang w:eastAsia="zh-CN"/>
        </w:rPr>
        <w:t xml:space="preserve"> is incorrect,</w:t>
      </w:r>
      <w:r w:rsidR="00B81028" w:rsidRPr="0094617A">
        <w:rPr>
          <w:rFonts w:cs="Times New Roman"/>
          <w:szCs w:val="18"/>
          <w:lang w:eastAsia="zh-CN"/>
        </w:rPr>
        <w:t xml:space="preserve"> </w:t>
      </w:r>
      <w:r w:rsidR="00AC3E7B">
        <w:rPr>
          <w:rFonts w:cs="Times New Roman"/>
          <w:szCs w:val="18"/>
          <w:lang w:eastAsia="zh-CN"/>
        </w:rPr>
        <w:t xml:space="preserve">correct </w:t>
      </w:r>
      <w:r w:rsidR="000E5DFE">
        <w:rPr>
          <w:rFonts w:cs="Times New Roman"/>
          <w:szCs w:val="18"/>
          <w:lang w:eastAsia="zh-CN"/>
        </w:rPr>
        <w:t>it</w:t>
      </w:r>
      <w:r w:rsidR="00DE2A84" w:rsidRPr="0094617A">
        <w:rPr>
          <w:rFonts w:cs="Times New Roman"/>
          <w:szCs w:val="18"/>
          <w:lang w:eastAsia="zh-CN"/>
        </w:rPr>
        <w:t xml:space="preserve"> using</w:t>
      </w:r>
      <w:r w:rsidR="000E5DFE">
        <w:rPr>
          <w:rFonts w:cs="Times New Roman"/>
          <w:szCs w:val="18"/>
          <w:lang w:eastAsia="zh-CN"/>
        </w:rPr>
        <w:t xml:space="preserve"> the</w:t>
      </w:r>
      <w:r w:rsidR="00DE2A84" w:rsidRPr="0094617A">
        <w:rPr>
          <w:rFonts w:cs="Times New Roman"/>
          <w:szCs w:val="18"/>
          <w:lang w:eastAsia="zh-CN"/>
        </w:rPr>
        <w:t xml:space="preserve"> </w:t>
      </w:r>
      <w:r w:rsidR="0061049B" w:rsidRPr="00AC3E7B">
        <w:rPr>
          <w:rFonts w:cs="Times New Roman"/>
          <w:b/>
          <w:szCs w:val="18"/>
          <w:lang w:eastAsia="zh-CN"/>
        </w:rPr>
        <w:t>D</w:t>
      </w:r>
      <w:r w:rsidR="00373682" w:rsidRPr="00AC3E7B">
        <w:rPr>
          <w:rFonts w:cs="Times New Roman"/>
          <w:b/>
          <w:szCs w:val="18"/>
          <w:lang w:eastAsia="zh-CN"/>
        </w:rPr>
        <w:t>isconnect</w:t>
      </w:r>
      <w:r w:rsidR="00373682" w:rsidRPr="0094617A">
        <w:rPr>
          <w:rFonts w:cs="Times New Roman"/>
          <w:szCs w:val="18"/>
          <w:lang w:eastAsia="zh-CN"/>
        </w:rPr>
        <w:t xml:space="preserve"> and </w:t>
      </w:r>
      <w:r w:rsidR="0061049B" w:rsidRPr="00AC3E7B">
        <w:rPr>
          <w:rFonts w:cs="Times New Roman"/>
          <w:b/>
          <w:szCs w:val="18"/>
          <w:lang w:eastAsia="zh-CN"/>
        </w:rPr>
        <w:t>C</w:t>
      </w:r>
      <w:r w:rsidR="00373682" w:rsidRPr="00AC3E7B">
        <w:rPr>
          <w:rFonts w:cs="Times New Roman"/>
          <w:b/>
          <w:szCs w:val="18"/>
          <w:lang w:eastAsia="zh-CN"/>
        </w:rPr>
        <w:t>onnect</w:t>
      </w:r>
      <w:r w:rsidR="00B154E8">
        <w:rPr>
          <w:rFonts w:cs="Times New Roman"/>
          <w:szCs w:val="18"/>
          <w:lang w:eastAsia="zh-CN"/>
        </w:rPr>
        <w:t xml:space="preserve"> functions under the </w:t>
      </w:r>
      <w:r w:rsidR="0061049B" w:rsidRPr="00AC3E7B">
        <w:rPr>
          <w:rFonts w:cs="Times New Roman"/>
          <w:b/>
          <w:szCs w:val="18"/>
          <w:lang w:eastAsia="zh-CN"/>
        </w:rPr>
        <w:t>E</w:t>
      </w:r>
      <w:r w:rsidR="006963C8" w:rsidRPr="00AC3E7B">
        <w:rPr>
          <w:rFonts w:cs="Times New Roman"/>
          <w:b/>
          <w:szCs w:val="18"/>
          <w:lang w:eastAsia="zh-CN"/>
        </w:rPr>
        <w:t>dit</w:t>
      </w:r>
      <w:r w:rsidR="008362B6">
        <w:rPr>
          <w:rFonts w:cs="Times New Roman"/>
          <w:szCs w:val="18"/>
          <w:lang w:eastAsia="zh-CN"/>
        </w:rPr>
        <w:t xml:space="preserve"> </w:t>
      </w:r>
      <w:r w:rsidR="0061049B" w:rsidRPr="00AC3E7B">
        <w:rPr>
          <w:rFonts w:cs="Times New Roman"/>
          <w:b/>
          <w:szCs w:val="18"/>
          <w:lang w:eastAsia="zh-CN"/>
        </w:rPr>
        <w:t>T</w:t>
      </w:r>
      <w:r w:rsidR="008362B6" w:rsidRPr="00AC3E7B">
        <w:rPr>
          <w:rFonts w:cs="Times New Roman"/>
          <w:b/>
          <w:szCs w:val="18"/>
          <w:lang w:eastAsia="zh-CN"/>
        </w:rPr>
        <w:t>rack</w:t>
      </w:r>
      <w:r w:rsidR="006963C8" w:rsidRPr="00AC3E7B">
        <w:rPr>
          <w:rFonts w:cs="Times New Roman"/>
          <w:b/>
          <w:szCs w:val="18"/>
          <w:lang w:eastAsia="zh-CN"/>
        </w:rPr>
        <w:t>s</w:t>
      </w:r>
      <w:r w:rsidR="00B154E8" w:rsidRPr="0094617A">
        <w:rPr>
          <w:rFonts w:cs="Times New Roman"/>
          <w:szCs w:val="18"/>
          <w:lang w:eastAsia="zh-CN"/>
        </w:rPr>
        <w:t xml:space="preserve"> tab.</w:t>
      </w:r>
      <w:r w:rsidR="001D305D" w:rsidRPr="0094617A">
        <w:rPr>
          <w:rFonts w:cs="Times New Roman"/>
          <w:szCs w:val="18"/>
          <w:lang w:eastAsia="zh-CN"/>
        </w:rPr>
        <w:t xml:space="preserve"> </w:t>
      </w:r>
    </w:p>
    <w:p w14:paraId="00C1BF33" w14:textId="77777777" w:rsidR="002932B6" w:rsidRPr="0094617A" w:rsidRDefault="002932B6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0415747B" w14:textId="03E1FBFF" w:rsidR="00FC36E5" w:rsidRDefault="002932B6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  <w:lang w:eastAsia="zh-CN"/>
        </w:rPr>
        <w:t>4.</w:t>
      </w:r>
      <w:r w:rsidR="001F0F05">
        <w:rPr>
          <w:rFonts w:cs="Times New Roman"/>
          <w:szCs w:val="18"/>
          <w:lang w:eastAsia="zh-CN"/>
        </w:rPr>
        <w:t>4</w:t>
      </w:r>
      <w:r>
        <w:rPr>
          <w:rFonts w:cs="Times New Roman"/>
          <w:szCs w:val="18"/>
          <w:lang w:eastAsia="zh-CN"/>
        </w:rPr>
        <w:t xml:space="preserve"> </w:t>
      </w:r>
      <w:r w:rsidR="00B154E8">
        <w:rPr>
          <w:rFonts w:cs="Times New Roman"/>
          <w:szCs w:val="18"/>
          <w:lang w:eastAsia="zh-CN"/>
        </w:rPr>
        <w:t>T</w:t>
      </w:r>
      <w:r w:rsidR="00B154E8" w:rsidRPr="0094617A">
        <w:rPr>
          <w:rFonts w:cs="Times New Roman"/>
          <w:szCs w:val="18"/>
          <w:lang w:eastAsia="zh-CN"/>
        </w:rPr>
        <w:t xml:space="preserve">o determine the distance from each IEL </w:t>
      </w:r>
      <w:r w:rsidR="00B154E8">
        <w:rPr>
          <w:rFonts w:cs="Times New Roman"/>
          <w:szCs w:val="18"/>
          <w:lang w:eastAsia="zh-CN"/>
        </w:rPr>
        <w:t xml:space="preserve">to the </w:t>
      </w:r>
      <w:r w:rsidR="00B154E8" w:rsidRPr="0094617A">
        <w:rPr>
          <w:rFonts w:cs="Times New Roman"/>
          <w:szCs w:val="18"/>
          <w:lang w:eastAsia="zh-CN"/>
        </w:rPr>
        <w:t>lumen</w:t>
      </w:r>
      <w:r w:rsidR="00B154E8">
        <w:rPr>
          <w:rFonts w:cs="Times New Roman"/>
          <w:szCs w:val="18"/>
          <w:lang w:eastAsia="zh-CN"/>
        </w:rPr>
        <w:t>, s</w:t>
      </w:r>
      <w:r w:rsidR="002671AE" w:rsidRPr="0094617A">
        <w:rPr>
          <w:rFonts w:cs="Times New Roman"/>
          <w:szCs w:val="18"/>
          <w:lang w:eastAsia="zh-CN"/>
        </w:rPr>
        <w:t xml:space="preserve">elect </w:t>
      </w:r>
      <w:r w:rsidR="00B154E8">
        <w:rPr>
          <w:rFonts w:cs="Times New Roman"/>
          <w:szCs w:val="18"/>
          <w:lang w:eastAsia="zh-CN"/>
        </w:rPr>
        <w:t xml:space="preserve">the </w:t>
      </w:r>
      <w:r w:rsidR="002671AE" w:rsidRPr="0094617A">
        <w:rPr>
          <w:rFonts w:cs="Times New Roman"/>
          <w:szCs w:val="18"/>
          <w:lang w:eastAsia="zh-CN"/>
        </w:rPr>
        <w:t xml:space="preserve">lumen </w:t>
      </w:r>
      <w:r w:rsidR="0061049B" w:rsidRPr="00AC3E7B">
        <w:rPr>
          <w:rFonts w:cs="Times New Roman"/>
          <w:b/>
          <w:szCs w:val="18"/>
          <w:lang w:eastAsia="zh-CN"/>
        </w:rPr>
        <w:t>S</w:t>
      </w:r>
      <w:r w:rsidR="002671AE" w:rsidRPr="00AC3E7B">
        <w:rPr>
          <w:rFonts w:cs="Times New Roman"/>
          <w:b/>
          <w:szCs w:val="18"/>
          <w:lang w:eastAsia="zh-CN"/>
        </w:rPr>
        <w:t>urface</w:t>
      </w:r>
      <w:r w:rsidR="001400DB" w:rsidRPr="0094617A">
        <w:rPr>
          <w:rFonts w:cs="Times New Roman"/>
          <w:szCs w:val="18"/>
          <w:lang w:eastAsia="zh-CN"/>
        </w:rPr>
        <w:t xml:space="preserve"> </w:t>
      </w:r>
      <w:r w:rsidR="0092614E" w:rsidRPr="0094617A">
        <w:rPr>
          <w:rFonts w:cs="Times New Roman"/>
          <w:szCs w:val="18"/>
          <w:lang w:eastAsia="zh-CN"/>
        </w:rPr>
        <w:t xml:space="preserve">and </w:t>
      </w:r>
      <w:r w:rsidR="00CC480B" w:rsidRPr="0094617A">
        <w:rPr>
          <w:rFonts w:cs="Times New Roman"/>
          <w:szCs w:val="18"/>
          <w:lang w:eastAsia="zh-CN"/>
        </w:rPr>
        <w:t>perform</w:t>
      </w:r>
      <w:r w:rsidR="002671AE" w:rsidRPr="0094617A">
        <w:rPr>
          <w:rFonts w:cs="Times New Roman"/>
          <w:szCs w:val="18"/>
          <w:lang w:eastAsia="zh-CN"/>
        </w:rPr>
        <w:t xml:space="preserve"> </w:t>
      </w:r>
      <w:r w:rsidR="0061049B" w:rsidRPr="00AC3E7B">
        <w:rPr>
          <w:rFonts w:cs="Times New Roman"/>
          <w:b/>
          <w:szCs w:val="18"/>
          <w:lang w:eastAsia="zh-CN"/>
        </w:rPr>
        <w:t>D</w:t>
      </w:r>
      <w:r w:rsidR="002671AE" w:rsidRPr="00AC3E7B">
        <w:rPr>
          <w:rFonts w:cs="Times New Roman"/>
          <w:b/>
          <w:szCs w:val="18"/>
          <w:lang w:eastAsia="zh-CN"/>
        </w:rPr>
        <w:t>istance</w:t>
      </w:r>
      <w:r w:rsidR="002671AE" w:rsidRPr="0094617A">
        <w:rPr>
          <w:rFonts w:cs="Times New Roman"/>
          <w:szCs w:val="18"/>
          <w:lang w:eastAsia="zh-CN"/>
        </w:rPr>
        <w:t xml:space="preserve"> </w:t>
      </w:r>
      <w:r w:rsidR="0061049B" w:rsidRPr="00AC3E7B">
        <w:rPr>
          <w:rFonts w:cs="Times New Roman"/>
          <w:b/>
          <w:szCs w:val="18"/>
          <w:lang w:eastAsia="zh-CN"/>
        </w:rPr>
        <w:t>T</w:t>
      </w:r>
      <w:r w:rsidR="002671AE" w:rsidRPr="00AC3E7B">
        <w:rPr>
          <w:rFonts w:cs="Times New Roman"/>
          <w:b/>
          <w:szCs w:val="18"/>
          <w:lang w:eastAsia="zh-CN"/>
        </w:rPr>
        <w:t>ransformation</w:t>
      </w:r>
      <w:r w:rsidR="004F564D" w:rsidRPr="0094617A">
        <w:rPr>
          <w:rFonts w:cs="Times New Roman"/>
          <w:szCs w:val="18"/>
          <w:lang w:eastAsia="zh-CN"/>
        </w:rPr>
        <w:t xml:space="preserve"> </w:t>
      </w:r>
      <w:r w:rsidR="001B1C18" w:rsidRPr="0094617A">
        <w:rPr>
          <w:rFonts w:cs="Times New Roman"/>
          <w:szCs w:val="18"/>
          <w:lang w:eastAsia="zh-CN"/>
        </w:rPr>
        <w:t xml:space="preserve">function </w:t>
      </w:r>
      <w:r w:rsidR="002671AE" w:rsidRPr="0094617A">
        <w:rPr>
          <w:rFonts w:cs="Times New Roman"/>
          <w:szCs w:val="18"/>
          <w:lang w:eastAsia="zh-CN"/>
        </w:rPr>
        <w:t xml:space="preserve">under the </w:t>
      </w:r>
      <w:r w:rsidR="0061049B" w:rsidRPr="00AC3E7B">
        <w:rPr>
          <w:rFonts w:cs="Times New Roman"/>
          <w:b/>
          <w:szCs w:val="18"/>
          <w:lang w:eastAsia="zh-CN"/>
        </w:rPr>
        <w:t>T</w:t>
      </w:r>
      <w:r w:rsidR="002671AE" w:rsidRPr="00AC3E7B">
        <w:rPr>
          <w:rFonts w:cs="Times New Roman"/>
          <w:b/>
          <w:szCs w:val="18"/>
          <w:lang w:eastAsia="zh-CN"/>
        </w:rPr>
        <w:t>ool</w:t>
      </w:r>
      <w:r w:rsidR="002671AE" w:rsidRPr="0094617A">
        <w:rPr>
          <w:rFonts w:cs="Times New Roman"/>
          <w:szCs w:val="18"/>
          <w:lang w:eastAsia="zh-CN"/>
        </w:rPr>
        <w:t xml:space="preserve"> menu</w:t>
      </w:r>
      <w:r w:rsidR="00CF62B6" w:rsidRPr="0094617A">
        <w:rPr>
          <w:rFonts w:cs="Times New Roman"/>
          <w:szCs w:val="18"/>
          <w:lang w:eastAsia="zh-CN"/>
        </w:rPr>
        <w:t>.</w:t>
      </w:r>
      <w:r w:rsidR="00B154E8">
        <w:rPr>
          <w:rFonts w:cs="Times New Roman"/>
          <w:szCs w:val="18"/>
          <w:lang w:eastAsia="zh-CN"/>
        </w:rPr>
        <w:t xml:space="preserve"> When prompted, select </w:t>
      </w:r>
      <w:r w:rsidR="0061049B" w:rsidRPr="00AC3E7B">
        <w:rPr>
          <w:rFonts w:cs="Times New Roman"/>
          <w:b/>
          <w:szCs w:val="18"/>
          <w:lang w:eastAsia="zh-CN"/>
        </w:rPr>
        <w:t>O</w:t>
      </w:r>
      <w:r w:rsidR="00B154E8" w:rsidRPr="00AC3E7B">
        <w:rPr>
          <w:rFonts w:cs="Times New Roman"/>
          <w:b/>
          <w:szCs w:val="18"/>
          <w:lang w:eastAsia="zh-CN"/>
        </w:rPr>
        <w:t>utside</w:t>
      </w:r>
      <w:r w:rsidR="00B154E8" w:rsidRPr="0094617A">
        <w:rPr>
          <w:rFonts w:cs="Times New Roman"/>
          <w:szCs w:val="18"/>
          <w:lang w:eastAsia="zh-CN"/>
        </w:rPr>
        <w:t xml:space="preserve"> </w:t>
      </w:r>
      <w:r w:rsidR="0061049B" w:rsidRPr="00AC3E7B">
        <w:rPr>
          <w:rFonts w:cs="Times New Roman"/>
          <w:b/>
          <w:szCs w:val="18"/>
          <w:lang w:eastAsia="zh-CN"/>
        </w:rPr>
        <w:t>S</w:t>
      </w:r>
      <w:r w:rsidR="00B154E8" w:rsidRPr="00AC3E7B">
        <w:rPr>
          <w:rFonts w:cs="Times New Roman"/>
          <w:b/>
          <w:szCs w:val="18"/>
          <w:lang w:eastAsia="zh-CN"/>
        </w:rPr>
        <w:t>urface</w:t>
      </w:r>
      <w:r w:rsidR="00B154E8">
        <w:rPr>
          <w:rFonts w:cs="Times New Roman"/>
          <w:szCs w:val="18"/>
          <w:lang w:eastAsia="zh-CN"/>
        </w:rPr>
        <w:t>.</w:t>
      </w:r>
      <w:r w:rsidR="00BA4C0F" w:rsidRPr="0094617A">
        <w:rPr>
          <w:rFonts w:cs="Times New Roman"/>
          <w:szCs w:val="18"/>
          <w:lang w:eastAsia="zh-CN"/>
        </w:rPr>
        <w:t xml:space="preserve"> </w:t>
      </w:r>
      <w:r w:rsidR="00B154E8">
        <w:rPr>
          <w:rFonts w:cs="Times New Roman"/>
          <w:szCs w:val="18"/>
          <w:lang w:eastAsia="zh-CN"/>
        </w:rPr>
        <w:t>Once calculated, the distance transformation</w:t>
      </w:r>
      <w:r w:rsidR="00BA4C0F" w:rsidRPr="0094617A">
        <w:rPr>
          <w:rFonts w:cs="Times New Roman"/>
          <w:szCs w:val="18"/>
          <w:lang w:eastAsia="zh-CN"/>
        </w:rPr>
        <w:t xml:space="preserve"> will be </w:t>
      </w:r>
      <w:r w:rsidR="00B154E8">
        <w:rPr>
          <w:rFonts w:cs="Times New Roman"/>
          <w:szCs w:val="18"/>
          <w:lang w:eastAsia="zh-CN"/>
        </w:rPr>
        <w:t>displaye</w:t>
      </w:r>
      <w:r w:rsidR="00B154E8" w:rsidRPr="0094617A">
        <w:rPr>
          <w:rFonts w:cs="Times New Roman"/>
          <w:szCs w:val="18"/>
          <w:lang w:eastAsia="zh-CN"/>
        </w:rPr>
        <w:t xml:space="preserve">d </w:t>
      </w:r>
      <w:r w:rsidR="00A03173" w:rsidRPr="0094617A">
        <w:rPr>
          <w:rFonts w:cs="Times New Roman"/>
          <w:szCs w:val="18"/>
          <w:lang w:eastAsia="zh-CN"/>
        </w:rPr>
        <w:t xml:space="preserve">as </w:t>
      </w:r>
      <w:r w:rsidR="00707BD5">
        <w:rPr>
          <w:rFonts w:cs="Times New Roman"/>
          <w:szCs w:val="18"/>
          <w:lang w:eastAsia="zh-CN"/>
        </w:rPr>
        <w:t>the</w:t>
      </w:r>
      <w:r w:rsidR="00707BD5" w:rsidRPr="0094617A">
        <w:rPr>
          <w:rFonts w:cs="Times New Roman"/>
          <w:szCs w:val="18"/>
          <w:lang w:eastAsia="zh-CN"/>
        </w:rPr>
        <w:t xml:space="preserve"> </w:t>
      </w:r>
      <w:r w:rsidR="00C527E5" w:rsidRPr="0094617A">
        <w:rPr>
          <w:rFonts w:cs="Times New Roman"/>
          <w:szCs w:val="18"/>
          <w:lang w:eastAsia="zh-CN"/>
        </w:rPr>
        <w:t>4th</w:t>
      </w:r>
      <w:r w:rsidR="00A03173" w:rsidRPr="0094617A">
        <w:rPr>
          <w:rFonts w:cs="Times New Roman"/>
          <w:szCs w:val="18"/>
          <w:lang w:eastAsia="zh-CN"/>
        </w:rPr>
        <w:t xml:space="preserve"> channel.</w:t>
      </w:r>
    </w:p>
    <w:p w14:paraId="2309B4B2" w14:textId="77777777" w:rsidR="00336A54" w:rsidRPr="0094617A" w:rsidRDefault="00336A54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2F32B1F6" w14:textId="20E89AF6" w:rsidR="00C954FD" w:rsidRDefault="001F0F05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  <w:lang w:eastAsia="zh-CN"/>
        </w:rPr>
        <w:t>4.</w:t>
      </w:r>
      <w:r w:rsidR="00EB580E">
        <w:rPr>
          <w:rFonts w:cs="Times New Roman"/>
          <w:szCs w:val="18"/>
          <w:lang w:eastAsia="zh-CN"/>
        </w:rPr>
        <w:t xml:space="preserve">5 </w:t>
      </w:r>
      <w:r w:rsidR="001D2777">
        <w:rPr>
          <w:rFonts w:cs="Times New Roman"/>
          <w:szCs w:val="18"/>
          <w:lang w:eastAsia="zh-CN"/>
        </w:rPr>
        <w:t>Filter</w:t>
      </w:r>
      <w:r w:rsidR="00915A76" w:rsidRPr="0094617A">
        <w:rPr>
          <w:rFonts w:cs="Times New Roman"/>
          <w:szCs w:val="18"/>
          <w:lang w:eastAsia="zh-CN"/>
        </w:rPr>
        <w:t xml:space="preserve"> </w:t>
      </w:r>
      <w:r w:rsidR="00D65540" w:rsidRPr="0094617A">
        <w:rPr>
          <w:rFonts w:cs="Times New Roman"/>
          <w:szCs w:val="18"/>
          <w:lang w:eastAsia="zh-CN"/>
        </w:rPr>
        <w:t xml:space="preserve">the </w:t>
      </w:r>
      <w:r w:rsidR="00707BD5" w:rsidRPr="00AC3E7B">
        <w:rPr>
          <w:rFonts w:cs="Times New Roman"/>
          <w:b/>
          <w:szCs w:val="18"/>
          <w:lang w:eastAsia="zh-CN"/>
        </w:rPr>
        <w:t>I</w:t>
      </w:r>
      <w:r w:rsidR="001C14FA" w:rsidRPr="00AC3E7B">
        <w:rPr>
          <w:rFonts w:cs="Times New Roman"/>
          <w:b/>
          <w:szCs w:val="18"/>
          <w:lang w:eastAsia="zh-CN"/>
        </w:rPr>
        <w:t>ntensity</w:t>
      </w:r>
      <w:r w:rsidR="00EB3A44" w:rsidRPr="0094617A">
        <w:rPr>
          <w:rFonts w:cs="Times New Roman"/>
          <w:szCs w:val="18"/>
          <w:lang w:eastAsia="zh-CN"/>
        </w:rPr>
        <w:t xml:space="preserve"> </w:t>
      </w:r>
      <w:r w:rsidR="00EB3A44" w:rsidRPr="00AC3E7B">
        <w:rPr>
          <w:rFonts w:cs="Times New Roman"/>
          <w:b/>
          <w:szCs w:val="18"/>
          <w:lang w:eastAsia="zh-CN"/>
        </w:rPr>
        <w:t>min</w:t>
      </w:r>
      <w:r w:rsidR="005C475A" w:rsidRPr="0094617A">
        <w:rPr>
          <w:rFonts w:cs="Times New Roman"/>
          <w:szCs w:val="18"/>
          <w:lang w:eastAsia="zh-CN"/>
        </w:rPr>
        <w:t xml:space="preserve"> </w:t>
      </w:r>
      <w:r w:rsidR="00707BD5">
        <w:rPr>
          <w:rFonts w:cs="Times New Roman"/>
          <w:szCs w:val="18"/>
          <w:lang w:eastAsia="zh-CN"/>
        </w:rPr>
        <w:t xml:space="preserve">of the </w:t>
      </w:r>
      <w:r w:rsidR="00707BD5" w:rsidRPr="0094617A">
        <w:rPr>
          <w:rFonts w:cs="Times New Roman"/>
          <w:szCs w:val="18"/>
          <w:lang w:eastAsia="zh-CN"/>
        </w:rPr>
        <w:t xml:space="preserve">4th channel </w:t>
      </w:r>
      <w:r w:rsidR="001C14FA" w:rsidRPr="0094617A">
        <w:rPr>
          <w:rFonts w:cs="Times New Roman"/>
          <w:szCs w:val="18"/>
          <w:lang w:eastAsia="zh-CN"/>
        </w:rPr>
        <w:t xml:space="preserve">to </w:t>
      </w:r>
      <w:r w:rsidR="00707BD5">
        <w:rPr>
          <w:rFonts w:cs="Times New Roman"/>
          <w:szCs w:val="18"/>
          <w:lang w:eastAsia="zh-CN"/>
        </w:rPr>
        <w:t>select</w:t>
      </w:r>
      <w:r w:rsidR="001C14FA" w:rsidRPr="0094617A">
        <w:rPr>
          <w:rFonts w:cs="Times New Roman"/>
          <w:szCs w:val="18"/>
          <w:lang w:eastAsia="zh-CN"/>
        </w:rPr>
        <w:t xml:space="preserve"> </w:t>
      </w:r>
      <w:r w:rsidR="008364BF" w:rsidRPr="0008389A">
        <w:rPr>
          <w:rFonts w:ascii="Symbol" w:hAnsi="Symbol" w:cs="Times New Roman"/>
          <w:szCs w:val="18"/>
        </w:rPr>
        <w:t></w:t>
      </w:r>
      <w:r w:rsidR="008364BF" w:rsidRPr="0008389A">
        <w:rPr>
          <w:rFonts w:ascii="Symbol" w:hAnsi="Symbol" w:cs="Times New Roman"/>
          <w:szCs w:val="18"/>
        </w:rPr>
        <w:t></w:t>
      </w:r>
      <w:r w:rsidR="00050B81">
        <w:rPr>
          <w:rFonts w:cs="Times New Roman"/>
          <w:szCs w:val="18"/>
        </w:rPr>
        <w:t xml:space="preserve"> </w:t>
      </w:r>
      <w:r w:rsidR="00485473" w:rsidRPr="0094617A">
        <w:rPr>
          <w:rFonts w:cs="Times New Roman"/>
          <w:szCs w:val="18"/>
          <w:lang w:eastAsia="zh-CN"/>
        </w:rPr>
        <w:t>IELs</w:t>
      </w:r>
      <w:r w:rsidR="008A374F">
        <w:rPr>
          <w:rFonts w:cs="Times New Roman"/>
          <w:szCs w:val="18"/>
          <w:lang w:eastAsia="zh-CN"/>
        </w:rPr>
        <w:t xml:space="preserve"> that are within the lateral intercellular space (LIS).</w:t>
      </w:r>
      <w:r w:rsidR="00485473" w:rsidRPr="0094617A">
        <w:rPr>
          <w:rFonts w:cs="Times New Roman"/>
          <w:color w:val="auto"/>
          <w:szCs w:val="18"/>
          <w:lang w:eastAsia="zh-CN"/>
        </w:rPr>
        <w:t xml:space="preserve"> </w:t>
      </w:r>
      <w:r w:rsidR="008A374F">
        <w:rPr>
          <w:rFonts w:cs="Times New Roman"/>
          <w:color w:val="auto"/>
          <w:szCs w:val="18"/>
          <w:lang w:eastAsia="zh-CN"/>
        </w:rPr>
        <w:t>This value should be close</w:t>
      </w:r>
      <w:r w:rsidR="00C00AD6" w:rsidRPr="0094617A">
        <w:rPr>
          <w:rFonts w:cs="Times New Roman"/>
          <w:color w:val="auto"/>
          <w:szCs w:val="18"/>
          <w:lang w:eastAsia="zh-CN"/>
        </w:rPr>
        <w:t xml:space="preserve"> </w:t>
      </w:r>
      <w:r w:rsidR="008A374F">
        <w:rPr>
          <w:rFonts w:cs="Times New Roman"/>
          <w:color w:val="auto"/>
          <w:szCs w:val="18"/>
          <w:lang w:eastAsia="zh-CN"/>
        </w:rPr>
        <w:t>to</w:t>
      </w:r>
      <w:r w:rsidR="00C00AD6" w:rsidRPr="0094617A">
        <w:rPr>
          <w:rFonts w:cs="Times New Roman"/>
          <w:color w:val="auto"/>
          <w:szCs w:val="18"/>
          <w:lang w:eastAsia="zh-CN"/>
        </w:rPr>
        <w:t xml:space="preserve"> 15</w:t>
      </w:r>
      <w:r w:rsidR="00220F03">
        <w:rPr>
          <w:rFonts w:cs="Times New Roman"/>
          <w:color w:val="auto"/>
          <w:szCs w:val="18"/>
          <w:lang w:eastAsia="zh-CN"/>
        </w:rPr>
        <w:t xml:space="preserve"> </w:t>
      </w:r>
      <w:r w:rsidR="00A129B5" w:rsidRPr="00EB056A">
        <w:rPr>
          <w:rFonts w:asciiTheme="minorHAnsi" w:eastAsiaTheme="minorEastAsia" w:hAnsiTheme="minorHAnsi" w:cs="Times New Roman"/>
          <w:color w:val="auto"/>
          <w:szCs w:val="18"/>
          <w:lang w:eastAsia="zh-CN"/>
        </w:rPr>
        <w:t>µ</w:t>
      </w:r>
      <w:r w:rsidR="00C00AD6" w:rsidRPr="0094617A">
        <w:rPr>
          <w:rFonts w:cs="Times New Roman"/>
          <w:color w:val="auto"/>
          <w:szCs w:val="18"/>
          <w:lang w:eastAsia="zh-CN"/>
        </w:rPr>
        <w:t>m</w:t>
      </w:r>
      <w:r w:rsidR="008A374F">
        <w:rPr>
          <w:rFonts w:cs="Times New Roman"/>
          <w:color w:val="auto"/>
          <w:szCs w:val="18"/>
          <w:lang w:eastAsia="zh-CN"/>
        </w:rPr>
        <w:t>,</w:t>
      </w:r>
      <w:r w:rsidR="00C00AD6" w:rsidRPr="0094617A">
        <w:rPr>
          <w:rFonts w:cs="Times New Roman"/>
          <w:color w:val="auto"/>
          <w:szCs w:val="18"/>
          <w:lang w:eastAsia="zh-CN"/>
        </w:rPr>
        <w:t xml:space="preserve"> </w:t>
      </w:r>
      <w:r w:rsidR="002D100D" w:rsidRPr="0094617A">
        <w:rPr>
          <w:rFonts w:cs="Times New Roman"/>
          <w:color w:val="auto"/>
          <w:szCs w:val="18"/>
          <w:lang w:eastAsia="zh-CN"/>
        </w:rPr>
        <w:t xml:space="preserve">based on the height of </w:t>
      </w:r>
      <w:r w:rsidR="008A374F">
        <w:rPr>
          <w:rFonts w:cs="Times New Roman"/>
          <w:color w:val="auto"/>
          <w:szCs w:val="18"/>
          <w:lang w:eastAsia="zh-CN"/>
        </w:rPr>
        <w:t xml:space="preserve">a columnar </w:t>
      </w:r>
      <w:r w:rsidR="002D100D" w:rsidRPr="0094617A">
        <w:rPr>
          <w:rFonts w:cs="Times New Roman"/>
          <w:color w:val="auto"/>
          <w:szCs w:val="18"/>
          <w:lang w:eastAsia="zh-CN"/>
        </w:rPr>
        <w:t>epithelial cell</w:t>
      </w:r>
      <w:r w:rsidR="008A374F">
        <w:rPr>
          <w:rFonts w:cs="Times New Roman"/>
          <w:color w:val="auto"/>
          <w:szCs w:val="18"/>
          <w:lang w:eastAsia="zh-CN"/>
        </w:rPr>
        <w:t xml:space="preserve">. The percent of total </w:t>
      </w:r>
      <w:r w:rsidR="008A374F" w:rsidRPr="0008389A">
        <w:rPr>
          <w:rFonts w:ascii="Symbol" w:hAnsi="Symbol" w:cs="Times New Roman"/>
          <w:szCs w:val="18"/>
        </w:rPr>
        <w:t></w:t>
      </w:r>
      <w:r w:rsidR="008A374F" w:rsidRPr="0008389A">
        <w:rPr>
          <w:rFonts w:ascii="Symbol" w:hAnsi="Symbol" w:cs="Times New Roman"/>
          <w:szCs w:val="18"/>
        </w:rPr>
        <w:t></w:t>
      </w:r>
      <w:r w:rsidR="008A374F">
        <w:rPr>
          <w:rFonts w:cs="Times New Roman"/>
          <w:szCs w:val="18"/>
        </w:rPr>
        <w:t xml:space="preserve"> </w:t>
      </w:r>
      <w:r w:rsidR="008A374F" w:rsidRPr="0094617A">
        <w:rPr>
          <w:rFonts w:cs="Times New Roman"/>
          <w:szCs w:val="18"/>
          <w:lang w:eastAsia="zh-CN"/>
        </w:rPr>
        <w:t>IELs</w:t>
      </w:r>
      <w:r w:rsidR="008A374F">
        <w:rPr>
          <w:rFonts w:cs="Times New Roman"/>
          <w:color w:val="auto"/>
          <w:szCs w:val="18"/>
          <w:lang w:eastAsia="zh-CN"/>
        </w:rPr>
        <w:t xml:space="preserve"> within this range are</w:t>
      </w:r>
      <w:r w:rsidR="002D100D" w:rsidRPr="0094617A">
        <w:rPr>
          <w:rFonts w:cs="Times New Roman"/>
          <w:color w:val="auto"/>
          <w:szCs w:val="18"/>
          <w:lang w:eastAsia="zh-CN"/>
        </w:rPr>
        <w:t xml:space="preserve"> </w:t>
      </w:r>
      <w:r w:rsidR="008A374F">
        <w:rPr>
          <w:rFonts w:cs="Times New Roman"/>
          <w:color w:val="auto"/>
          <w:szCs w:val="18"/>
          <w:lang w:eastAsia="zh-CN"/>
        </w:rPr>
        <w:t>reported as</w:t>
      </w:r>
      <w:r w:rsidR="002D100D" w:rsidRPr="0094617A">
        <w:rPr>
          <w:rFonts w:cs="Times New Roman"/>
          <w:color w:val="auto"/>
          <w:szCs w:val="18"/>
          <w:lang w:eastAsia="zh-CN"/>
        </w:rPr>
        <w:t xml:space="preserve"> th</w:t>
      </w:r>
      <w:r w:rsidR="002D100D" w:rsidRPr="0094617A">
        <w:rPr>
          <w:rFonts w:cs="Times New Roman"/>
          <w:szCs w:val="18"/>
          <w:lang w:eastAsia="zh-CN"/>
        </w:rPr>
        <w:t>e</w:t>
      </w:r>
      <w:r w:rsidR="008A374F">
        <w:rPr>
          <w:rFonts w:cs="Times New Roman"/>
          <w:szCs w:val="18"/>
          <w:lang w:eastAsia="zh-CN"/>
        </w:rPr>
        <w:t xml:space="preserve"> frequency of</w:t>
      </w:r>
      <w:r w:rsidR="002D100D" w:rsidRPr="0094617A">
        <w:rPr>
          <w:rFonts w:cs="Times New Roman"/>
          <w:szCs w:val="18"/>
          <w:lang w:eastAsia="zh-CN"/>
        </w:rPr>
        <w:t xml:space="preserve"> </w:t>
      </w:r>
      <w:r w:rsidR="001E048F" w:rsidRPr="0008389A">
        <w:rPr>
          <w:rFonts w:ascii="Symbol" w:hAnsi="Symbol" w:cs="Times New Roman"/>
          <w:szCs w:val="18"/>
        </w:rPr>
        <w:t></w:t>
      </w:r>
      <w:r w:rsidR="001E048F" w:rsidRPr="0008389A">
        <w:rPr>
          <w:rFonts w:ascii="Symbol" w:hAnsi="Symbol" w:cs="Times New Roman"/>
          <w:szCs w:val="18"/>
        </w:rPr>
        <w:t></w:t>
      </w:r>
      <w:r w:rsidR="001E048F">
        <w:rPr>
          <w:rFonts w:ascii="Symbol" w:hAnsi="Symbol" w:cs="Times New Roman"/>
          <w:szCs w:val="18"/>
        </w:rPr>
        <w:t></w:t>
      </w:r>
      <w:r w:rsidR="00B80E99" w:rsidRPr="0094617A">
        <w:rPr>
          <w:rFonts w:cs="Times New Roman"/>
          <w:szCs w:val="18"/>
          <w:lang w:eastAsia="zh-CN"/>
        </w:rPr>
        <w:t>IEL</w:t>
      </w:r>
      <w:r w:rsidR="008A374F">
        <w:rPr>
          <w:rFonts w:cs="Times New Roman"/>
          <w:szCs w:val="18"/>
          <w:lang w:eastAsia="zh-CN"/>
        </w:rPr>
        <w:t>s</w:t>
      </w:r>
      <w:r w:rsidR="006328DC">
        <w:rPr>
          <w:rFonts w:cs="Times New Roman"/>
          <w:szCs w:val="18"/>
          <w:lang w:eastAsia="zh-CN"/>
        </w:rPr>
        <w:t xml:space="preserve"> </w:t>
      </w:r>
      <w:r w:rsidR="002D100D" w:rsidRPr="0094617A">
        <w:rPr>
          <w:rFonts w:cs="Times New Roman"/>
          <w:szCs w:val="18"/>
          <w:lang w:eastAsia="zh-CN"/>
        </w:rPr>
        <w:t xml:space="preserve">in </w:t>
      </w:r>
      <w:r w:rsidR="006344DB" w:rsidRPr="0094617A">
        <w:rPr>
          <w:rFonts w:cs="Times New Roman"/>
          <w:szCs w:val="18"/>
          <w:lang w:eastAsia="zh-CN"/>
        </w:rPr>
        <w:t xml:space="preserve">the </w:t>
      </w:r>
      <w:r w:rsidR="00670FDA" w:rsidRPr="0094617A">
        <w:rPr>
          <w:rFonts w:cs="Times New Roman"/>
          <w:szCs w:val="18"/>
          <w:lang w:eastAsia="zh-CN"/>
        </w:rPr>
        <w:t>LIS</w:t>
      </w:r>
      <w:r w:rsidR="006344DB" w:rsidRPr="0094617A">
        <w:rPr>
          <w:rFonts w:cs="Times New Roman"/>
          <w:szCs w:val="18"/>
          <w:lang w:eastAsia="zh-CN"/>
        </w:rPr>
        <w:t>.</w:t>
      </w:r>
      <w:r w:rsidR="00F5603B" w:rsidRPr="0094617A">
        <w:rPr>
          <w:rFonts w:cs="Times New Roman"/>
          <w:szCs w:val="18"/>
          <w:lang w:eastAsia="zh-CN"/>
        </w:rPr>
        <w:t xml:space="preserve"> </w:t>
      </w:r>
    </w:p>
    <w:p w14:paraId="01992890" w14:textId="77777777" w:rsidR="00C954FD" w:rsidRDefault="00C954FD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7A4A39C9" w14:textId="74E5B39C" w:rsidR="00190ECD" w:rsidRDefault="00C954FD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  <w:lang w:eastAsia="zh-CN"/>
        </w:rPr>
        <w:t xml:space="preserve">4.6 </w:t>
      </w:r>
      <w:r w:rsidR="008611C2">
        <w:rPr>
          <w:rFonts w:cs="Times New Roman"/>
          <w:szCs w:val="18"/>
          <w:lang w:eastAsia="zh-CN"/>
        </w:rPr>
        <w:t>For further analysis, e</w:t>
      </w:r>
      <w:r w:rsidR="006B3D07" w:rsidRPr="0094617A">
        <w:rPr>
          <w:rFonts w:cs="Times New Roman"/>
          <w:szCs w:val="18"/>
          <w:lang w:eastAsia="zh-CN"/>
        </w:rPr>
        <w:t>xport</w:t>
      </w:r>
      <w:r w:rsidR="00F5603B" w:rsidRPr="0094617A">
        <w:rPr>
          <w:rFonts w:cs="Times New Roman"/>
          <w:szCs w:val="18"/>
          <w:lang w:eastAsia="zh-CN"/>
        </w:rPr>
        <w:t xml:space="preserve"> </w:t>
      </w:r>
      <w:r w:rsidR="00670FDA" w:rsidRPr="0094617A">
        <w:rPr>
          <w:rFonts w:cs="Times New Roman"/>
          <w:szCs w:val="18"/>
          <w:lang w:eastAsia="zh-CN"/>
        </w:rPr>
        <w:t xml:space="preserve">statistical </w:t>
      </w:r>
      <w:r w:rsidR="00731FF0">
        <w:rPr>
          <w:rFonts w:cs="Times New Roman"/>
          <w:szCs w:val="18"/>
          <w:lang w:eastAsia="zh-CN"/>
        </w:rPr>
        <w:t>data</w:t>
      </w:r>
      <w:r w:rsidR="00731FF0" w:rsidRPr="0094617A">
        <w:rPr>
          <w:rFonts w:cs="Times New Roman"/>
          <w:szCs w:val="18"/>
          <w:lang w:eastAsia="zh-CN"/>
        </w:rPr>
        <w:t xml:space="preserve"> </w:t>
      </w:r>
      <w:r w:rsidR="00670FDA" w:rsidRPr="0094617A">
        <w:rPr>
          <w:rFonts w:cs="Times New Roman"/>
          <w:szCs w:val="18"/>
          <w:lang w:eastAsia="zh-CN"/>
        </w:rPr>
        <w:t>including</w:t>
      </w:r>
      <w:r w:rsidR="008611C2">
        <w:rPr>
          <w:rFonts w:ascii="Symbol" w:hAnsi="Symbol" w:cs="Times New Roman"/>
          <w:szCs w:val="18"/>
        </w:rPr>
        <w:t></w:t>
      </w:r>
      <w:r w:rsidR="008611C2">
        <w:rPr>
          <w:rFonts w:ascii="Symbol" w:hAnsi="Symbol" w:cs="Times New Roman"/>
          <w:szCs w:val="18"/>
        </w:rPr>
        <w:t></w:t>
      </w:r>
      <w:r w:rsidR="008A374F" w:rsidRPr="0094617A">
        <w:rPr>
          <w:rFonts w:cs="Times New Roman"/>
          <w:szCs w:val="18"/>
          <w:lang w:eastAsia="zh-CN"/>
        </w:rPr>
        <w:t>IEL</w:t>
      </w:r>
      <w:r w:rsidR="008611C2">
        <w:rPr>
          <w:rFonts w:cs="Times New Roman"/>
          <w:szCs w:val="18"/>
          <w:lang w:eastAsia="zh-CN"/>
        </w:rPr>
        <w:t xml:space="preserve"> </w:t>
      </w:r>
      <w:r w:rsidR="00670FDA" w:rsidRPr="0094617A">
        <w:rPr>
          <w:rFonts w:cs="Times New Roman"/>
          <w:szCs w:val="18"/>
          <w:lang w:eastAsia="zh-CN"/>
        </w:rPr>
        <w:t>track speed, track displacement,</w:t>
      </w:r>
      <w:r w:rsidR="00A64BB2" w:rsidRPr="0094617A">
        <w:rPr>
          <w:rFonts w:cs="Times New Roman"/>
          <w:szCs w:val="18"/>
          <w:lang w:eastAsia="zh-CN"/>
        </w:rPr>
        <w:t xml:space="preserve"> </w:t>
      </w:r>
      <w:r w:rsidR="00F12C50" w:rsidRPr="0094617A">
        <w:rPr>
          <w:rFonts w:cs="Times New Roman"/>
          <w:szCs w:val="18"/>
          <w:lang w:eastAsia="zh-CN"/>
        </w:rPr>
        <w:t xml:space="preserve">track straightness </w:t>
      </w:r>
      <w:r w:rsidR="00A64BB2" w:rsidRPr="0094617A">
        <w:rPr>
          <w:rFonts w:cs="Times New Roman"/>
          <w:szCs w:val="18"/>
          <w:lang w:eastAsia="zh-CN"/>
        </w:rPr>
        <w:t>and</w:t>
      </w:r>
      <w:r w:rsidR="00670FDA" w:rsidRPr="0094617A">
        <w:rPr>
          <w:rFonts w:cs="Times New Roman"/>
          <w:szCs w:val="18"/>
          <w:lang w:eastAsia="zh-CN"/>
        </w:rPr>
        <w:t xml:space="preserve"> track length</w:t>
      </w:r>
      <w:r w:rsidR="006562D0" w:rsidRPr="0094617A">
        <w:rPr>
          <w:rFonts w:cs="Times New Roman"/>
          <w:szCs w:val="18"/>
          <w:lang w:eastAsia="zh-CN"/>
        </w:rPr>
        <w:t>.</w:t>
      </w:r>
      <w:r w:rsidR="00731FF0">
        <w:rPr>
          <w:rFonts w:cs="Times New Roman"/>
          <w:szCs w:val="18"/>
          <w:lang w:eastAsia="zh-CN"/>
        </w:rPr>
        <w:t xml:space="preserve"> Alternatively, </w:t>
      </w:r>
      <w:r w:rsidR="00AC3E7B">
        <w:rPr>
          <w:rFonts w:cs="Times New Roman"/>
          <w:szCs w:val="18"/>
          <w:lang w:eastAsia="zh-CN"/>
        </w:rPr>
        <w:t xml:space="preserve">analyze </w:t>
      </w:r>
      <w:r w:rsidR="00731FF0">
        <w:rPr>
          <w:rFonts w:cs="Times New Roman"/>
          <w:szCs w:val="18"/>
          <w:lang w:eastAsia="zh-CN"/>
        </w:rPr>
        <w:t>dat</w:t>
      </w:r>
      <w:r w:rsidR="00AC3E7B">
        <w:rPr>
          <w:rFonts w:cs="Times New Roman"/>
          <w:szCs w:val="18"/>
          <w:lang w:eastAsia="zh-CN"/>
        </w:rPr>
        <w:t>a</w:t>
      </w:r>
      <w:r w:rsidR="00731FF0">
        <w:rPr>
          <w:rFonts w:cs="Times New Roman"/>
          <w:szCs w:val="18"/>
          <w:lang w:eastAsia="zh-CN"/>
        </w:rPr>
        <w:t xml:space="preserve"> using the Vantage </w:t>
      </w:r>
      <w:r w:rsidR="00FE2F89">
        <w:rPr>
          <w:rFonts w:cs="Times New Roman"/>
          <w:szCs w:val="18"/>
          <w:lang w:eastAsia="zh-CN"/>
        </w:rPr>
        <w:t>module</w:t>
      </w:r>
      <w:r w:rsidR="00731FF0">
        <w:rPr>
          <w:rFonts w:cs="Times New Roman"/>
          <w:szCs w:val="18"/>
          <w:lang w:eastAsia="zh-CN"/>
        </w:rPr>
        <w:t>.</w:t>
      </w:r>
      <w:r w:rsidR="00456223" w:rsidRPr="0094617A">
        <w:rPr>
          <w:rFonts w:cs="Times New Roman"/>
          <w:szCs w:val="18"/>
          <w:lang w:eastAsia="zh-CN"/>
        </w:rPr>
        <w:t xml:space="preserve"> </w:t>
      </w:r>
      <w:r w:rsidR="008A374F">
        <w:rPr>
          <w:rFonts w:cs="Times New Roman"/>
          <w:szCs w:val="18"/>
          <w:lang w:eastAsia="zh-CN"/>
        </w:rPr>
        <w:t xml:space="preserve">Depending on the experiment, </w:t>
      </w:r>
      <w:r w:rsidR="00EF69C2">
        <w:rPr>
          <w:rFonts w:cs="Times New Roman"/>
          <w:szCs w:val="18"/>
          <w:lang w:eastAsia="zh-CN"/>
        </w:rPr>
        <w:t xml:space="preserve">obtain </w:t>
      </w:r>
      <w:r w:rsidR="008A374F">
        <w:rPr>
          <w:rFonts w:cs="Times New Roman"/>
          <w:szCs w:val="18"/>
          <w:lang w:eastAsia="zh-CN"/>
        </w:rPr>
        <w:t>a</w:t>
      </w:r>
      <w:r w:rsidR="00FC36E5" w:rsidRPr="0094617A">
        <w:rPr>
          <w:rFonts w:cs="Times New Roman"/>
          <w:szCs w:val="18"/>
          <w:lang w:eastAsia="zh-CN"/>
        </w:rPr>
        <w:t>dditional</w:t>
      </w:r>
      <w:r w:rsidR="008A374F">
        <w:rPr>
          <w:rFonts w:cs="Times New Roman"/>
          <w:szCs w:val="18"/>
          <w:lang w:eastAsia="zh-CN"/>
        </w:rPr>
        <w:t xml:space="preserve"> metrics from the acquired data</w:t>
      </w:r>
      <w:r w:rsidR="00EC782C">
        <w:rPr>
          <w:rFonts w:cs="Times New Roman"/>
          <w:szCs w:val="18"/>
          <w:lang w:eastAsia="zh-CN"/>
        </w:rPr>
        <w:t>,</w:t>
      </w:r>
      <w:r w:rsidR="008A374F">
        <w:rPr>
          <w:rFonts w:cs="Times New Roman"/>
          <w:szCs w:val="18"/>
          <w:lang w:eastAsia="zh-CN"/>
        </w:rPr>
        <w:t xml:space="preserve"> including dwell time within the LIS or IEL/epithelial interactions.</w:t>
      </w:r>
      <w:r w:rsidR="00FC36E5" w:rsidRPr="0094617A">
        <w:rPr>
          <w:rFonts w:cs="Times New Roman"/>
          <w:szCs w:val="18"/>
          <w:lang w:eastAsia="zh-CN"/>
        </w:rPr>
        <w:t xml:space="preserve"> </w:t>
      </w:r>
    </w:p>
    <w:p w14:paraId="6896B4ED" w14:textId="77777777" w:rsidR="0073033D" w:rsidRPr="0094617A" w:rsidRDefault="0073033D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52F5F1E2" w14:textId="3ACD3FE7" w:rsidR="001F2558" w:rsidRPr="0094617A" w:rsidRDefault="004B75D1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b/>
          <w:szCs w:val="18"/>
          <w:lang w:eastAsia="zh-CN"/>
        </w:rPr>
      </w:pPr>
      <w:r w:rsidRPr="004B75D1">
        <w:rPr>
          <w:rFonts w:cs="Times New Roman"/>
          <w:b/>
          <w:szCs w:val="18"/>
          <w:lang w:eastAsia="zh-CN"/>
        </w:rPr>
        <w:t>REPRESENTATIVE RESULTS</w:t>
      </w:r>
    </w:p>
    <w:p w14:paraId="35951A4E" w14:textId="304573E2" w:rsidR="00B075A1" w:rsidRPr="002E5974" w:rsidRDefault="00B37B45" w:rsidP="00201844">
      <w:pPr>
        <w:autoSpaceDE w:val="0"/>
        <w:autoSpaceDN w:val="0"/>
        <w:adjustRightInd w:val="0"/>
        <w:jc w:val="both"/>
        <w:rPr>
          <w:rFonts w:cs="Times New Roman"/>
          <w:color w:val="000000" w:themeColor="text1"/>
          <w:szCs w:val="18"/>
        </w:rPr>
      </w:pPr>
      <w:r w:rsidRPr="002E5974">
        <w:rPr>
          <w:rFonts w:cs="Times New Roman"/>
          <w:color w:val="000000" w:themeColor="text1"/>
          <w:szCs w:val="18"/>
        </w:rPr>
        <w:t xml:space="preserve">Using intravital imaging of </w:t>
      </w:r>
      <w:proofErr w:type="spellStart"/>
      <w:r w:rsidRPr="002E5974">
        <w:rPr>
          <w:rFonts w:cs="Times New Roman"/>
          <w:color w:val="000000" w:themeColor="text1"/>
          <w:szCs w:val="18"/>
        </w:rPr>
        <w:t>TcrdEGFP</w:t>
      </w:r>
      <w:proofErr w:type="spellEnd"/>
      <w:r w:rsidRPr="002E5974">
        <w:rPr>
          <w:rFonts w:cs="Times New Roman"/>
          <w:color w:val="000000" w:themeColor="text1"/>
          <w:szCs w:val="18"/>
        </w:rPr>
        <w:t xml:space="preserve"> reporter mice, we have previously</w:t>
      </w:r>
      <w:r w:rsidR="00F018BD" w:rsidRPr="002E5974">
        <w:rPr>
          <w:rFonts w:cs="Times New Roman"/>
          <w:color w:val="000000" w:themeColor="text1"/>
          <w:szCs w:val="18"/>
        </w:rPr>
        <w:t xml:space="preserve"> shown that</w:t>
      </w:r>
      <w:r w:rsidR="00E14E27">
        <w:rPr>
          <w:rFonts w:cs="Times New Roman"/>
          <w:color w:val="000000" w:themeColor="text1"/>
          <w:szCs w:val="18"/>
        </w:rPr>
        <w:t xml:space="preserve"> </w:t>
      </w:r>
      <w:r w:rsidR="00F018BD" w:rsidRPr="002E5974">
        <w:rPr>
          <w:rFonts w:ascii="Symbol" w:hAnsi="Symbol" w:cs="Times New Roman"/>
          <w:color w:val="000000" w:themeColor="text1"/>
          <w:szCs w:val="18"/>
        </w:rPr>
        <w:t></w:t>
      </w:r>
      <w:r w:rsidR="00F018BD" w:rsidRPr="002E5974">
        <w:rPr>
          <w:rFonts w:ascii="Symbol" w:hAnsi="Symbol" w:cs="Times New Roman"/>
          <w:color w:val="000000" w:themeColor="text1"/>
          <w:szCs w:val="18"/>
        </w:rPr>
        <w:t></w:t>
      </w:r>
      <w:r w:rsidRPr="002E5974">
        <w:rPr>
          <w:rFonts w:cs="Times New Roman"/>
          <w:color w:val="000000" w:themeColor="text1"/>
          <w:szCs w:val="18"/>
        </w:rPr>
        <w:t xml:space="preserve"> IELs exhibit </w:t>
      </w:r>
      <w:r w:rsidR="008611C2">
        <w:rPr>
          <w:rFonts w:cs="Times New Roman"/>
          <w:color w:val="000000" w:themeColor="text1"/>
          <w:szCs w:val="18"/>
        </w:rPr>
        <w:t xml:space="preserve">a dynamic </w:t>
      </w:r>
      <w:r w:rsidRPr="002E5974">
        <w:rPr>
          <w:rFonts w:cs="Times New Roman"/>
          <w:color w:val="000000" w:themeColor="text1"/>
          <w:szCs w:val="18"/>
        </w:rPr>
        <w:t xml:space="preserve">surveillance behavior, in which they </w:t>
      </w:r>
      <w:r w:rsidR="008611C2" w:rsidRPr="002E5974">
        <w:rPr>
          <w:rFonts w:cs="Times New Roman"/>
          <w:color w:val="000000" w:themeColor="text1"/>
          <w:szCs w:val="18"/>
        </w:rPr>
        <w:t xml:space="preserve">patrol the </w:t>
      </w:r>
      <w:r w:rsidR="008611C2" w:rsidRPr="00DB4A9C">
        <w:rPr>
          <w:rFonts w:cs="Times New Roman"/>
          <w:color w:val="000000" w:themeColor="text1"/>
          <w:szCs w:val="18"/>
        </w:rPr>
        <w:t>epithelium</w:t>
      </w:r>
      <w:r w:rsidR="008611C2" w:rsidRPr="002E5974">
        <w:rPr>
          <w:rFonts w:cs="Times New Roman"/>
          <w:color w:val="000000" w:themeColor="text1"/>
          <w:szCs w:val="18"/>
        </w:rPr>
        <w:t xml:space="preserve"> by migrat</w:t>
      </w:r>
      <w:r w:rsidR="008611C2">
        <w:rPr>
          <w:rFonts w:cs="Times New Roman" w:hint="eastAsia"/>
          <w:color w:val="000000" w:themeColor="text1"/>
          <w:szCs w:val="18"/>
        </w:rPr>
        <w:t>ing</w:t>
      </w:r>
      <w:r w:rsidR="008611C2" w:rsidRPr="002E5974">
        <w:rPr>
          <w:rFonts w:cs="Times New Roman"/>
          <w:color w:val="000000" w:themeColor="text1"/>
          <w:szCs w:val="18"/>
        </w:rPr>
        <w:t xml:space="preserve"> </w:t>
      </w:r>
      <w:r w:rsidR="000131CB" w:rsidRPr="002E5974">
        <w:rPr>
          <w:rFonts w:cs="Times New Roman"/>
          <w:color w:val="000000" w:themeColor="text1"/>
          <w:szCs w:val="18"/>
        </w:rPr>
        <w:t>along the basement membrane</w:t>
      </w:r>
      <w:r w:rsidR="00AC3A37">
        <w:rPr>
          <w:rFonts w:cs="Times New Roman"/>
          <w:color w:val="000000" w:themeColor="text1"/>
          <w:szCs w:val="18"/>
        </w:rPr>
        <w:t xml:space="preserve"> and </w:t>
      </w:r>
      <w:r w:rsidR="00393D2A" w:rsidRPr="002E5974">
        <w:rPr>
          <w:rFonts w:cs="Times New Roman"/>
          <w:color w:val="000000" w:themeColor="text1"/>
          <w:szCs w:val="18"/>
        </w:rPr>
        <w:t xml:space="preserve">into </w:t>
      </w:r>
      <w:r w:rsidR="00EC782C">
        <w:rPr>
          <w:rFonts w:cs="Times New Roman"/>
          <w:color w:val="000000" w:themeColor="text1"/>
          <w:szCs w:val="18"/>
        </w:rPr>
        <w:t xml:space="preserve">the </w:t>
      </w:r>
      <w:r w:rsidR="00393D2A" w:rsidRPr="002E5974">
        <w:rPr>
          <w:rFonts w:cs="Times New Roman"/>
          <w:color w:val="000000" w:themeColor="text1"/>
          <w:szCs w:val="18"/>
        </w:rPr>
        <w:t>lateral int</w:t>
      </w:r>
      <w:r w:rsidR="00EC782C">
        <w:rPr>
          <w:rFonts w:cs="Times New Roman"/>
          <w:color w:val="000000" w:themeColor="text1"/>
          <w:szCs w:val="18"/>
        </w:rPr>
        <w:t>er</w:t>
      </w:r>
      <w:r w:rsidR="00393D2A" w:rsidRPr="002E5974">
        <w:rPr>
          <w:rFonts w:cs="Times New Roman"/>
          <w:color w:val="000000" w:themeColor="text1"/>
          <w:szCs w:val="18"/>
        </w:rPr>
        <w:t>cellular space</w:t>
      </w:r>
      <w:r w:rsidR="00087FA0">
        <w:rPr>
          <w:rFonts w:cs="Times New Roman"/>
          <w:color w:val="000000" w:themeColor="text1"/>
          <w:szCs w:val="18"/>
        </w:rPr>
        <w:t xml:space="preserve"> (LIS)</w:t>
      </w:r>
      <w:r w:rsidR="000B2026">
        <w:rPr>
          <w:rFonts w:cs="Times New Roman"/>
          <w:color w:val="000000" w:themeColor="text1"/>
          <w:szCs w:val="18"/>
        </w:rPr>
        <w:t xml:space="preserve"> at </w:t>
      </w:r>
      <w:r w:rsidR="00B76A6F" w:rsidRPr="002E5974">
        <w:rPr>
          <w:rFonts w:cs="Times New Roman"/>
          <w:color w:val="000000" w:themeColor="text1"/>
          <w:szCs w:val="18"/>
        </w:rPr>
        <w:t xml:space="preserve">steady state </w:t>
      </w:r>
      <w:r w:rsidRPr="002E5974">
        <w:rPr>
          <w:rFonts w:cs="Times New Roman"/>
          <w:color w:val="000000" w:themeColor="text1"/>
          <w:szCs w:val="18"/>
        </w:rPr>
        <w:t>(</w:t>
      </w:r>
      <w:r w:rsidRPr="00EF69C2">
        <w:rPr>
          <w:rFonts w:cs="Times New Roman"/>
          <w:b/>
          <w:color w:val="000000" w:themeColor="text1"/>
          <w:szCs w:val="18"/>
        </w:rPr>
        <w:t>Figure</w:t>
      </w:r>
      <w:r w:rsidRPr="002E5974">
        <w:rPr>
          <w:rFonts w:cs="Times New Roman"/>
          <w:color w:val="000000" w:themeColor="text1"/>
          <w:szCs w:val="18"/>
        </w:rPr>
        <w:t xml:space="preserve"> </w:t>
      </w:r>
      <w:r w:rsidR="002225E9" w:rsidRPr="00EF69C2">
        <w:rPr>
          <w:rFonts w:cs="Times New Roman"/>
          <w:b/>
          <w:color w:val="000000" w:themeColor="text1"/>
          <w:szCs w:val="18"/>
        </w:rPr>
        <w:t>2</w:t>
      </w:r>
      <w:r w:rsidRPr="002E5974">
        <w:rPr>
          <w:rFonts w:cs="Times New Roman"/>
          <w:color w:val="000000" w:themeColor="text1"/>
          <w:szCs w:val="18"/>
        </w:rPr>
        <w:t xml:space="preserve">, </w:t>
      </w:r>
      <w:r w:rsidRPr="00EF69C2">
        <w:rPr>
          <w:rFonts w:cs="Times New Roman"/>
          <w:b/>
          <w:color w:val="000000" w:themeColor="text1"/>
          <w:szCs w:val="18"/>
        </w:rPr>
        <w:t>Movie</w:t>
      </w:r>
      <w:r w:rsidRPr="002E5974">
        <w:rPr>
          <w:rFonts w:cs="Times New Roman"/>
          <w:color w:val="000000" w:themeColor="text1"/>
          <w:szCs w:val="18"/>
        </w:rPr>
        <w:t xml:space="preserve"> </w:t>
      </w:r>
      <w:r w:rsidRPr="00EF69C2">
        <w:rPr>
          <w:rFonts w:cs="Times New Roman"/>
          <w:b/>
          <w:color w:val="000000" w:themeColor="text1"/>
          <w:szCs w:val="18"/>
        </w:rPr>
        <w:t>1</w:t>
      </w:r>
      <w:r w:rsidRPr="002E5974">
        <w:rPr>
          <w:rFonts w:cs="Times New Roman"/>
          <w:color w:val="000000" w:themeColor="text1"/>
          <w:szCs w:val="18"/>
        </w:rPr>
        <w:t>).</w:t>
      </w:r>
    </w:p>
    <w:p w14:paraId="098D9356" w14:textId="77777777" w:rsidR="00943F3A" w:rsidRPr="002E5974" w:rsidRDefault="00943F3A" w:rsidP="00201844">
      <w:pPr>
        <w:autoSpaceDE w:val="0"/>
        <w:autoSpaceDN w:val="0"/>
        <w:adjustRightInd w:val="0"/>
        <w:jc w:val="both"/>
        <w:rPr>
          <w:rFonts w:cs="Times New Roman"/>
          <w:color w:val="000000" w:themeColor="text1"/>
          <w:szCs w:val="18"/>
        </w:rPr>
      </w:pPr>
    </w:p>
    <w:p w14:paraId="0FCD48E3" w14:textId="2D47E852" w:rsidR="00AC49E8" w:rsidRPr="00E22314" w:rsidRDefault="00F018BD" w:rsidP="00201844">
      <w:pPr>
        <w:autoSpaceDE w:val="0"/>
        <w:autoSpaceDN w:val="0"/>
        <w:adjustRightInd w:val="0"/>
        <w:jc w:val="both"/>
        <w:rPr>
          <w:rFonts w:cs="Times New Roman"/>
          <w:szCs w:val="18"/>
        </w:rPr>
      </w:pPr>
      <w:r>
        <w:rPr>
          <w:rFonts w:cs="Times New Roman"/>
          <w:szCs w:val="18"/>
        </w:rPr>
        <w:t>T</w:t>
      </w:r>
      <w:r w:rsidR="008611C2">
        <w:rPr>
          <w:rFonts w:cs="Times New Roman"/>
          <w:szCs w:val="18"/>
        </w:rPr>
        <w:t>his approach can also be used to evaluate how the inhibition of specific cell signaling pathways and/or receptors influence</w:t>
      </w:r>
      <w:r w:rsidR="00D529A9">
        <w:rPr>
          <w:rFonts w:cs="Times New Roman"/>
          <w:szCs w:val="18"/>
        </w:rPr>
        <w:t>s</w:t>
      </w:r>
      <w:r w:rsidR="008611C2">
        <w:rPr>
          <w:rFonts w:cs="Times New Roman"/>
          <w:szCs w:val="18"/>
        </w:rPr>
        <w:t xml:space="preserve"> </w:t>
      </w:r>
      <w:r w:rsidR="00D529A9" w:rsidRPr="002E5974">
        <w:rPr>
          <w:rFonts w:ascii="Symbol" w:hAnsi="Symbol" w:cs="Times New Roman"/>
          <w:color w:val="000000" w:themeColor="text1"/>
          <w:szCs w:val="18"/>
        </w:rPr>
        <w:t></w:t>
      </w:r>
      <w:r w:rsidR="00D529A9" w:rsidRPr="002E5974">
        <w:rPr>
          <w:rFonts w:ascii="Symbol" w:hAnsi="Symbol" w:cs="Times New Roman"/>
          <w:color w:val="000000" w:themeColor="text1"/>
          <w:szCs w:val="18"/>
        </w:rPr>
        <w:t></w:t>
      </w:r>
      <w:r w:rsidR="008611C2">
        <w:rPr>
          <w:rFonts w:cs="Times New Roman"/>
          <w:szCs w:val="18"/>
        </w:rPr>
        <w:t xml:space="preserve"> IEL migratory behavior. </w:t>
      </w:r>
      <w:r w:rsidR="00D529A9">
        <w:rPr>
          <w:rFonts w:cs="Times New Roman"/>
          <w:szCs w:val="18"/>
        </w:rPr>
        <w:t xml:space="preserve">For example, interleukin (IL)-15 is a pleiotropic cytokine that is essential for </w:t>
      </w:r>
      <w:r w:rsidR="00D529A9" w:rsidRPr="002E5974">
        <w:rPr>
          <w:rFonts w:ascii="Symbol" w:hAnsi="Symbol" w:cs="Times New Roman"/>
          <w:color w:val="000000" w:themeColor="text1"/>
          <w:szCs w:val="18"/>
        </w:rPr>
        <w:t></w:t>
      </w:r>
      <w:r w:rsidR="00D529A9" w:rsidRPr="002E5974">
        <w:rPr>
          <w:rFonts w:ascii="Symbol" w:hAnsi="Symbol" w:cs="Times New Roman"/>
          <w:color w:val="000000" w:themeColor="text1"/>
          <w:szCs w:val="18"/>
        </w:rPr>
        <w:t></w:t>
      </w:r>
      <w:r w:rsidR="00D529A9">
        <w:rPr>
          <w:rFonts w:ascii="Symbol" w:hAnsi="Symbol" w:cs="Times New Roman"/>
          <w:color w:val="000000" w:themeColor="text1"/>
          <w:szCs w:val="18"/>
        </w:rPr>
        <w:t></w:t>
      </w:r>
      <w:r w:rsidR="00D529A9">
        <w:rPr>
          <w:rFonts w:ascii="Calibri" w:hAnsi="Calibri" w:cs="Times New Roman"/>
          <w:color w:val="000000" w:themeColor="text1"/>
          <w:szCs w:val="18"/>
        </w:rPr>
        <w:t>IEL homeostasis</w:t>
      </w:r>
      <w:r w:rsidR="004E0FF6">
        <w:rPr>
          <w:rFonts w:ascii="Calibri" w:hAnsi="Calibri" w:cs="Times New Roman"/>
          <w:color w:val="000000" w:themeColor="text1"/>
          <w:szCs w:val="18"/>
        </w:rPr>
        <w:fldChar w:fldCharType="begin">
          <w:fldData xml:space="preserve">PEVuZE5vdGU+PENpdGU+PEF1dGhvcj5Mb2RvbGNlPC9BdXRob3I+PFllYXI+MTk5ODwvWWVhcj48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</w:fldData>
        </w:fldChar>
      </w:r>
      <w:r w:rsidR="00B35674">
        <w:rPr>
          <w:rFonts w:ascii="Calibri" w:hAnsi="Calibri" w:cs="Times New Roman"/>
          <w:color w:val="000000" w:themeColor="text1"/>
          <w:szCs w:val="18"/>
        </w:rPr>
        <w:instrText xml:space="preserve"> ADDIN EN.CITE </w:instrText>
      </w:r>
      <w:r w:rsidR="00B35674">
        <w:rPr>
          <w:rFonts w:ascii="Calibri" w:hAnsi="Calibri" w:cs="Times New Roman"/>
          <w:color w:val="000000" w:themeColor="text1"/>
          <w:szCs w:val="18"/>
        </w:rPr>
        <w:fldChar w:fldCharType="begin">
          <w:fldData xml:space="preserve">PEVuZE5vdGU+PENpdGU+PEF1dGhvcj5Mb2RvbGNlPC9BdXRob3I+PFllYXI+MTk5ODwvWWVhcj48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</w:fldData>
        </w:fldChar>
      </w:r>
      <w:r w:rsidR="00B35674">
        <w:rPr>
          <w:rFonts w:ascii="Calibri" w:hAnsi="Calibri" w:cs="Times New Roman"/>
          <w:color w:val="000000" w:themeColor="text1"/>
          <w:szCs w:val="18"/>
        </w:rPr>
        <w:instrText xml:space="preserve"> ADDIN EN.CITE.DATA </w:instrText>
      </w:r>
      <w:r w:rsidR="00B35674">
        <w:rPr>
          <w:rFonts w:ascii="Calibri" w:hAnsi="Calibri" w:cs="Times New Roman"/>
          <w:color w:val="000000" w:themeColor="text1"/>
          <w:szCs w:val="18"/>
        </w:rPr>
      </w:r>
      <w:r w:rsidR="00B35674">
        <w:rPr>
          <w:rFonts w:ascii="Calibri" w:hAnsi="Calibri" w:cs="Times New Roman"/>
          <w:color w:val="000000" w:themeColor="text1"/>
          <w:szCs w:val="18"/>
        </w:rPr>
        <w:fldChar w:fldCharType="end"/>
      </w:r>
      <w:r w:rsidR="004E0FF6">
        <w:rPr>
          <w:rFonts w:ascii="Calibri" w:hAnsi="Calibri" w:cs="Times New Roman"/>
          <w:color w:val="000000" w:themeColor="text1"/>
          <w:szCs w:val="18"/>
        </w:rPr>
      </w:r>
      <w:r w:rsidR="004E0FF6">
        <w:rPr>
          <w:rFonts w:ascii="Calibri" w:hAnsi="Calibri" w:cs="Times New Roman"/>
          <w:color w:val="000000" w:themeColor="text1"/>
          <w:szCs w:val="18"/>
        </w:rPr>
        <w:fldChar w:fldCharType="separate"/>
      </w:r>
      <w:r w:rsidR="00B35674" w:rsidRPr="00B35674">
        <w:rPr>
          <w:rFonts w:ascii="Calibri" w:hAnsi="Calibri" w:cs="Times New Roman"/>
          <w:noProof/>
          <w:color w:val="000000" w:themeColor="text1"/>
          <w:szCs w:val="18"/>
          <w:vertAlign w:val="superscript"/>
        </w:rPr>
        <w:t>23,24</w:t>
      </w:r>
      <w:r w:rsidR="004E0FF6">
        <w:rPr>
          <w:rFonts w:ascii="Calibri" w:hAnsi="Calibri" w:cs="Times New Roman"/>
          <w:color w:val="000000" w:themeColor="text1"/>
          <w:szCs w:val="18"/>
        </w:rPr>
        <w:fldChar w:fldCharType="end"/>
      </w:r>
      <w:r w:rsidR="00D529A9">
        <w:rPr>
          <w:rFonts w:ascii="Calibri" w:hAnsi="Calibri" w:cs="Times New Roman"/>
          <w:color w:val="000000" w:themeColor="text1"/>
          <w:szCs w:val="18"/>
        </w:rPr>
        <w:t>. T</w:t>
      </w:r>
      <w:r>
        <w:rPr>
          <w:rFonts w:cs="Times New Roman"/>
          <w:szCs w:val="18"/>
        </w:rPr>
        <w:t xml:space="preserve">o determine whether </w:t>
      </w:r>
      <w:r w:rsidR="00D529A9">
        <w:rPr>
          <w:rFonts w:cs="Times New Roman"/>
          <w:szCs w:val="18"/>
        </w:rPr>
        <w:t xml:space="preserve">IL-15 signaling through </w:t>
      </w:r>
      <w:r>
        <w:rPr>
          <w:rFonts w:cs="Times New Roman"/>
          <w:szCs w:val="18"/>
        </w:rPr>
        <w:t>IL-2R</w:t>
      </w:r>
      <w:r w:rsidRPr="0008389A">
        <w:rPr>
          <w:rFonts w:ascii="Symbol" w:hAnsi="Symbol" w:cs="Times Roman"/>
          <w:color w:val="000000"/>
        </w:rPr>
        <w:t></w:t>
      </w:r>
      <w:r>
        <w:rPr>
          <w:rFonts w:cs="Times New Roman"/>
          <w:szCs w:val="18"/>
        </w:rPr>
        <w:t xml:space="preserve"> </w:t>
      </w:r>
      <w:r w:rsidR="00D529A9">
        <w:rPr>
          <w:rFonts w:cs="Times New Roman"/>
          <w:szCs w:val="18"/>
        </w:rPr>
        <w:t xml:space="preserve">receptor </w:t>
      </w:r>
      <w:r>
        <w:rPr>
          <w:rFonts w:cs="Times New Roman"/>
          <w:szCs w:val="18"/>
        </w:rPr>
        <w:t xml:space="preserve">contributes to the kinetics of </w:t>
      </w:r>
      <w:r w:rsidRPr="00261AC6">
        <w:rPr>
          <w:rFonts w:ascii="Symbol" w:hAnsi="Symbol" w:cs="Times New Roman"/>
          <w:szCs w:val="18"/>
        </w:rPr>
        <w:t></w:t>
      </w:r>
      <w:r w:rsidRPr="00261AC6">
        <w:rPr>
          <w:rFonts w:ascii="Symbol" w:hAnsi="Symbol" w:cs="Times New Roman"/>
          <w:szCs w:val="18"/>
        </w:rPr>
        <w:t></w:t>
      </w:r>
      <w:r>
        <w:rPr>
          <w:rFonts w:cs="Times New Roman"/>
          <w:szCs w:val="18"/>
        </w:rPr>
        <w:t xml:space="preserve"> IEL motility at steady state, </w:t>
      </w:r>
      <w:proofErr w:type="spellStart"/>
      <w:r w:rsidR="00367199">
        <w:rPr>
          <w:rFonts w:cs="Times New Roman" w:hint="eastAsia"/>
          <w:szCs w:val="18"/>
        </w:rPr>
        <w:t>TcrdEGFP</w:t>
      </w:r>
      <w:proofErr w:type="spellEnd"/>
      <w:r w:rsidR="00367199">
        <w:rPr>
          <w:rFonts w:cs="Times New Roman" w:hint="eastAsia"/>
          <w:szCs w:val="18"/>
        </w:rPr>
        <w:t xml:space="preserve"> reporter mice</w:t>
      </w:r>
      <w:r>
        <w:rPr>
          <w:rFonts w:cs="Times New Roman"/>
          <w:szCs w:val="18"/>
        </w:rPr>
        <w:t xml:space="preserve"> were imaged</w:t>
      </w:r>
      <w:r w:rsidR="00A236A0">
        <w:rPr>
          <w:rFonts w:cs="Times New Roman" w:hint="eastAsia"/>
          <w:szCs w:val="18"/>
        </w:rPr>
        <w:t xml:space="preserve"> </w:t>
      </w:r>
      <w:r w:rsidR="00225B1A" w:rsidRPr="0094617A">
        <w:rPr>
          <w:rFonts w:ascii="Calibri" w:hAnsi="Calibri" w:cs="Times Roman"/>
          <w:color w:val="000000"/>
        </w:rPr>
        <w:t xml:space="preserve">2 h </w:t>
      </w:r>
      <w:r>
        <w:rPr>
          <w:rFonts w:ascii="Calibri" w:hAnsi="Calibri" w:cs="Times Roman"/>
          <w:color w:val="000000"/>
        </w:rPr>
        <w:t>following</w:t>
      </w:r>
      <w:r w:rsidR="00D529A9">
        <w:rPr>
          <w:rFonts w:ascii="Calibri" w:hAnsi="Calibri" w:cs="Times Roman"/>
          <w:color w:val="000000"/>
        </w:rPr>
        <w:t xml:space="preserve"> administration of</w:t>
      </w:r>
      <w:r w:rsidRPr="0094617A">
        <w:rPr>
          <w:rFonts w:ascii="Calibri" w:hAnsi="Calibri" w:cs="Times Roman"/>
          <w:color w:val="000000"/>
        </w:rPr>
        <w:t xml:space="preserve"> </w:t>
      </w:r>
      <w:r w:rsidR="00DB3F87">
        <w:rPr>
          <w:rFonts w:ascii="Calibri" w:hAnsi="Calibri" w:cs="Times Roman" w:hint="eastAsia"/>
          <w:color w:val="000000"/>
        </w:rPr>
        <w:t>anti-</w:t>
      </w:r>
      <w:r w:rsidR="00151AAA" w:rsidRPr="00151AAA">
        <w:rPr>
          <w:rFonts w:ascii="Calibri" w:hAnsi="Calibri" w:cs="Times Roman"/>
          <w:color w:val="000000"/>
        </w:rPr>
        <w:t>IL-2R</w:t>
      </w:r>
      <w:r w:rsidR="00151AAA" w:rsidRPr="0094617A">
        <w:rPr>
          <w:rFonts w:ascii="Symbol" w:hAnsi="Symbol" w:cs="Times Roman"/>
          <w:color w:val="000000"/>
        </w:rPr>
        <w:t></w:t>
      </w:r>
      <w:r w:rsidR="00151AAA" w:rsidRPr="00151AAA">
        <w:rPr>
          <w:rFonts w:ascii="Calibri" w:hAnsi="Calibri" w:cs="Times Roman"/>
          <w:color w:val="000000"/>
        </w:rPr>
        <w:t xml:space="preserve"> </w:t>
      </w:r>
      <w:r w:rsidR="00D529A9">
        <w:rPr>
          <w:rFonts w:ascii="Calibri" w:hAnsi="Calibri" w:cs="Times Roman"/>
          <w:color w:val="000000"/>
        </w:rPr>
        <w:t>antibody (</w:t>
      </w:r>
      <w:r w:rsidR="00D529A9" w:rsidRPr="0094617A">
        <w:rPr>
          <w:rFonts w:ascii="Calibri" w:hAnsi="Calibri" w:cs="Times Roman"/>
          <w:color w:val="000000"/>
        </w:rPr>
        <w:t>TM-</w:t>
      </w:r>
      <w:r w:rsidR="00D529A9" w:rsidRPr="0094617A">
        <w:rPr>
          <w:rFonts w:ascii="Symbol" w:hAnsi="Symbol" w:cs="Times Roman"/>
          <w:color w:val="000000"/>
        </w:rPr>
        <w:t></w:t>
      </w:r>
      <w:r w:rsidR="00D529A9" w:rsidRPr="0094617A">
        <w:rPr>
          <w:rFonts w:ascii="Calibri" w:hAnsi="Calibri" w:cs="Times Roman"/>
          <w:color w:val="000000"/>
        </w:rPr>
        <w:t>1</w:t>
      </w:r>
      <w:r w:rsidR="00F569A1">
        <w:rPr>
          <w:rFonts w:ascii="Calibri" w:hAnsi="Calibri" w:cs="Times Roman" w:hint="eastAsia"/>
          <w:color w:val="000000"/>
        </w:rPr>
        <w:t>)</w:t>
      </w:r>
      <w:r w:rsidR="00DF68FE" w:rsidRPr="0094617A">
        <w:rPr>
          <w:rFonts w:ascii="Calibri" w:hAnsi="Calibri" w:cs="Times Roman"/>
          <w:color w:val="000000"/>
        </w:rPr>
        <w:t xml:space="preserve"> </w:t>
      </w:r>
      <w:r w:rsidR="0034794A">
        <w:rPr>
          <w:rFonts w:ascii="Calibri" w:hAnsi="Calibri" w:cs="Times Roman" w:hint="eastAsia"/>
          <w:color w:val="000000"/>
        </w:rPr>
        <w:t>o</w:t>
      </w:r>
      <w:r w:rsidR="0034794A">
        <w:rPr>
          <w:rFonts w:ascii="Calibri" w:hAnsi="Calibri" w:cs="Times Roman"/>
          <w:color w:val="000000"/>
        </w:rPr>
        <w:t xml:space="preserve">r </w:t>
      </w:r>
      <w:r w:rsidR="00C47DFF">
        <w:rPr>
          <w:rFonts w:ascii="Calibri" w:hAnsi="Calibri" w:cs="Times Roman"/>
          <w:color w:val="000000"/>
        </w:rPr>
        <w:t>isotype IgG</w:t>
      </w:r>
      <w:r w:rsidR="002A6F66">
        <w:rPr>
          <w:rFonts w:ascii="Calibri" w:hAnsi="Calibri" w:cs="Times Roman"/>
          <w:color w:val="000000"/>
        </w:rPr>
        <w:t>2b</w:t>
      </w:r>
      <w:r w:rsidR="00C47DFF">
        <w:rPr>
          <w:rFonts w:ascii="Calibri" w:hAnsi="Calibri" w:cs="Times Roman"/>
          <w:color w:val="000000"/>
        </w:rPr>
        <w:t xml:space="preserve"> </w:t>
      </w:r>
      <w:r w:rsidR="00D529A9">
        <w:rPr>
          <w:rFonts w:ascii="Calibri" w:hAnsi="Calibri" w:cs="Times Roman"/>
          <w:color w:val="000000"/>
        </w:rPr>
        <w:t>control</w:t>
      </w:r>
      <w:r w:rsidR="00830014">
        <w:rPr>
          <w:rFonts w:ascii="Calibri" w:hAnsi="Calibri" w:cs="Times Roman" w:hint="eastAsia"/>
          <w:color w:val="000000"/>
        </w:rPr>
        <w:t>.</w:t>
      </w:r>
      <w:r w:rsidR="00845A36" w:rsidRPr="00845A36">
        <w:rPr>
          <w:rFonts w:cs="Times New Roman" w:hint="eastAsia"/>
          <w:szCs w:val="18"/>
        </w:rPr>
        <w:t xml:space="preserve"> </w:t>
      </w:r>
      <w:r w:rsidR="00912BAF" w:rsidRPr="000A19E9">
        <w:rPr>
          <w:rFonts w:cs="Times New Roman"/>
          <w:szCs w:val="18"/>
        </w:rPr>
        <w:t>T</w:t>
      </w:r>
      <w:r w:rsidR="00912BAF" w:rsidRPr="000A19E9">
        <w:rPr>
          <w:rFonts w:cs="Times New Roman" w:hint="eastAsia"/>
          <w:szCs w:val="18"/>
        </w:rPr>
        <w:t>he</w:t>
      </w:r>
      <w:r w:rsidR="00912BAF" w:rsidRPr="000A19E9">
        <w:rPr>
          <w:rFonts w:cs="Times New Roman"/>
          <w:szCs w:val="18"/>
        </w:rPr>
        <w:t xml:space="preserve"> colored tracks </w:t>
      </w:r>
      <w:r w:rsidR="00013548">
        <w:rPr>
          <w:rFonts w:cs="Times New Roman"/>
          <w:szCs w:val="18"/>
        </w:rPr>
        <w:t>indicate the</w:t>
      </w:r>
      <w:r w:rsidR="00912BAF" w:rsidRPr="000A19E9">
        <w:rPr>
          <w:rFonts w:cs="Times New Roman"/>
          <w:szCs w:val="18"/>
        </w:rPr>
        <w:t xml:space="preserve"> migrat</w:t>
      </w:r>
      <w:r w:rsidR="00013548">
        <w:rPr>
          <w:rFonts w:cs="Times New Roman"/>
          <w:szCs w:val="18"/>
        </w:rPr>
        <w:t>ory path</w:t>
      </w:r>
      <w:r w:rsidR="00F50642">
        <w:rPr>
          <w:rFonts w:cs="Times New Roman"/>
          <w:szCs w:val="18"/>
        </w:rPr>
        <w:t>s</w:t>
      </w:r>
      <w:r w:rsidR="00912BAF" w:rsidRPr="000A19E9">
        <w:rPr>
          <w:rFonts w:cs="Times New Roman"/>
          <w:szCs w:val="18"/>
        </w:rPr>
        <w:t xml:space="preserve"> of individual </w:t>
      </w:r>
      <w:r w:rsidR="00912BAF" w:rsidRPr="000A19E9">
        <w:rPr>
          <w:rFonts w:ascii="Symbol" w:hAnsi="Symbol" w:cs="Times New Roman"/>
          <w:szCs w:val="18"/>
        </w:rPr>
        <w:t></w:t>
      </w:r>
      <w:r w:rsidR="00912BAF" w:rsidRPr="000A19E9">
        <w:rPr>
          <w:rFonts w:ascii="Symbol" w:hAnsi="Symbol" w:cs="Times New Roman"/>
          <w:szCs w:val="18"/>
        </w:rPr>
        <w:t></w:t>
      </w:r>
      <w:r w:rsidR="00912BAF" w:rsidRPr="000A19E9">
        <w:rPr>
          <w:rFonts w:cs="Times New Roman"/>
          <w:szCs w:val="18"/>
        </w:rPr>
        <w:t xml:space="preserve"> IELs</w:t>
      </w:r>
      <w:r w:rsidR="005626CB" w:rsidRPr="000A19E9">
        <w:rPr>
          <w:rFonts w:cs="Times New Roman"/>
          <w:szCs w:val="18"/>
        </w:rPr>
        <w:t xml:space="preserve"> </w:t>
      </w:r>
      <w:r w:rsidR="00013548">
        <w:rPr>
          <w:rFonts w:cs="Times New Roman"/>
          <w:szCs w:val="18"/>
        </w:rPr>
        <w:t>over</w:t>
      </w:r>
      <w:r w:rsidR="005626CB" w:rsidRPr="000A19E9">
        <w:rPr>
          <w:rFonts w:cs="Times New Roman"/>
          <w:szCs w:val="18"/>
        </w:rPr>
        <w:t xml:space="preserve"> the course</w:t>
      </w:r>
      <w:r w:rsidR="005626CB">
        <w:rPr>
          <w:rFonts w:cs="Times New Roman"/>
          <w:szCs w:val="18"/>
        </w:rPr>
        <w:t xml:space="preserve"> of 30 min</w:t>
      </w:r>
      <w:r w:rsidR="00FB3769">
        <w:rPr>
          <w:rFonts w:cs="Times New Roman"/>
          <w:szCs w:val="18"/>
        </w:rPr>
        <w:t xml:space="preserve"> (</w:t>
      </w:r>
      <w:r w:rsidR="00FB3769" w:rsidRPr="00EF69C2">
        <w:rPr>
          <w:rFonts w:cs="Times New Roman"/>
          <w:b/>
          <w:szCs w:val="18"/>
        </w:rPr>
        <w:t>Fig</w:t>
      </w:r>
      <w:r w:rsidR="00EF69C2" w:rsidRPr="00EF69C2">
        <w:rPr>
          <w:rFonts w:cs="Times New Roman"/>
          <w:b/>
          <w:szCs w:val="18"/>
        </w:rPr>
        <w:t>ure</w:t>
      </w:r>
      <w:r w:rsidR="00FB3769">
        <w:rPr>
          <w:rFonts w:cs="Times New Roman"/>
          <w:szCs w:val="18"/>
        </w:rPr>
        <w:t xml:space="preserve"> </w:t>
      </w:r>
      <w:r w:rsidR="002225E9" w:rsidRPr="00EF69C2">
        <w:rPr>
          <w:rFonts w:cs="Times New Roman"/>
          <w:b/>
          <w:szCs w:val="18"/>
        </w:rPr>
        <w:t>3</w:t>
      </w:r>
      <w:r w:rsidR="0036515F" w:rsidRPr="00EF69C2">
        <w:rPr>
          <w:rFonts w:cs="Times New Roman"/>
          <w:b/>
          <w:szCs w:val="18"/>
        </w:rPr>
        <w:t>A</w:t>
      </w:r>
      <w:r w:rsidR="00FB3769">
        <w:rPr>
          <w:rFonts w:cs="Times New Roman"/>
          <w:szCs w:val="18"/>
        </w:rPr>
        <w:t>)</w:t>
      </w:r>
      <w:r w:rsidR="005626CB">
        <w:rPr>
          <w:rFonts w:cs="Times New Roman"/>
          <w:szCs w:val="18"/>
        </w:rPr>
        <w:t>.</w:t>
      </w:r>
      <w:r w:rsidR="00912BAF">
        <w:rPr>
          <w:rFonts w:cs="Times New Roman"/>
          <w:szCs w:val="18"/>
        </w:rPr>
        <w:t xml:space="preserve"> </w:t>
      </w:r>
      <w:r w:rsidR="00893F92">
        <w:rPr>
          <w:rFonts w:ascii="Calibri" w:hAnsi="Calibri" w:cs="Times Roman"/>
          <w:color w:val="000000"/>
        </w:rPr>
        <w:t xml:space="preserve">Although the </w:t>
      </w:r>
      <w:r w:rsidR="009C524A" w:rsidRPr="0094617A">
        <w:rPr>
          <w:rFonts w:ascii="Calibri" w:hAnsi="Calibri" w:cs="Times Roman"/>
          <w:color w:val="000000"/>
        </w:rPr>
        <w:t xml:space="preserve">frequency of </w:t>
      </w:r>
      <w:r w:rsidR="009C524A" w:rsidRPr="0008389A">
        <w:rPr>
          <w:rFonts w:ascii="Symbol" w:hAnsi="Symbol" w:cs="Times New Roman"/>
          <w:szCs w:val="18"/>
        </w:rPr>
        <w:t></w:t>
      </w:r>
      <w:r w:rsidR="009C524A" w:rsidRPr="0008389A">
        <w:rPr>
          <w:rFonts w:ascii="Symbol" w:hAnsi="Symbol" w:cs="Times New Roman"/>
          <w:szCs w:val="18"/>
        </w:rPr>
        <w:t></w:t>
      </w:r>
      <w:r w:rsidR="00F7507A" w:rsidRPr="0094617A">
        <w:rPr>
          <w:rFonts w:ascii="Calibri" w:hAnsi="Calibri" w:cs="Times Roman"/>
          <w:color w:val="000000"/>
        </w:rPr>
        <w:t xml:space="preserve"> IELs in the LIS </w:t>
      </w:r>
      <w:r w:rsidR="00893F92">
        <w:rPr>
          <w:rFonts w:ascii="Calibri" w:hAnsi="Calibri" w:cs="Times Roman"/>
          <w:color w:val="000000"/>
        </w:rPr>
        <w:t xml:space="preserve">was increased </w:t>
      </w:r>
      <w:r w:rsidR="00F7507A" w:rsidRPr="0094617A">
        <w:rPr>
          <w:rFonts w:ascii="Calibri" w:hAnsi="Calibri" w:cs="Times Roman"/>
          <w:color w:val="000000"/>
        </w:rPr>
        <w:t xml:space="preserve">in </w:t>
      </w:r>
      <w:r w:rsidR="00893F92">
        <w:rPr>
          <w:rFonts w:ascii="Calibri" w:hAnsi="Calibri" w:cs="Times Roman"/>
          <w:color w:val="000000"/>
        </w:rPr>
        <w:t>mice</w:t>
      </w:r>
      <w:r w:rsidR="00893F92" w:rsidRPr="0094617A">
        <w:rPr>
          <w:rFonts w:ascii="Calibri" w:hAnsi="Calibri" w:cs="Times Roman"/>
          <w:color w:val="000000"/>
        </w:rPr>
        <w:t xml:space="preserve"> </w:t>
      </w:r>
      <w:r w:rsidR="00893F92">
        <w:rPr>
          <w:rFonts w:ascii="Calibri" w:hAnsi="Calibri" w:cs="Times Roman"/>
          <w:color w:val="000000"/>
        </w:rPr>
        <w:t xml:space="preserve">treated with </w:t>
      </w:r>
      <w:r w:rsidR="00893F92" w:rsidRPr="0094617A">
        <w:rPr>
          <w:rFonts w:ascii="Calibri" w:hAnsi="Calibri" w:cs="Times Roman"/>
          <w:color w:val="000000"/>
        </w:rPr>
        <w:t>TM-</w:t>
      </w:r>
      <w:r w:rsidR="00893F92" w:rsidRPr="0094617A">
        <w:rPr>
          <w:rFonts w:ascii="Symbol" w:hAnsi="Symbol" w:cs="Times Roman"/>
          <w:color w:val="000000"/>
        </w:rPr>
        <w:t></w:t>
      </w:r>
      <w:r w:rsidR="00893F92" w:rsidRPr="0094617A">
        <w:rPr>
          <w:rFonts w:ascii="Calibri" w:hAnsi="Calibri" w:cs="Times Roman"/>
          <w:color w:val="000000"/>
        </w:rPr>
        <w:t>1</w:t>
      </w:r>
      <w:r w:rsidR="00893F92">
        <w:rPr>
          <w:rFonts w:ascii="Calibri" w:hAnsi="Calibri" w:cs="Times Roman" w:hint="eastAsia"/>
          <w:color w:val="000000"/>
        </w:rPr>
        <w:t xml:space="preserve"> </w:t>
      </w:r>
      <w:r w:rsidR="00F7507A" w:rsidRPr="0094617A">
        <w:rPr>
          <w:rFonts w:ascii="Calibri" w:hAnsi="Calibri" w:cs="Times Roman"/>
          <w:color w:val="000000"/>
        </w:rPr>
        <w:t>(</w:t>
      </w:r>
      <w:r w:rsidR="00F7507A" w:rsidRPr="00EF69C2">
        <w:rPr>
          <w:rFonts w:ascii="Calibri" w:hAnsi="Calibri" w:cs="Times Roman"/>
          <w:b/>
          <w:color w:val="000000"/>
        </w:rPr>
        <w:t>Fig</w:t>
      </w:r>
      <w:r w:rsidR="00EF69C2" w:rsidRPr="00EF69C2">
        <w:rPr>
          <w:rFonts w:ascii="Calibri" w:hAnsi="Calibri" w:cs="Times Roman"/>
          <w:b/>
          <w:color w:val="000000"/>
        </w:rPr>
        <w:t>ure</w:t>
      </w:r>
      <w:r w:rsidR="00F7507A" w:rsidRPr="0094617A">
        <w:rPr>
          <w:rFonts w:ascii="Calibri" w:hAnsi="Calibri" w:cs="Times Roman"/>
          <w:color w:val="000000"/>
        </w:rPr>
        <w:t xml:space="preserve"> </w:t>
      </w:r>
      <w:r w:rsidR="002225E9" w:rsidRPr="00EF69C2">
        <w:rPr>
          <w:rFonts w:ascii="Calibri" w:hAnsi="Calibri" w:cs="Times Roman"/>
          <w:b/>
          <w:color w:val="000000"/>
        </w:rPr>
        <w:t>3</w:t>
      </w:r>
      <w:proofErr w:type="gramStart"/>
      <w:r w:rsidR="00482031" w:rsidRPr="00EF69C2">
        <w:rPr>
          <w:rFonts w:ascii="Calibri" w:hAnsi="Calibri" w:cs="Times Roman"/>
          <w:b/>
          <w:color w:val="000000"/>
        </w:rPr>
        <w:t>A</w:t>
      </w:r>
      <w:r w:rsidR="00482031" w:rsidRPr="0094617A">
        <w:rPr>
          <w:rFonts w:ascii="Calibri" w:hAnsi="Calibri" w:cs="Times Roman"/>
          <w:color w:val="000000"/>
        </w:rPr>
        <w:t>,</w:t>
      </w:r>
      <w:r w:rsidR="00F7507A" w:rsidRPr="00EF69C2">
        <w:rPr>
          <w:rFonts w:ascii="Calibri" w:hAnsi="Calibri" w:cs="Times Roman"/>
          <w:b/>
          <w:color w:val="000000"/>
        </w:rPr>
        <w:t>B</w:t>
      </w:r>
      <w:proofErr w:type="gramEnd"/>
      <w:r w:rsidR="00F7507A" w:rsidRPr="0094617A">
        <w:rPr>
          <w:rFonts w:ascii="Calibri" w:hAnsi="Calibri" w:cs="Times Roman"/>
          <w:color w:val="000000"/>
        </w:rPr>
        <w:t xml:space="preserve">), </w:t>
      </w:r>
      <w:r w:rsidR="002612BC">
        <w:rPr>
          <w:rFonts w:ascii="Calibri" w:hAnsi="Calibri" w:cs="Times Roman" w:hint="eastAsia"/>
          <w:color w:val="000000"/>
        </w:rPr>
        <w:t>more than 30%</w:t>
      </w:r>
      <w:r w:rsidR="00F7507A" w:rsidRPr="0094617A">
        <w:rPr>
          <w:rFonts w:ascii="Calibri" w:hAnsi="Calibri" w:cs="Times Roman"/>
          <w:color w:val="000000"/>
        </w:rPr>
        <w:t xml:space="preserve"> </w:t>
      </w:r>
      <w:r w:rsidR="00893F92">
        <w:rPr>
          <w:rFonts w:ascii="Calibri" w:hAnsi="Calibri" w:cs="Times Roman"/>
          <w:color w:val="000000"/>
        </w:rPr>
        <w:t>of these</w:t>
      </w:r>
      <w:r w:rsidR="002612BC">
        <w:rPr>
          <w:rFonts w:ascii="Calibri" w:hAnsi="Calibri" w:cs="Times Roman" w:hint="eastAsia"/>
          <w:color w:val="000000"/>
        </w:rPr>
        <w:t xml:space="preserve"> </w:t>
      </w:r>
      <w:r w:rsidR="002612BC" w:rsidRPr="0008389A">
        <w:rPr>
          <w:rFonts w:ascii="Symbol" w:hAnsi="Symbol" w:cs="Times New Roman"/>
          <w:szCs w:val="18"/>
        </w:rPr>
        <w:t></w:t>
      </w:r>
      <w:r w:rsidR="002612BC" w:rsidRPr="0008389A">
        <w:rPr>
          <w:rFonts w:ascii="Symbol" w:hAnsi="Symbol" w:cs="Times New Roman"/>
          <w:szCs w:val="18"/>
        </w:rPr>
        <w:t></w:t>
      </w:r>
      <w:r w:rsidR="002612BC" w:rsidRPr="0008389A">
        <w:rPr>
          <w:rFonts w:ascii="Calibri" w:hAnsi="Calibri" w:cs="Times Roman"/>
          <w:color w:val="000000"/>
        </w:rPr>
        <w:t xml:space="preserve"> IELs</w:t>
      </w:r>
      <w:r w:rsidR="00F7507A" w:rsidRPr="0094617A">
        <w:rPr>
          <w:rFonts w:ascii="Calibri" w:hAnsi="Calibri" w:cs="Times Roman"/>
          <w:color w:val="000000"/>
        </w:rPr>
        <w:t xml:space="preserve"> </w:t>
      </w:r>
      <w:r w:rsidR="00893F92">
        <w:rPr>
          <w:rFonts w:ascii="Calibri" w:hAnsi="Calibri" w:cs="Times Roman"/>
          <w:color w:val="000000"/>
        </w:rPr>
        <w:t>exhibited</w:t>
      </w:r>
      <w:r w:rsidR="00893F92" w:rsidRPr="0094617A">
        <w:rPr>
          <w:rFonts w:ascii="Calibri" w:hAnsi="Calibri" w:cs="Times Roman"/>
          <w:color w:val="000000"/>
        </w:rPr>
        <w:t xml:space="preserve"> </w:t>
      </w:r>
      <w:r w:rsidR="00482031" w:rsidRPr="0094617A">
        <w:rPr>
          <w:rFonts w:ascii="Calibri" w:hAnsi="Calibri" w:cs="Times Roman"/>
          <w:color w:val="000000"/>
        </w:rPr>
        <w:t>an idling behavior (</w:t>
      </w:r>
      <w:r w:rsidR="00482031" w:rsidRPr="00EF69C2">
        <w:rPr>
          <w:rFonts w:ascii="Calibri" w:hAnsi="Calibri" w:cs="Times Roman"/>
          <w:b/>
          <w:color w:val="000000"/>
        </w:rPr>
        <w:t>Fig</w:t>
      </w:r>
      <w:r w:rsidR="00EF69C2" w:rsidRPr="00EF69C2">
        <w:rPr>
          <w:rFonts w:ascii="Calibri" w:hAnsi="Calibri" w:cs="Times Roman"/>
          <w:b/>
          <w:color w:val="000000"/>
        </w:rPr>
        <w:t>ure</w:t>
      </w:r>
      <w:r w:rsidR="00482031" w:rsidRPr="0094617A">
        <w:rPr>
          <w:rFonts w:ascii="Calibri" w:hAnsi="Calibri" w:cs="Times Roman"/>
          <w:color w:val="000000"/>
        </w:rPr>
        <w:t xml:space="preserve"> </w:t>
      </w:r>
      <w:r w:rsidR="002225E9" w:rsidRPr="00EF69C2">
        <w:rPr>
          <w:rFonts w:ascii="Calibri" w:hAnsi="Calibri" w:cs="Times Roman"/>
          <w:b/>
          <w:color w:val="000000"/>
        </w:rPr>
        <w:t>3</w:t>
      </w:r>
      <w:r w:rsidR="0067645B" w:rsidRPr="00EF69C2">
        <w:rPr>
          <w:rFonts w:ascii="Calibri" w:hAnsi="Calibri" w:cs="Times Roman"/>
          <w:b/>
          <w:color w:val="000000"/>
        </w:rPr>
        <w:t>A</w:t>
      </w:r>
      <w:r w:rsidR="00482031" w:rsidRPr="0094617A">
        <w:rPr>
          <w:rFonts w:ascii="Calibri" w:hAnsi="Calibri" w:cs="Times Roman"/>
          <w:color w:val="000000"/>
        </w:rPr>
        <w:t>,</w:t>
      </w:r>
      <w:r w:rsidR="005D2B80" w:rsidRPr="00EF69C2">
        <w:rPr>
          <w:rFonts w:ascii="Calibri" w:hAnsi="Calibri" w:cs="Times Roman"/>
          <w:b/>
          <w:color w:val="000000"/>
        </w:rPr>
        <w:t>C</w:t>
      </w:r>
      <w:r w:rsidR="00F7507A" w:rsidRPr="0094617A">
        <w:rPr>
          <w:rFonts w:ascii="Calibri" w:hAnsi="Calibri" w:cs="Times Roman"/>
          <w:color w:val="000000"/>
        </w:rPr>
        <w:t xml:space="preserve">). </w:t>
      </w:r>
      <w:r w:rsidR="00D529A9">
        <w:rPr>
          <w:rFonts w:cs="Times New Roman"/>
          <w:szCs w:val="18"/>
        </w:rPr>
        <w:t xml:space="preserve">Idle </w:t>
      </w:r>
      <w:r w:rsidR="00D529A9" w:rsidRPr="00C430FF">
        <w:rPr>
          <w:rFonts w:ascii="Symbol" w:hAnsi="Symbol" w:cs="Times New Roman"/>
          <w:szCs w:val="18"/>
        </w:rPr>
        <w:t></w:t>
      </w:r>
      <w:r w:rsidR="00D529A9" w:rsidRPr="00C430FF">
        <w:rPr>
          <w:rFonts w:ascii="Symbol" w:hAnsi="Symbol" w:cs="Times New Roman"/>
          <w:szCs w:val="18"/>
        </w:rPr>
        <w:t></w:t>
      </w:r>
      <w:r w:rsidR="00D529A9">
        <w:rPr>
          <w:rFonts w:cs="Times New Roman"/>
          <w:szCs w:val="18"/>
        </w:rPr>
        <w:t xml:space="preserve"> IELs were defined by imposing u</w:t>
      </w:r>
      <w:r w:rsidR="00D529A9" w:rsidRPr="008421CA">
        <w:rPr>
          <w:rFonts w:cs="Times New Roman"/>
          <w:szCs w:val="18"/>
        </w:rPr>
        <w:t>pper limits on track straightness and track displacement length.</w:t>
      </w:r>
      <w:r w:rsidR="00D529A9">
        <w:rPr>
          <w:rFonts w:cs="Times New Roman"/>
          <w:szCs w:val="18"/>
        </w:rPr>
        <w:t xml:space="preserve"> </w:t>
      </w:r>
      <w:r w:rsidR="00B835A2" w:rsidRPr="0094617A">
        <w:rPr>
          <w:rFonts w:ascii="Calibri" w:hAnsi="Calibri" w:cs="Times Roman"/>
          <w:color w:val="000000"/>
        </w:rPr>
        <w:t>This</w:t>
      </w:r>
      <w:r w:rsidR="00893F92">
        <w:rPr>
          <w:rFonts w:ascii="Calibri" w:hAnsi="Calibri" w:cs="Times Roman"/>
          <w:color w:val="000000"/>
        </w:rPr>
        <w:t xml:space="preserve"> idling</w:t>
      </w:r>
      <w:r w:rsidR="00B835A2" w:rsidRPr="0094617A">
        <w:rPr>
          <w:rFonts w:ascii="Calibri" w:hAnsi="Calibri" w:cs="Times Roman"/>
          <w:color w:val="000000"/>
        </w:rPr>
        <w:t xml:space="preserve"> phe</w:t>
      </w:r>
      <w:r w:rsidR="00F7507A" w:rsidRPr="0094617A">
        <w:rPr>
          <w:rFonts w:ascii="Calibri" w:hAnsi="Calibri" w:cs="Times Roman"/>
          <w:color w:val="000000"/>
        </w:rPr>
        <w:t xml:space="preserve">notype was </w:t>
      </w:r>
      <w:r w:rsidR="003F606A">
        <w:rPr>
          <w:rFonts w:ascii="Calibri" w:hAnsi="Calibri" w:cs="Times Roman" w:hint="eastAsia"/>
          <w:color w:val="000000"/>
        </w:rPr>
        <w:t>confirmed</w:t>
      </w:r>
      <w:r w:rsidR="00F7507A" w:rsidRPr="0094617A">
        <w:rPr>
          <w:rFonts w:ascii="Calibri" w:hAnsi="Calibri" w:cs="Times Roman"/>
          <w:color w:val="000000"/>
        </w:rPr>
        <w:t xml:space="preserve"> by a </w:t>
      </w:r>
      <w:r w:rsidR="00101560">
        <w:rPr>
          <w:rFonts w:ascii="Calibri" w:hAnsi="Calibri" w:cs="Times Roman" w:hint="eastAsia"/>
          <w:color w:val="000000"/>
        </w:rPr>
        <w:t>significant</w:t>
      </w:r>
      <w:r w:rsidR="00F7507A" w:rsidRPr="0094617A">
        <w:rPr>
          <w:rFonts w:ascii="Calibri" w:hAnsi="Calibri" w:cs="Times Roman"/>
          <w:color w:val="000000"/>
        </w:rPr>
        <w:t xml:space="preserve"> </w:t>
      </w:r>
      <w:r w:rsidR="00365BC8" w:rsidRPr="0094617A">
        <w:rPr>
          <w:rFonts w:ascii="Calibri" w:hAnsi="Calibri" w:cs="Times Roman"/>
          <w:color w:val="000000"/>
        </w:rPr>
        <w:t>reduction in both the instanta</w:t>
      </w:r>
      <w:r w:rsidR="00F7507A" w:rsidRPr="0094617A">
        <w:rPr>
          <w:rFonts w:ascii="Calibri" w:hAnsi="Calibri" w:cs="Times Roman"/>
          <w:color w:val="000000"/>
        </w:rPr>
        <w:t xml:space="preserve">neous speed and confinement ratio of </w:t>
      </w:r>
      <w:r w:rsidR="006C0C2D" w:rsidRPr="0008389A">
        <w:rPr>
          <w:rFonts w:ascii="Symbol" w:hAnsi="Symbol" w:cs="Times New Roman"/>
          <w:szCs w:val="18"/>
        </w:rPr>
        <w:t></w:t>
      </w:r>
      <w:r w:rsidR="006C0C2D" w:rsidRPr="0008389A">
        <w:rPr>
          <w:rFonts w:ascii="Symbol" w:hAnsi="Symbol" w:cs="Times New Roman"/>
          <w:szCs w:val="18"/>
        </w:rPr>
        <w:t></w:t>
      </w:r>
      <w:r w:rsidR="006C0C2D">
        <w:rPr>
          <w:rFonts w:ascii="Symbol" w:hAnsi="Symbol" w:cs="Times New Roman"/>
          <w:szCs w:val="18"/>
        </w:rPr>
        <w:t></w:t>
      </w:r>
      <w:r w:rsidR="00F7507A" w:rsidRPr="0094617A">
        <w:rPr>
          <w:rFonts w:ascii="Calibri" w:hAnsi="Calibri" w:cs="Times Roman"/>
          <w:color w:val="000000"/>
        </w:rPr>
        <w:t xml:space="preserve">IELs </w:t>
      </w:r>
      <w:r>
        <w:rPr>
          <w:rFonts w:ascii="Calibri" w:hAnsi="Calibri" w:cs="Times Roman"/>
          <w:color w:val="000000"/>
        </w:rPr>
        <w:t>following</w:t>
      </w:r>
      <w:r w:rsidR="00F7507A" w:rsidRPr="0094617A">
        <w:rPr>
          <w:rFonts w:ascii="Calibri" w:hAnsi="Calibri" w:cs="Times Roman"/>
          <w:color w:val="000000"/>
        </w:rPr>
        <w:t xml:space="preserve"> IL-2R</w:t>
      </w:r>
      <w:r w:rsidR="00270230" w:rsidRPr="0008389A">
        <w:rPr>
          <w:rFonts w:ascii="Symbol" w:hAnsi="Symbol" w:cs="Times Roman"/>
          <w:color w:val="000000"/>
        </w:rPr>
        <w:t></w:t>
      </w:r>
      <w:r w:rsidR="00F7507A" w:rsidRPr="0094617A">
        <w:rPr>
          <w:rFonts w:ascii="Calibri" w:hAnsi="Calibri" w:cs="Times Roman"/>
          <w:color w:val="000000"/>
        </w:rPr>
        <w:t xml:space="preserve"> </w:t>
      </w:r>
      <w:r>
        <w:rPr>
          <w:rFonts w:ascii="Calibri" w:hAnsi="Calibri" w:cs="Times Roman"/>
          <w:color w:val="000000"/>
        </w:rPr>
        <w:t>blockade</w:t>
      </w:r>
      <w:r w:rsidRPr="0094617A">
        <w:rPr>
          <w:rFonts w:ascii="Calibri" w:hAnsi="Calibri" w:cs="Times Roman"/>
          <w:color w:val="000000"/>
        </w:rPr>
        <w:t xml:space="preserve"> </w:t>
      </w:r>
      <w:r w:rsidR="00F7507A" w:rsidRPr="0094617A">
        <w:rPr>
          <w:rFonts w:ascii="Calibri" w:hAnsi="Calibri" w:cs="Times Roman"/>
          <w:color w:val="000000"/>
        </w:rPr>
        <w:t>relative to contr</w:t>
      </w:r>
      <w:r w:rsidR="00400642" w:rsidRPr="0094617A">
        <w:rPr>
          <w:rFonts w:ascii="Calibri" w:hAnsi="Calibri" w:cs="Times Roman"/>
          <w:color w:val="000000"/>
        </w:rPr>
        <w:t>ol (</w:t>
      </w:r>
      <w:r w:rsidR="00400642" w:rsidRPr="00EF69C2">
        <w:rPr>
          <w:rFonts w:ascii="Calibri" w:hAnsi="Calibri" w:cs="Times Roman"/>
          <w:b/>
          <w:color w:val="000000"/>
        </w:rPr>
        <w:t>Fig</w:t>
      </w:r>
      <w:r w:rsidR="00EF69C2" w:rsidRPr="00EF69C2">
        <w:rPr>
          <w:rFonts w:ascii="Calibri" w:hAnsi="Calibri" w:cs="Times Roman"/>
          <w:b/>
          <w:color w:val="000000"/>
        </w:rPr>
        <w:t>ure</w:t>
      </w:r>
      <w:r w:rsidR="00400642" w:rsidRPr="0094617A">
        <w:rPr>
          <w:rFonts w:ascii="Calibri" w:hAnsi="Calibri" w:cs="Times Roman"/>
          <w:color w:val="000000"/>
        </w:rPr>
        <w:t xml:space="preserve"> </w:t>
      </w:r>
      <w:r w:rsidR="002225E9" w:rsidRPr="00EF69C2">
        <w:rPr>
          <w:rFonts w:ascii="Calibri" w:hAnsi="Calibri" w:cs="Times Roman"/>
          <w:b/>
          <w:color w:val="000000"/>
        </w:rPr>
        <w:t>3</w:t>
      </w:r>
      <w:proofErr w:type="gramStart"/>
      <w:r w:rsidR="00DC40CE" w:rsidRPr="00EF69C2">
        <w:rPr>
          <w:rFonts w:ascii="Calibri" w:hAnsi="Calibri" w:cs="Times Roman"/>
          <w:b/>
          <w:color w:val="000000"/>
        </w:rPr>
        <w:t>D</w:t>
      </w:r>
      <w:r w:rsidR="003A1819" w:rsidRPr="0094617A">
        <w:rPr>
          <w:rFonts w:ascii="Calibri" w:hAnsi="Calibri" w:cs="Times Roman"/>
          <w:color w:val="000000"/>
        </w:rPr>
        <w:t>,</w:t>
      </w:r>
      <w:r w:rsidR="00400642" w:rsidRPr="00EF69C2">
        <w:rPr>
          <w:rFonts w:ascii="Calibri" w:hAnsi="Calibri" w:cs="Times Roman"/>
          <w:b/>
          <w:color w:val="000000"/>
        </w:rPr>
        <w:t>E</w:t>
      </w:r>
      <w:proofErr w:type="gramEnd"/>
      <w:r w:rsidR="00400642" w:rsidRPr="0094617A">
        <w:rPr>
          <w:rFonts w:ascii="Calibri" w:hAnsi="Calibri" w:cs="Times Roman"/>
          <w:color w:val="000000"/>
        </w:rPr>
        <w:t>).</w:t>
      </w:r>
      <w:r w:rsidR="00BC190D">
        <w:rPr>
          <w:rFonts w:ascii="Calibri" w:hAnsi="Calibri" w:cs="Times Roman" w:hint="eastAsia"/>
          <w:color w:val="000000"/>
        </w:rPr>
        <w:t xml:space="preserve"> </w:t>
      </w:r>
      <w:r w:rsidR="00140D2F">
        <w:rPr>
          <w:rFonts w:ascii="Calibri" w:hAnsi="Calibri" w:cs="Times Roman" w:hint="eastAsia"/>
          <w:color w:val="000000"/>
        </w:rPr>
        <w:t xml:space="preserve">Further, </w:t>
      </w:r>
      <w:r w:rsidR="00C035F6">
        <w:rPr>
          <w:rFonts w:ascii="Calibri" w:hAnsi="Calibri" w:cs="Times Roman" w:hint="eastAsia"/>
          <w:color w:val="000000"/>
        </w:rPr>
        <w:t>t</w:t>
      </w:r>
      <w:r w:rsidR="00F7507A" w:rsidRPr="0094617A">
        <w:rPr>
          <w:rFonts w:ascii="Calibri" w:hAnsi="Calibri" w:cs="Times Roman"/>
          <w:color w:val="000000"/>
        </w:rPr>
        <w:t xml:space="preserve">he idle </w:t>
      </w:r>
      <w:r w:rsidR="00CD233F" w:rsidRPr="0008389A">
        <w:rPr>
          <w:rFonts w:ascii="Symbol" w:hAnsi="Symbol" w:cs="Times New Roman"/>
          <w:szCs w:val="18"/>
        </w:rPr>
        <w:t></w:t>
      </w:r>
      <w:r w:rsidR="00CD233F" w:rsidRPr="0008389A">
        <w:rPr>
          <w:rFonts w:ascii="Symbol" w:hAnsi="Symbol" w:cs="Times New Roman"/>
          <w:szCs w:val="18"/>
        </w:rPr>
        <w:t></w:t>
      </w:r>
      <w:r w:rsidR="00CD233F">
        <w:rPr>
          <w:rFonts w:ascii="Symbol" w:hAnsi="Symbol" w:cs="Times New Roman"/>
          <w:szCs w:val="18"/>
        </w:rPr>
        <w:t></w:t>
      </w:r>
      <w:r w:rsidR="00F7507A" w:rsidRPr="0094617A">
        <w:rPr>
          <w:rFonts w:ascii="Calibri" w:hAnsi="Calibri" w:cs="Times Roman"/>
          <w:color w:val="000000"/>
        </w:rPr>
        <w:t>IELs</w:t>
      </w:r>
      <w:r w:rsidR="00B930FE">
        <w:rPr>
          <w:rFonts w:ascii="Calibri" w:hAnsi="Calibri" w:cs="Times Roman"/>
          <w:color w:val="000000"/>
        </w:rPr>
        <w:t xml:space="preserve"> have longer dwell time</w:t>
      </w:r>
      <w:r w:rsidR="00EC782C">
        <w:rPr>
          <w:rFonts w:ascii="Calibri" w:hAnsi="Calibri" w:cs="Times Roman"/>
          <w:color w:val="000000"/>
        </w:rPr>
        <w:t>s and</w:t>
      </w:r>
      <w:r w:rsidR="00B930FE">
        <w:rPr>
          <w:rFonts w:ascii="Calibri" w:hAnsi="Calibri" w:cs="Times Roman"/>
          <w:color w:val="000000"/>
        </w:rPr>
        <w:t xml:space="preserve"> </w:t>
      </w:r>
      <w:r w:rsidR="00F7507A" w:rsidRPr="0094617A">
        <w:rPr>
          <w:rFonts w:ascii="Calibri" w:hAnsi="Calibri" w:cs="Times Roman"/>
          <w:color w:val="000000"/>
        </w:rPr>
        <w:t xml:space="preserve">were </w:t>
      </w:r>
      <w:r w:rsidR="00893F92">
        <w:rPr>
          <w:rFonts w:ascii="Calibri" w:hAnsi="Calibri" w:cs="Times Roman"/>
          <w:color w:val="000000"/>
        </w:rPr>
        <w:t xml:space="preserve">more frequently </w:t>
      </w:r>
      <w:r w:rsidR="00F7507A" w:rsidRPr="0094617A">
        <w:rPr>
          <w:rFonts w:ascii="Calibri" w:hAnsi="Calibri" w:cs="Times Roman"/>
          <w:color w:val="000000"/>
        </w:rPr>
        <w:t xml:space="preserve">localized within the LIS compared </w:t>
      </w:r>
      <w:r w:rsidR="00893F92">
        <w:rPr>
          <w:rFonts w:ascii="Calibri" w:hAnsi="Calibri" w:cs="Times Roman"/>
          <w:color w:val="000000"/>
        </w:rPr>
        <w:t>to</w:t>
      </w:r>
      <w:r w:rsidR="00F7507A" w:rsidRPr="0094617A">
        <w:rPr>
          <w:rFonts w:ascii="Calibri" w:hAnsi="Calibri" w:cs="Times Roman"/>
          <w:color w:val="000000"/>
        </w:rPr>
        <w:t xml:space="preserve"> </w:t>
      </w:r>
      <w:r>
        <w:rPr>
          <w:rFonts w:ascii="Calibri" w:hAnsi="Calibri" w:cs="Times Roman"/>
          <w:color w:val="000000"/>
        </w:rPr>
        <w:t>motile</w:t>
      </w:r>
      <w:r w:rsidR="004B3C80" w:rsidRPr="0094617A">
        <w:rPr>
          <w:rFonts w:ascii="Calibri" w:hAnsi="Calibri" w:cs="Times Roman"/>
          <w:color w:val="000000"/>
        </w:rPr>
        <w:t xml:space="preserve"> </w:t>
      </w:r>
      <w:r w:rsidR="004B3C80" w:rsidRPr="0008389A">
        <w:rPr>
          <w:rFonts w:ascii="Symbol" w:hAnsi="Symbol" w:cs="Times New Roman"/>
          <w:szCs w:val="18"/>
        </w:rPr>
        <w:t></w:t>
      </w:r>
      <w:r w:rsidR="004B3C80" w:rsidRPr="0008389A">
        <w:rPr>
          <w:rFonts w:ascii="Symbol" w:hAnsi="Symbol" w:cs="Times New Roman"/>
          <w:szCs w:val="18"/>
        </w:rPr>
        <w:t></w:t>
      </w:r>
      <w:r w:rsidR="00482031" w:rsidRPr="0094617A">
        <w:rPr>
          <w:rFonts w:ascii="Calibri" w:hAnsi="Calibri" w:cs="Times Roman"/>
          <w:color w:val="000000"/>
        </w:rPr>
        <w:t xml:space="preserve"> IELs (</w:t>
      </w:r>
      <w:r w:rsidR="00482031" w:rsidRPr="00EF69C2">
        <w:rPr>
          <w:rFonts w:ascii="Calibri" w:hAnsi="Calibri" w:cs="Times Roman"/>
          <w:b/>
          <w:color w:val="000000"/>
        </w:rPr>
        <w:t>Fig</w:t>
      </w:r>
      <w:r w:rsidR="00EF69C2" w:rsidRPr="00EF69C2">
        <w:rPr>
          <w:rFonts w:ascii="Calibri" w:hAnsi="Calibri" w:cs="Times Roman"/>
          <w:b/>
          <w:color w:val="000000"/>
        </w:rPr>
        <w:t>ure</w:t>
      </w:r>
      <w:r w:rsidR="00482031" w:rsidRPr="0094617A">
        <w:rPr>
          <w:rFonts w:ascii="Calibri" w:hAnsi="Calibri" w:cs="Times Roman"/>
          <w:color w:val="000000"/>
        </w:rPr>
        <w:t xml:space="preserve"> </w:t>
      </w:r>
      <w:r w:rsidR="002225E9" w:rsidRPr="00EF69C2">
        <w:rPr>
          <w:rFonts w:ascii="Calibri" w:hAnsi="Calibri" w:cs="Times Roman"/>
          <w:b/>
          <w:color w:val="000000"/>
        </w:rPr>
        <w:t>3</w:t>
      </w:r>
      <w:r w:rsidR="00F7507A" w:rsidRPr="00EF69C2">
        <w:rPr>
          <w:rFonts w:ascii="Calibri" w:hAnsi="Calibri" w:cs="Times Roman"/>
          <w:b/>
          <w:color w:val="000000"/>
        </w:rPr>
        <w:t>F</w:t>
      </w:r>
      <w:r w:rsidR="00F7507A" w:rsidRPr="0094617A">
        <w:rPr>
          <w:rFonts w:ascii="Calibri" w:hAnsi="Calibri" w:cs="Times Roman"/>
          <w:color w:val="000000"/>
        </w:rPr>
        <w:t xml:space="preserve">). </w:t>
      </w:r>
    </w:p>
    <w:p w14:paraId="41E7A717" w14:textId="26D03B85" w:rsidR="00E71BAE" w:rsidRPr="00705BF2" w:rsidRDefault="00E71BAE" w:rsidP="00201844">
      <w:pPr>
        <w:autoSpaceDE w:val="0"/>
        <w:autoSpaceDN w:val="0"/>
        <w:adjustRightInd w:val="0"/>
        <w:jc w:val="both"/>
        <w:rPr>
          <w:rFonts w:cs="Times New Roman"/>
          <w:b/>
          <w:szCs w:val="18"/>
        </w:rPr>
      </w:pPr>
    </w:p>
    <w:p w14:paraId="1D8829D2" w14:textId="4E198E01" w:rsidR="00705BF2" w:rsidRPr="00705BF2" w:rsidRDefault="00705BF2" w:rsidP="00201844">
      <w:pPr>
        <w:autoSpaceDE w:val="0"/>
        <w:autoSpaceDN w:val="0"/>
        <w:adjustRightInd w:val="0"/>
        <w:jc w:val="both"/>
        <w:rPr>
          <w:rFonts w:cs="Times New Roman"/>
          <w:b/>
          <w:szCs w:val="18"/>
        </w:rPr>
      </w:pPr>
      <w:r w:rsidRPr="00705BF2">
        <w:rPr>
          <w:rFonts w:cs="Times New Roman"/>
          <w:b/>
          <w:szCs w:val="18"/>
        </w:rPr>
        <w:t>FIGURE LEGENDS:</w:t>
      </w:r>
    </w:p>
    <w:p w14:paraId="5508AFAD" w14:textId="076A9039" w:rsidR="002225E9" w:rsidRPr="0044231B" w:rsidRDefault="002225E9" w:rsidP="00201844">
      <w:pPr>
        <w:autoSpaceDE w:val="0"/>
        <w:autoSpaceDN w:val="0"/>
        <w:adjustRightInd w:val="0"/>
        <w:jc w:val="both"/>
        <w:rPr>
          <w:rFonts w:ascii="Calibri" w:hAnsi="Calibri" w:cs="Times New Roman"/>
        </w:rPr>
      </w:pPr>
      <w:r w:rsidRPr="007A7E5A">
        <w:rPr>
          <w:rFonts w:cs="Times New Roman"/>
          <w:b/>
          <w:szCs w:val="18"/>
        </w:rPr>
        <w:t xml:space="preserve">Figure 1: </w:t>
      </w:r>
      <w:r w:rsidR="009B2A9A">
        <w:rPr>
          <w:rFonts w:cs="Times New Roman"/>
          <w:b/>
          <w:szCs w:val="18"/>
        </w:rPr>
        <w:t>Using forceps to create a hole in the</w:t>
      </w:r>
      <w:r w:rsidR="000730B8">
        <w:rPr>
          <w:rFonts w:ascii="Calibri" w:hAnsi="Calibri" w:cs="Calibri"/>
          <w:b/>
          <w:szCs w:val="18"/>
        </w:rPr>
        <w:t xml:space="preserve"> </w:t>
      </w:r>
      <w:r w:rsidR="000730B8" w:rsidRPr="000730B8">
        <w:rPr>
          <w:rFonts w:ascii="Calibri" w:hAnsi="Calibri" w:cs="Calibri"/>
          <w:b/>
          <w:szCs w:val="18"/>
        </w:rPr>
        <w:t>mesentery</w:t>
      </w:r>
      <w:r w:rsidRPr="007A7E5A">
        <w:rPr>
          <w:rFonts w:cs="Times New Roman"/>
          <w:b/>
          <w:szCs w:val="18"/>
        </w:rPr>
        <w:t>.</w:t>
      </w:r>
      <w:r w:rsidR="004232B9">
        <w:rPr>
          <w:rFonts w:cs="Times New Roman"/>
          <w:szCs w:val="18"/>
        </w:rPr>
        <w:t xml:space="preserve"> </w:t>
      </w:r>
      <w:r w:rsidR="009B2A9A">
        <w:rPr>
          <w:rFonts w:cs="Times New Roman"/>
          <w:szCs w:val="18"/>
        </w:rPr>
        <w:t>Place forceps on either side of the membrane to create</w:t>
      </w:r>
      <w:r w:rsidR="004232B9">
        <w:rPr>
          <w:rFonts w:cs="Times New Roman"/>
          <w:szCs w:val="18"/>
        </w:rPr>
        <w:t xml:space="preserve"> a hole for </w:t>
      </w:r>
      <w:r w:rsidR="009B2A9A">
        <w:rPr>
          <w:rFonts w:cs="Times New Roman"/>
          <w:szCs w:val="18"/>
        </w:rPr>
        <w:t>the sutures</w:t>
      </w:r>
      <w:r w:rsidRPr="00252E28">
        <w:rPr>
          <w:rFonts w:ascii="Calibri" w:hAnsi="Calibri" w:cs="Times New Roman"/>
        </w:rPr>
        <w:t>.</w:t>
      </w:r>
    </w:p>
    <w:p w14:paraId="389DAE3A" w14:textId="77777777" w:rsidR="002225E9" w:rsidRDefault="002225E9" w:rsidP="00201844">
      <w:pPr>
        <w:autoSpaceDE w:val="0"/>
        <w:autoSpaceDN w:val="0"/>
        <w:adjustRightInd w:val="0"/>
        <w:jc w:val="both"/>
        <w:rPr>
          <w:rFonts w:cs="Times New Roman"/>
          <w:b/>
          <w:szCs w:val="18"/>
        </w:rPr>
      </w:pPr>
    </w:p>
    <w:p w14:paraId="6B338014" w14:textId="42F6246A" w:rsidR="005936CB" w:rsidRPr="0044231B" w:rsidRDefault="00E733C2" w:rsidP="00201844">
      <w:pPr>
        <w:autoSpaceDE w:val="0"/>
        <w:autoSpaceDN w:val="0"/>
        <w:adjustRightInd w:val="0"/>
        <w:jc w:val="both"/>
        <w:rPr>
          <w:rFonts w:ascii="Calibri" w:hAnsi="Calibri" w:cs="Times New Roman"/>
        </w:rPr>
      </w:pPr>
      <w:r w:rsidRPr="007A7E5A">
        <w:rPr>
          <w:rFonts w:cs="Times New Roman"/>
          <w:b/>
          <w:szCs w:val="18"/>
        </w:rPr>
        <w:t xml:space="preserve">Figure </w:t>
      </w:r>
      <w:r w:rsidR="002225E9">
        <w:rPr>
          <w:rFonts w:cs="Times New Roman"/>
          <w:b/>
          <w:szCs w:val="18"/>
        </w:rPr>
        <w:t>2</w:t>
      </w:r>
      <w:r w:rsidRPr="007A7E5A">
        <w:rPr>
          <w:rFonts w:cs="Times New Roman"/>
          <w:b/>
          <w:szCs w:val="18"/>
        </w:rPr>
        <w:t xml:space="preserve">: </w:t>
      </w:r>
      <w:r w:rsidR="00C13B8F" w:rsidRPr="007A7E5A">
        <w:rPr>
          <w:rFonts w:cs="Times New Roman"/>
          <w:b/>
          <w:szCs w:val="18"/>
        </w:rPr>
        <w:t xml:space="preserve">Representative 3D </w:t>
      </w:r>
      <w:r w:rsidR="00D529A9" w:rsidRPr="007A7E5A">
        <w:rPr>
          <w:rFonts w:cs="Times New Roman"/>
          <w:b/>
          <w:szCs w:val="18"/>
        </w:rPr>
        <w:t xml:space="preserve">image of </w:t>
      </w:r>
      <w:r w:rsidR="00D529A9" w:rsidRPr="007A7E5A">
        <w:rPr>
          <w:rFonts w:ascii="Symbol" w:hAnsi="Symbol" w:cs="Times New Roman"/>
          <w:b/>
          <w:szCs w:val="18"/>
        </w:rPr>
        <w:t></w:t>
      </w:r>
      <w:r w:rsidR="00D529A9" w:rsidRPr="007A7E5A">
        <w:rPr>
          <w:rFonts w:ascii="Symbol" w:hAnsi="Symbol" w:cs="Times New Roman"/>
          <w:b/>
          <w:szCs w:val="18"/>
        </w:rPr>
        <w:t></w:t>
      </w:r>
      <w:r w:rsidR="00D529A9" w:rsidRPr="007A7E5A">
        <w:rPr>
          <w:rFonts w:cs="Times New Roman"/>
          <w:b/>
          <w:szCs w:val="18"/>
        </w:rPr>
        <w:t xml:space="preserve"> IELs in the jejunum</w:t>
      </w:r>
      <w:r w:rsidR="00EB1700" w:rsidRPr="007A7E5A">
        <w:rPr>
          <w:rFonts w:cs="Times New Roman"/>
          <w:b/>
          <w:szCs w:val="18"/>
        </w:rPr>
        <w:t>.</w:t>
      </w:r>
      <w:r w:rsidR="00352BBD" w:rsidRPr="00352BBD">
        <w:rPr>
          <w:rFonts w:cs="Times New Roman" w:hint="eastAsia"/>
          <w:szCs w:val="18"/>
        </w:rPr>
        <w:t xml:space="preserve"> </w:t>
      </w:r>
      <w:r w:rsidR="005936CB">
        <w:rPr>
          <w:rFonts w:ascii="Calibri" w:hAnsi="Calibri" w:cs="Times New Roman"/>
          <w:szCs w:val="18"/>
        </w:rPr>
        <w:t xml:space="preserve">A single time point was selected from a </w:t>
      </w:r>
      <w:r w:rsidR="005936CB" w:rsidRPr="00B744D6">
        <w:rPr>
          <w:rFonts w:ascii="Calibri" w:hAnsi="Calibri" w:cs="Times New Roman"/>
          <w:szCs w:val="18"/>
        </w:rPr>
        <w:t>time-</w:t>
      </w:r>
      <w:r w:rsidR="005936CB" w:rsidRPr="00B744D6">
        <w:rPr>
          <w:rFonts w:ascii="Calibri" w:hAnsi="Calibri" w:cs="Times New Roman"/>
        </w:rPr>
        <w:t>lapse video of</w:t>
      </w:r>
      <w:r w:rsidR="005936CB">
        <w:rPr>
          <w:rFonts w:ascii="Calibri" w:hAnsi="Calibri" w:cs="Times New Roman"/>
        </w:rPr>
        <w:t xml:space="preserve"> taken of</w:t>
      </w:r>
      <w:r w:rsidR="005936CB" w:rsidRPr="00B744D6">
        <w:rPr>
          <w:rFonts w:ascii="Calibri" w:hAnsi="Calibri" w:cs="Times New Roman"/>
        </w:rPr>
        <w:t xml:space="preserve"> </w:t>
      </w:r>
      <w:r w:rsidR="005936CB">
        <w:rPr>
          <w:rFonts w:cs="Times New Roman"/>
          <w:szCs w:val="18"/>
        </w:rPr>
        <w:t>the jejunal mucosa</w:t>
      </w:r>
      <w:r w:rsidR="005936CB">
        <w:rPr>
          <w:rFonts w:cs="Times New Roman"/>
          <w:color w:val="000000" w:themeColor="text1"/>
          <w:szCs w:val="18"/>
        </w:rPr>
        <w:t xml:space="preserve"> of a </w:t>
      </w:r>
      <w:proofErr w:type="spellStart"/>
      <w:r w:rsidR="005936CB" w:rsidRPr="00B744D6">
        <w:rPr>
          <w:rFonts w:ascii="Calibri" w:hAnsi="Calibri" w:cs="Times New Roman"/>
        </w:rPr>
        <w:t>TcrdEGFP</w:t>
      </w:r>
      <w:proofErr w:type="spellEnd"/>
      <w:r w:rsidR="005936CB" w:rsidRPr="00B744D6">
        <w:rPr>
          <w:rFonts w:ascii="Calibri" w:hAnsi="Calibri" w:cs="Times New Roman"/>
        </w:rPr>
        <w:t xml:space="preserve"> reporter </w:t>
      </w:r>
      <w:r w:rsidR="005936CB">
        <w:rPr>
          <w:rFonts w:ascii="Calibri" w:hAnsi="Calibri" w:cs="Times New Roman"/>
        </w:rPr>
        <w:t xml:space="preserve">mouse </w:t>
      </w:r>
      <w:r w:rsidR="005936CB">
        <w:rPr>
          <w:rFonts w:cs="Times New Roman"/>
          <w:color w:val="000000" w:themeColor="text1"/>
          <w:szCs w:val="18"/>
        </w:rPr>
        <w:t xml:space="preserve">at </w:t>
      </w:r>
      <w:r w:rsidR="005936CB">
        <w:rPr>
          <w:rFonts w:ascii="Calibri" w:hAnsi="Calibri" w:cs="Times New Roman"/>
        </w:rPr>
        <w:t>steady-</w:t>
      </w:r>
      <w:r w:rsidR="005936CB" w:rsidRPr="00B744D6">
        <w:rPr>
          <w:rFonts w:ascii="Calibri" w:hAnsi="Calibri" w:cs="Times New Roman"/>
        </w:rPr>
        <w:t>state</w:t>
      </w:r>
      <w:r w:rsidR="00252E28">
        <w:rPr>
          <w:rFonts w:ascii="Calibri" w:hAnsi="Calibri" w:cs="Times New Roman"/>
        </w:rPr>
        <w:t>.</w:t>
      </w:r>
      <w:r w:rsidR="005936CB">
        <w:rPr>
          <w:rFonts w:ascii="Calibri" w:hAnsi="Calibri" w:cs="Times New Roman"/>
        </w:rPr>
        <w:t xml:space="preserve"> </w:t>
      </w:r>
      <w:r w:rsidR="005936CB" w:rsidRPr="00682C1B">
        <w:rPr>
          <w:rFonts w:ascii="Symbol" w:hAnsi="Symbol" w:cs="Times New Roman"/>
          <w:szCs w:val="18"/>
        </w:rPr>
        <w:t></w:t>
      </w:r>
      <w:r w:rsidR="005936CB" w:rsidRPr="00682C1B">
        <w:rPr>
          <w:rFonts w:ascii="Symbol" w:hAnsi="Symbol" w:cs="Times New Roman"/>
          <w:szCs w:val="18"/>
        </w:rPr>
        <w:t></w:t>
      </w:r>
      <w:r w:rsidR="005936CB" w:rsidRPr="00C47D1C">
        <w:rPr>
          <w:rFonts w:ascii="Symbol" w:hAnsi="Symbol" w:cs="Times New Roman"/>
          <w:szCs w:val="18"/>
        </w:rPr>
        <w:t></w:t>
      </w:r>
      <w:r w:rsidR="005936CB" w:rsidRPr="00C47D1C">
        <w:rPr>
          <w:rFonts w:cs="Times New Roman"/>
          <w:szCs w:val="18"/>
        </w:rPr>
        <w:t>IEL</w:t>
      </w:r>
      <w:r w:rsidR="005936CB">
        <w:rPr>
          <w:rFonts w:cs="Times New Roman"/>
          <w:szCs w:val="18"/>
        </w:rPr>
        <w:t>s are shown in</w:t>
      </w:r>
      <w:r w:rsidR="005936CB">
        <w:rPr>
          <w:rFonts w:ascii="Calibri" w:hAnsi="Calibri" w:cs="Times New Roman"/>
        </w:rPr>
        <w:t xml:space="preserve"> green</w:t>
      </w:r>
      <w:r w:rsidR="005936CB" w:rsidRPr="00B744D6">
        <w:rPr>
          <w:rFonts w:ascii="Calibri" w:hAnsi="Calibri" w:cs="Times New Roman"/>
        </w:rPr>
        <w:t>,</w:t>
      </w:r>
      <w:r w:rsidR="005936CB">
        <w:rPr>
          <w:rFonts w:ascii="Calibri" w:hAnsi="Calibri" w:cs="Times New Roman"/>
        </w:rPr>
        <w:t xml:space="preserve"> </w:t>
      </w:r>
      <w:r w:rsidR="005936CB" w:rsidRPr="00C430FF">
        <w:rPr>
          <w:rFonts w:ascii="Calibri" w:hAnsi="Calibri" w:cs="Times New Roman"/>
        </w:rPr>
        <w:t>nuc</w:t>
      </w:r>
      <w:r w:rsidR="005936CB">
        <w:rPr>
          <w:rFonts w:ascii="Calibri" w:hAnsi="Calibri" w:cs="Times New Roman"/>
        </w:rPr>
        <w:t>lei in white and the lumen in red.</w:t>
      </w:r>
      <w:r w:rsidR="005936CB" w:rsidRPr="0044231B">
        <w:rPr>
          <w:rFonts w:ascii="Calibri" w:hAnsi="Calibri" w:cs="Times New Roman"/>
        </w:rPr>
        <w:t xml:space="preserve"> </w:t>
      </w:r>
      <w:r w:rsidR="005936CB" w:rsidRPr="00252E28">
        <w:rPr>
          <w:rFonts w:ascii="Calibri" w:hAnsi="Calibri" w:cs="Times New Roman"/>
        </w:rPr>
        <w:t xml:space="preserve">Scale bar, </w:t>
      </w:r>
      <w:r w:rsidR="00686682" w:rsidRPr="00252E28">
        <w:rPr>
          <w:rFonts w:ascii="Calibri" w:hAnsi="Calibri" w:cs="Times New Roman"/>
        </w:rPr>
        <w:t xml:space="preserve">30 </w:t>
      </w:r>
      <w:proofErr w:type="spellStart"/>
      <w:r w:rsidR="005936CB" w:rsidRPr="00252E28">
        <w:rPr>
          <w:rFonts w:ascii="Calibri" w:hAnsi="Calibri" w:cs="Times New Roman"/>
        </w:rPr>
        <w:t>μm</w:t>
      </w:r>
      <w:proofErr w:type="spellEnd"/>
      <w:r w:rsidR="005936CB" w:rsidRPr="00252E28">
        <w:rPr>
          <w:rFonts w:ascii="Calibri" w:hAnsi="Calibri" w:cs="Times New Roman"/>
        </w:rPr>
        <w:t>.</w:t>
      </w:r>
    </w:p>
    <w:p w14:paraId="5FBD6645" w14:textId="77777777" w:rsidR="00AD4D0D" w:rsidRDefault="00AD4D0D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17AD8103" w14:textId="6E70BA38" w:rsidR="00D03C46" w:rsidRDefault="00085679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 w:rsidRPr="007A7E5A">
        <w:rPr>
          <w:rFonts w:cs="Times New Roman"/>
          <w:b/>
          <w:szCs w:val="18"/>
          <w:lang w:eastAsia="zh-CN"/>
        </w:rPr>
        <w:t>Figur</w:t>
      </w:r>
      <w:r w:rsidR="00E733C2" w:rsidRPr="007A7E5A">
        <w:rPr>
          <w:rFonts w:cs="Times New Roman"/>
          <w:b/>
          <w:szCs w:val="18"/>
          <w:lang w:eastAsia="zh-CN"/>
        </w:rPr>
        <w:t xml:space="preserve">e </w:t>
      </w:r>
      <w:r w:rsidR="002225E9">
        <w:rPr>
          <w:rFonts w:cs="Times New Roman"/>
          <w:b/>
          <w:szCs w:val="18"/>
          <w:lang w:eastAsia="zh-CN"/>
        </w:rPr>
        <w:t>3</w:t>
      </w:r>
      <w:r w:rsidR="00DB2543" w:rsidRPr="007A7E5A">
        <w:rPr>
          <w:rFonts w:cs="Times New Roman"/>
          <w:b/>
          <w:szCs w:val="18"/>
          <w:lang w:eastAsia="zh-CN"/>
        </w:rPr>
        <w:t xml:space="preserve">: </w:t>
      </w:r>
      <w:r w:rsidR="003C6777" w:rsidRPr="007A7E5A">
        <w:rPr>
          <w:rFonts w:cs="Times New Roman"/>
          <w:b/>
          <w:szCs w:val="18"/>
          <w:lang w:eastAsia="zh-CN"/>
        </w:rPr>
        <w:t>Inhibition of IL-2R</w:t>
      </w:r>
      <w:r w:rsidR="003C6777" w:rsidRPr="007A7E5A">
        <w:rPr>
          <w:rFonts w:ascii="Symbol" w:hAnsi="Symbol" w:cs="Times New Roman"/>
          <w:b/>
          <w:szCs w:val="18"/>
          <w:lang w:eastAsia="zh-CN"/>
        </w:rPr>
        <w:t></w:t>
      </w:r>
      <w:r w:rsidR="003C6777" w:rsidRPr="007A7E5A">
        <w:rPr>
          <w:rFonts w:cs="Times New Roman"/>
          <w:b/>
          <w:szCs w:val="18"/>
          <w:lang w:eastAsia="zh-CN"/>
        </w:rPr>
        <w:t xml:space="preserve"> induces</w:t>
      </w:r>
      <w:r w:rsidR="00BE47D4" w:rsidRPr="007A7E5A">
        <w:rPr>
          <w:rFonts w:cs="Times New Roman"/>
          <w:b/>
          <w:szCs w:val="18"/>
          <w:lang w:eastAsia="zh-CN"/>
        </w:rPr>
        <w:t xml:space="preserve"> </w:t>
      </w:r>
      <w:r w:rsidR="00BE47D4" w:rsidRPr="007A7E5A">
        <w:rPr>
          <w:rFonts w:ascii="Symbol" w:hAnsi="Symbol" w:cs="Times New Roman"/>
          <w:b/>
          <w:szCs w:val="18"/>
        </w:rPr>
        <w:t></w:t>
      </w:r>
      <w:r w:rsidR="00BE47D4" w:rsidRPr="007A7E5A">
        <w:rPr>
          <w:rFonts w:ascii="Symbol" w:hAnsi="Symbol" w:cs="Times New Roman"/>
          <w:b/>
          <w:szCs w:val="18"/>
        </w:rPr>
        <w:t></w:t>
      </w:r>
      <w:r w:rsidR="00BE47D4" w:rsidRPr="007A7E5A">
        <w:rPr>
          <w:rFonts w:ascii="Symbol" w:hAnsi="Symbol" w:cs="Times New Roman"/>
          <w:b/>
          <w:szCs w:val="18"/>
        </w:rPr>
        <w:t></w:t>
      </w:r>
      <w:r w:rsidR="009B42A7" w:rsidRPr="007A7E5A">
        <w:rPr>
          <w:rFonts w:cs="Times New Roman"/>
          <w:b/>
          <w:szCs w:val="18"/>
          <w:lang w:eastAsia="zh-CN"/>
        </w:rPr>
        <w:t>IEL idling in the lateral intercellular space.</w:t>
      </w:r>
      <w:r w:rsidR="005037CE">
        <w:rPr>
          <w:rFonts w:cs="Times New Roman" w:hint="eastAsia"/>
          <w:szCs w:val="18"/>
          <w:lang w:eastAsia="zh-CN"/>
        </w:rPr>
        <w:t xml:space="preserve"> Th</w:t>
      </w:r>
      <w:r w:rsidR="00835D4E">
        <w:rPr>
          <w:rFonts w:cs="Times New Roman"/>
          <w:szCs w:val="18"/>
          <w:lang w:eastAsia="zh-CN"/>
        </w:rPr>
        <w:t>is</w:t>
      </w:r>
      <w:r w:rsidR="005037CE">
        <w:rPr>
          <w:rFonts w:cs="Times New Roman" w:hint="eastAsia"/>
          <w:szCs w:val="18"/>
          <w:lang w:eastAsia="zh-CN"/>
        </w:rPr>
        <w:t xml:space="preserve"> figure </w:t>
      </w:r>
      <w:r w:rsidR="00835D4E">
        <w:rPr>
          <w:rFonts w:cs="Times New Roman"/>
          <w:szCs w:val="18"/>
          <w:lang w:eastAsia="zh-CN"/>
        </w:rPr>
        <w:t>has been</w:t>
      </w:r>
      <w:r w:rsidR="005037CE">
        <w:rPr>
          <w:rFonts w:cs="Times New Roman" w:hint="eastAsia"/>
          <w:szCs w:val="18"/>
          <w:lang w:eastAsia="zh-CN"/>
        </w:rPr>
        <w:t xml:space="preserve"> </w:t>
      </w:r>
      <w:r w:rsidR="00B537B3">
        <w:rPr>
          <w:rFonts w:cs="Times New Roman"/>
          <w:szCs w:val="18"/>
          <w:lang w:eastAsia="zh-CN"/>
        </w:rPr>
        <w:t>adapted from “</w:t>
      </w:r>
      <w:r w:rsidR="00B537B3" w:rsidRPr="00DD48A4">
        <w:rPr>
          <w:noProof/>
        </w:rPr>
        <w:t xml:space="preserve">Epithelial IL-15 Is a Critical Regulator of </w:t>
      </w:r>
      <w:r w:rsidR="00835D4E" w:rsidRPr="007A7E5A">
        <w:rPr>
          <w:rFonts w:ascii="Symbol" w:hAnsi="Symbol" w:cs="Times New Roman"/>
          <w:szCs w:val="18"/>
        </w:rPr>
        <w:t></w:t>
      </w:r>
      <w:r w:rsidR="00835D4E" w:rsidRPr="007A7E5A">
        <w:rPr>
          <w:rFonts w:ascii="Symbol" w:hAnsi="Symbol" w:cs="Times New Roman"/>
          <w:szCs w:val="18"/>
        </w:rPr>
        <w:t></w:t>
      </w:r>
      <w:r w:rsidR="00B537B3" w:rsidRPr="00DD48A4">
        <w:rPr>
          <w:noProof/>
        </w:rPr>
        <w:t xml:space="preserve"> Intraepithelial Lymphocyte Motility within the Intestinal Mucosa.</w:t>
      </w:r>
      <w:r w:rsidR="00B537B3">
        <w:rPr>
          <w:noProof/>
        </w:rPr>
        <w:t>” by</w:t>
      </w:r>
      <w:r w:rsidR="00B537B3" w:rsidRPr="00DD48A4">
        <w:rPr>
          <w:noProof/>
        </w:rPr>
        <w:t xml:space="preserve"> </w:t>
      </w:r>
      <w:r w:rsidR="00DB439E" w:rsidRPr="00DD48A4">
        <w:rPr>
          <w:noProof/>
        </w:rPr>
        <w:t>Hu, M. D.</w:t>
      </w:r>
      <w:r w:rsidR="00DB439E" w:rsidRPr="00DD48A4">
        <w:rPr>
          <w:i/>
          <w:noProof/>
        </w:rPr>
        <w:t xml:space="preserve"> et al.</w:t>
      </w:r>
      <w:r w:rsidR="00DB439E" w:rsidRPr="00DD48A4">
        <w:rPr>
          <w:noProof/>
        </w:rPr>
        <w:t xml:space="preserve"> </w:t>
      </w:r>
      <w:r w:rsidR="00536618">
        <w:rPr>
          <w:noProof/>
        </w:rPr>
        <w:t xml:space="preserve">2018, </w:t>
      </w:r>
      <w:r w:rsidR="00DB439E" w:rsidRPr="00DD48A4">
        <w:rPr>
          <w:i/>
          <w:noProof/>
        </w:rPr>
        <w:t>J Immunol</w:t>
      </w:r>
      <w:r w:rsidR="00E74857">
        <w:rPr>
          <w:i/>
          <w:noProof/>
        </w:rPr>
        <w:t>,</w:t>
      </w:r>
      <w:r w:rsidR="00DB439E" w:rsidRPr="00DD48A4">
        <w:rPr>
          <w:noProof/>
        </w:rPr>
        <w:t xml:space="preserve"> </w:t>
      </w:r>
      <w:r w:rsidR="00DB439E" w:rsidRPr="00FD0E7C">
        <w:rPr>
          <w:noProof/>
        </w:rPr>
        <w:t>201</w:t>
      </w:r>
      <w:r w:rsidR="00DB439E" w:rsidRPr="00536618">
        <w:rPr>
          <w:noProof/>
        </w:rPr>
        <w:t xml:space="preserve"> (2),</w:t>
      </w:r>
      <w:r w:rsidR="00DB439E" w:rsidRPr="00DD48A4">
        <w:rPr>
          <w:noProof/>
        </w:rPr>
        <w:t xml:space="preserve"> </w:t>
      </w:r>
      <w:r w:rsidR="00E06338">
        <w:rPr>
          <w:noProof/>
        </w:rPr>
        <w:t xml:space="preserve">p. </w:t>
      </w:r>
      <w:r w:rsidR="00DB439E" w:rsidRPr="00DD48A4">
        <w:rPr>
          <w:noProof/>
        </w:rPr>
        <w:t>747-756</w:t>
      </w:r>
      <w:r w:rsidR="00536618">
        <w:rPr>
          <w:noProof/>
        </w:rPr>
        <w:t>.</w:t>
      </w:r>
      <w:r w:rsidR="004E0FF6">
        <w:rPr>
          <w:noProof/>
        </w:rPr>
        <w:fldChar w:fldCharType="begin">
          <w:fldData xml:space="preserve">PEVuZE5vdGU+PENpdGU+PEF1dGhvcj5IdTwvQXV0aG9yPjxZZWFyPjIwMTg8L1llYXI+PFJlY051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</w:fldData>
        </w:fldChar>
      </w:r>
      <w:r w:rsidR="00B35674">
        <w:rPr>
          <w:noProof/>
        </w:rPr>
        <w:instrText xml:space="preserve"> ADDIN EN.CITE </w:instrText>
      </w:r>
      <w:r w:rsidR="00B35674">
        <w:rPr>
          <w:noProof/>
        </w:rPr>
        <w:fldChar w:fldCharType="begin">
          <w:fldData xml:space="preserve">PEVuZE5vdGU+PENpdGU+PEF1dGhvcj5IdTwvQXV0aG9yPjxZZWFyPjIwMTg8L1llYXI+PFJlY051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</w:fldData>
        </w:fldChar>
      </w:r>
      <w:r w:rsidR="00B35674">
        <w:rPr>
          <w:noProof/>
        </w:rPr>
        <w:instrText xml:space="preserve"> ADDIN EN.CITE.DATA </w:instrText>
      </w:r>
      <w:r w:rsidR="00B35674">
        <w:rPr>
          <w:noProof/>
        </w:rPr>
      </w:r>
      <w:r w:rsidR="00B35674">
        <w:rPr>
          <w:noProof/>
        </w:rPr>
        <w:fldChar w:fldCharType="end"/>
      </w:r>
      <w:r w:rsidR="004E0FF6">
        <w:rPr>
          <w:noProof/>
        </w:rPr>
      </w:r>
      <w:r w:rsidR="004E0FF6">
        <w:rPr>
          <w:noProof/>
        </w:rPr>
        <w:fldChar w:fldCharType="separate"/>
      </w:r>
      <w:r w:rsidR="002E69C1" w:rsidRPr="002E69C1">
        <w:rPr>
          <w:noProof/>
          <w:vertAlign w:val="superscript"/>
        </w:rPr>
        <w:t>15</w:t>
      </w:r>
      <w:r w:rsidR="004E0FF6">
        <w:rPr>
          <w:noProof/>
        </w:rPr>
        <w:fldChar w:fldCharType="end"/>
      </w:r>
      <w:r w:rsidR="00536618">
        <w:rPr>
          <w:noProof/>
        </w:rPr>
        <w:t xml:space="preserve"> </w:t>
      </w:r>
      <w:r w:rsidR="00DB439E" w:rsidRPr="00DB439E">
        <w:rPr>
          <w:noProof/>
        </w:rPr>
        <w:t xml:space="preserve">Copyright 2018 by </w:t>
      </w:r>
      <w:r w:rsidR="004A1BD3">
        <w:rPr>
          <w:noProof/>
        </w:rPr>
        <w:t>t</w:t>
      </w:r>
      <w:r w:rsidR="00DB439E" w:rsidRPr="00DB439E">
        <w:rPr>
          <w:noProof/>
        </w:rPr>
        <w:t>he American Association of Immunologists, Inc.</w:t>
      </w:r>
      <w:r w:rsidR="00201844">
        <w:rPr>
          <w:rFonts w:cs="Times New Roman"/>
          <w:szCs w:val="18"/>
          <w:lang w:eastAsia="zh-CN"/>
        </w:rPr>
        <w:t xml:space="preserve"> </w:t>
      </w:r>
      <w:r w:rsidR="00F81F53" w:rsidRPr="00F81F53">
        <w:rPr>
          <w:rFonts w:cs="Times New Roman"/>
          <w:szCs w:val="18"/>
          <w:lang w:eastAsia="zh-CN"/>
        </w:rPr>
        <w:t>(</w:t>
      </w:r>
      <w:r w:rsidR="00F81F53" w:rsidRPr="007A7E5A">
        <w:rPr>
          <w:rFonts w:cs="Times New Roman"/>
          <w:b/>
          <w:szCs w:val="18"/>
          <w:lang w:eastAsia="zh-CN"/>
        </w:rPr>
        <w:t>A</w:t>
      </w:r>
      <w:r w:rsidR="00F81F53" w:rsidRPr="00F81F53">
        <w:rPr>
          <w:rFonts w:cs="Times New Roman"/>
          <w:szCs w:val="18"/>
          <w:lang w:eastAsia="zh-CN"/>
        </w:rPr>
        <w:t>) Time-lapse</w:t>
      </w:r>
      <w:r w:rsidR="00BE47D4">
        <w:rPr>
          <w:rFonts w:cs="Times New Roman"/>
          <w:szCs w:val="18"/>
          <w:lang w:eastAsia="zh-CN"/>
        </w:rPr>
        <w:t xml:space="preserve"> images showing migrating GFP</w:t>
      </w:r>
      <w:r w:rsidR="0082456B">
        <w:rPr>
          <w:rFonts w:cs="Times New Roman" w:hint="eastAsia"/>
          <w:szCs w:val="18"/>
          <w:lang w:eastAsia="zh-CN"/>
        </w:rPr>
        <w:t xml:space="preserve"> </w:t>
      </w:r>
      <w:r w:rsidR="00BE47D4" w:rsidRPr="0008389A">
        <w:rPr>
          <w:rFonts w:ascii="Symbol" w:hAnsi="Symbol" w:cs="Times New Roman"/>
          <w:szCs w:val="18"/>
        </w:rPr>
        <w:t></w:t>
      </w:r>
      <w:r w:rsidR="00BE47D4" w:rsidRPr="0008389A">
        <w:rPr>
          <w:rFonts w:ascii="Symbol" w:hAnsi="Symbol" w:cs="Times New Roman"/>
          <w:szCs w:val="18"/>
        </w:rPr>
        <w:t></w:t>
      </w:r>
      <w:r w:rsidR="00BE47D4">
        <w:rPr>
          <w:rFonts w:ascii="Symbol" w:hAnsi="Symbol" w:cs="Times New Roman"/>
          <w:szCs w:val="18"/>
        </w:rPr>
        <w:t></w:t>
      </w:r>
      <w:r w:rsidR="00F81F53" w:rsidRPr="00F81F53">
        <w:rPr>
          <w:rFonts w:cs="Times New Roman"/>
          <w:szCs w:val="18"/>
          <w:lang w:eastAsia="zh-CN"/>
        </w:rPr>
        <w:t>IELs within the jejunal villous epithelium following 2 h treatment with 0.45 mg of IgG2b</w:t>
      </w:r>
      <w:r w:rsidR="000E5DFE">
        <w:rPr>
          <w:rFonts w:cs="Times New Roman"/>
          <w:szCs w:val="18"/>
          <w:lang w:eastAsia="zh-CN"/>
        </w:rPr>
        <w:t xml:space="preserve"> or </w:t>
      </w:r>
      <w:r w:rsidR="000E5DFE" w:rsidRPr="00F81F53">
        <w:rPr>
          <w:rFonts w:cs="Times New Roman"/>
          <w:szCs w:val="18"/>
          <w:lang w:eastAsia="zh-CN"/>
        </w:rPr>
        <w:t>TM-</w:t>
      </w:r>
      <w:r w:rsidR="000E5DFE" w:rsidRPr="0094617A">
        <w:rPr>
          <w:rFonts w:ascii="Symbol" w:hAnsi="Symbol" w:cs="Times New Roman"/>
          <w:szCs w:val="18"/>
          <w:lang w:eastAsia="zh-CN"/>
        </w:rPr>
        <w:t></w:t>
      </w:r>
      <w:r w:rsidR="000E5DFE">
        <w:rPr>
          <w:rFonts w:ascii="Symbol" w:hAnsi="Symbol" w:cs="Times New Roman"/>
          <w:szCs w:val="18"/>
          <w:lang w:eastAsia="zh-CN"/>
        </w:rPr>
        <w:t></w:t>
      </w:r>
      <w:r w:rsidR="00F81F53" w:rsidRPr="00F81F53">
        <w:rPr>
          <w:rFonts w:cs="Times New Roman"/>
          <w:szCs w:val="18"/>
          <w:lang w:eastAsia="zh-CN"/>
        </w:rPr>
        <w:t xml:space="preserve">. </w:t>
      </w:r>
      <w:r w:rsidR="006F1A9D">
        <w:rPr>
          <w:rFonts w:cs="Times New Roman"/>
          <w:szCs w:val="18"/>
          <w:lang w:eastAsia="zh-CN"/>
        </w:rPr>
        <w:t>The motility of</w:t>
      </w:r>
      <w:r w:rsidR="00B15A83">
        <w:rPr>
          <w:rFonts w:cs="Times New Roman"/>
          <w:szCs w:val="18"/>
          <w:lang w:eastAsia="zh-CN"/>
        </w:rPr>
        <w:t xml:space="preserve"> individual </w:t>
      </w:r>
      <w:r w:rsidR="00B15A83" w:rsidRPr="0008389A">
        <w:rPr>
          <w:rFonts w:ascii="Symbol" w:hAnsi="Symbol" w:cs="Times New Roman"/>
          <w:szCs w:val="18"/>
        </w:rPr>
        <w:t></w:t>
      </w:r>
      <w:r w:rsidR="00B15A83" w:rsidRPr="0008389A">
        <w:rPr>
          <w:rFonts w:ascii="Symbol" w:hAnsi="Symbol" w:cs="Times New Roman"/>
          <w:szCs w:val="18"/>
        </w:rPr>
        <w:t></w:t>
      </w:r>
      <w:r w:rsidR="00F81F53" w:rsidRPr="00F81F53">
        <w:rPr>
          <w:rFonts w:cs="Times New Roman"/>
          <w:szCs w:val="18"/>
          <w:lang w:eastAsia="zh-CN"/>
        </w:rPr>
        <w:t xml:space="preserve"> IELs (green) </w:t>
      </w:r>
      <w:r w:rsidR="006F1A9D">
        <w:rPr>
          <w:rFonts w:cs="Times New Roman"/>
          <w:szCs w:val="18"/>
          <w:lang w:eastAsia="zh-CN"/>
        </w:rPr>
        <w:t>over</w:t>
      </w:r>
      <w:r w:rsidR="00F81F53" w:rsidRPr="00F81F53">
        <w:rPr>
          <w:rFonts w:cs="Times New Roman"/>
          <w:szCs w:val="18"/>
          <w:lang w:eastAsia="zh-CN"/>
        </w:rPr>
        <w:t xml:space="preserve"> the course of 30 min</w:t>
      </w:r>
      <w:r w:rsidR="006F1A9D">
        <w:rPr>
          <w:rFonts w:cs="Times New Roman"/>
          <w:szCs w:val="18"/>
          <w:lang w:eastAsia="zh-CN"/>
        </w:rPr>
        <w:t xml:space="preserve"> are shown with colored tracks</w:t>
      </w:r>
      <w:r w:rsidR="00F81F53" w:rsidRPr="00F81F53">
        <w:rPr>
          <w:rFonts w:cs="Times New Roman"/>
          <w:szCs w:val="18"/>
          <w:lang w:eastAsia="zh-CN"/>
        </w:rPr>
        <w:t xml:space="preserve">. Nuclei are </w:t>
      </w:r>
      <w:r w:rsidR="006F1A9D">
        <w:rPr>
          <w:rFonts w:cs="Times New Roman"/>
          <w:szCs w:val="18"/>
          <w:lang w:eastAsia="zh-CN"/>
        </w:rPr>
        <w:t xml:space="preserve">shown in </w:t>
      </w:r>
      <w:r w:rsidR="00F81F53" w:rsidRPr="00F81F53">
        <w:rPr>
          <w:rFonts w:cs="Times New Roman"/>
          <w:szCs w:val="18"/>
          <w:lang w:eastAsia="zh-CN"/>
        </w:rPr>
        <w:t xml:space="preserve">white, and the </w:t>
      </w:r>
      <w:r w:rsidR="006F1A9D">
        <w:rPr>
          <w:rFonts w:cs="Times New Roman"/>
          <w:szCs w:val="18"/>
          <w:lang w:eastAsia="zh-CN"/>
        </w:rPr>
        <w:t>lumen</w:t>
      </w:r>
      <w:r w:rsidR="00F81F53" w:rsidRPr="00F81F53">
        <w:rPr>
          <w:rFonts w:cs="Times New Roman"/>
          <w:szCs w:val="18"/>
          <w:lang w:eastAsia="zh-CN"/>
        </w:rPr>
        <w:t xml:space="preserve"> is shown in red. Scale </w:t>
      </w:r>
      <w:r w:rsidR="00EA7E20">
        <w:rPr>
          <w:rFonts w:cs="Times New Roman"/>
          <w:szCs w:val="18"/>
          <w:lang w:eastAsia="zh-CN"/>
        </w:rPr>
        <w:t xml:space="preserve">bars, 20 </w:t>
      </w:r>
      <w:r w:rsidR="00BD719A" w:rsidRPr="00886A80">
        <w:rPr>
          <w:rFonts w:asciiTheme="minorHAnsi" w:eastAsiaTheme="minorEastAsia" w:hAnsiTheme="minorHAnsi" w:cs="Times New Roman"/>
          <w:color w:val="000000" w:themeColor="text1"/>
          <w:szCs w:val="18"/>
          <w:lang w:eastAsia="zh-CN"/>
        </w:rPr>
        <w:t>µ</w:t>
      </w:r>
      <w:r w:rsidR="00EA7E20" w:rsidRPr="00886A80">
        <w:rPr>
          <w:rFonts w:cs="Times New Roman"/>
          <w:color w:val="000000" w:themeColor="text1"/>
          <w:szCs w:val="18"/>
          <w:lang w:eastAsia="zh-CN"/>
        </w:rPr>
        <w:t>m</w:t>
      </w:r>
      <w:r w:rsidR="00EA7E20">
        <w:rPr>
          <w:rFonts w:cs="Times New Roman"/>
          <w:szCs w:val="18"/>
          <w:lang w:eastAsia="zh-CN"/>
        </w:rPr>
        <w:t>. (</w:t>
      </w:r>
      <w:r w:rsidR="00EA7E20" w:rsidRPr="007A7E5A">
        <w:rPr>
          <w:rFonts w:cs="Times New Roman"/>
          <w:b/>
          <w:szCs w:val="18"/>
          <w:lang w:eastAsia="zh-CN"/>
        </w:rPr>
        <w:t>B</w:t>
      </w:r>
      <w:r w:rsidR="00EA7E20">
        <w:rPr>
          <w:rFonts w:cs="Times New Roman"/>
          <w:szCs w:val="18"/>
          <w:lang w:eastAsia="zh-CN"/>
        </w:rPr>
        <w:t xml:space="preserve">) Frequency of </w:t>
      </w:r>
      <w:r w:rsidR="00EA7E20" w:rsidRPr="0008389A">
        <w:rPr>
          <w:rFonts w:ascii="Symbol" w:hAnsi="Symbol" w:cs="Times New Roman"/>
          <w:szCs w:val="18"/>
        </w:rPr>
        <w:t></w:t>
      </w:r>
      <w:r w:rsidR="00EA7E20" w:rsidRPr="0008389A">
        <w:rPr>
          <w:rFonts w:ascii="Symbol" w:hAnsi="Symbol" w:cs="Times New Roman"/>
          <w:szCs w:val="18"/>
        </w:rPr>
        <w:t></w:t>
      </w:r>
      <w:r w:rsidR="00F81F53" w:rsidRPr="00F81F53">
        <w:rPr>
          <w:rFonts w:cs="Times New Roman"/>
          <w:szCs w:val="18"/>
          <w:lang w:eastAsia="zh-CN"/>
        </w:rPr>
        <w:t xml:space="preserve"> IELs in the LIS (n = 3 mice per treatment, n = 6–7 videos)</w:t>
      </w:r>
      <w:r w:rsidR="00EF69C2">
        <w:rPr>
          <w:rFonts w:cs="Times New Roman"/>
          <w:szCs w:val="18"/>
          <w:lang w:eastAsia="zh-CN"/>
        </w:rPr>
        <w:t>.</w:t>
      </w:r>
      <w:r w:rsidR="00F81F53" w:rsidRPr="00F81F53">
        <w:rPr>
          <w:rFonts w:cs="Times New Roman"/>
          <w:szCs w:val="18"/>
          <w:lang w:eastAsia="zh-CN"/>
        </w:rPr>
        <w:t xml:space="preserve"> (</w:t>
      </w:r>
      <w:r w:rsidR="00F81F53" w:rsidRPr="007A7E5A">
        <w:rPr>
          <w:rFonts w:cs="Times New Roman"/>
          <w:b/>
          <w:szCs w:val="18"/>
          <w:lang w:eastAsia="zh-CN"/>
        </w:rPr>
        <w:t>C</w:t>
      </w:r>
      <w:r w:rsidR="00F81F53" w:rsidRPr="00F81F53">
        <w:rPr>
          <w:rFonts w:cs="Times New Roman"/>
          <w:szCs w:val="18"/>
          <w:lang w:eastAsia="zh-CN"/>
        </w:rPr>
        <w:t xml:space="preserve">) </w:t>
      </w:r>
      <w:r w:rsidR="006E3BC1">
        <w:rPr>
          <w:rFonts w:cs="Times New Roman"/>
          <w:szCs w:val="18"/>
          <w:lang w:eastAsia="zh-CN"/>
        </w:rPr>
        <w:t>P</w:t>
      </w:r>
      <w:r w:rsidR="00F81F53" w:rsidRPr="00F81F53">
        <w:rPr>
          <w:rFonts w:cs="Times New Roman"/>
          <w:szCs w:val="18"/>
          <w:lang w:eastAsia="zh-CN"/>
        </w:rPr>
        <w:t xml:space="preserve">ercentage of </w:t>
      </w:r>
      <w:r w:rsidR="00833048" w:rsidRPr="0008389A">
        <w:rPr>
          <w:rFonts w:ascii="Symbol" w:hAnsi="Symbol" w:cs="Times New Roman"/>
          <w:szCs w:val="18"/>
        </w:rPr>
        <w:t></w:t>
      </w:r>
      <w:r w:rsidR="00833048" w:rsidRPr="0008389A">
        <w:rPr>
          <w:rFonts w:ascii="Symbol" w:hAnsi="Symbol" w:cs="Times New Roman"/>
          <w:szCs w:val="18"/>
        </w:rPr>
        <w:t></w:t>
      </w:r>
      <w:r w:rsidR="00F81F53" w:rsidRPr="00F81F53">
        <w:rPr>
          <w:rFonts w:cs="Times New Roman"/>
          <w:szCs w:val="18"/>
          <w:lang w:eastAsia="zh-CN"/>
        </w:rPr>
        <w:t xml:space="preserve"> IELs that were idle in IgG2b- or TM-</w:t>
      </w:r>
      <w:r w:rsidR="009C1792" w:rsidRPr="00036D0E">
        <w:rPr>
          <w:rFonts w:ascii="Symbol" w:hAnsi="Symbol" w:cs="Times New Roman"/>
          <w:szCs w:val="18"/>
          <w:lang w:eastAsia="zh-CN"/>
        </w:rPr>
        <w:t></w:t>
      </w:r>
      <w:r w:rsidR="00F81F53" w:rsidRPr="00F81F53">
        <w:rPr>
          <w:rFonts w:cs="Times New Roman"/>
          <w:szCs w:val="18"/>
          <w:lang w:eastAsia="zh-CN"/>
        </w:rPr>
        <w:t>1–treated mice</w:t>
      </w:r>
      <w:r w:rsidR="00EF69C2">
        <w:rPr>
          <w:rFonts w:cs="Times New Roman"/>
          <w:szCs w:val="18"/>
          <w:lang w:eastAsia="zh-CN"/>
        </w:rPr>
        <w:t>.</w:t>
      </w:r>
      <w:r w:rsidR="00F81F53" w:rsidRPr="00F81F53">
        <w:rPr>
          <w:rFonts w:cs="Times New Roman"/>
          <w:szCs w:val="18"/>
          <w:lang w:eastAsia="zh-CN"/>
        </w:rPr>
        <w:t xml:space="preserve"> (</w:t>
      </w:r>
      <w:r w:rsidR="00F81F53" w:rsidRPr="007A7E5A">
        <w:rPr>
          <w:rFonts w:cs="Times New Roman"/>
          <w:b/>
          <w:szCs w:val="18"/>
          <w:lang w:eastAsia="zh-CN"/>
        </w:rPr>
        <w:t>D</w:t>
      </w:r>
      <w:r w:rsidR="00F81F53" w:rsidRPr="00F81F53">
        <w:rPr>
          <w:rFonts w:cs="Times New Roman"/>
          <w:szCs w:val="18"/>
          <w:lang w:eastAsia="zh-CN"/>
        </w:rPr>
        <w:t xml:space="preserve">) </w:t>
      </w:r>
      <w:r w:rsidR="006E3BC1">
        <w:rPr>
          <w:rFonts w:cs="Times New Roman"/>
          <w:szCs w:val="18"/>
          <w:lang w:eastAsia="zh-CN"/>
        </w:rPr>
        <w:t>I</w:t>
      </w:r>
      <w:r w:rsidR="00F81F53" w:rsidRPr="00F81F53">
        <w:rPr>
          <w:rFonts w:cs="Times New Roman"/>
          <w:szCs w:val="18"/>
          <w:lang w:eastAsia="zh-CN"/>
        </w:rPr>
        <w:t>nstantaneous speed (n = 13,299 and 9,600 time points)</w:t>
      </w:r>
      <w:r w:rsidR="00EF69C2">
        <w:rPr>
          <w:rFonts w:cs="Times New Roman"/>
          <w:szCs w:val="18"/>
          <w:lang w:eastAsia="zh-CN"/>
        </w:rPr>
        <w:t>.</w:t>
      </w:r>
      <w:r w:rsidR="00F81F53" w:rsidRPr="00F81F53">
        <w:rPr>
          <w:rFonts w:cs="Times New Roman"/>
          <w:szCs w:val="18"/>
          <w:lang w:eastAsia="zh-CN"/>
        </w:rPr>
        <w:t xml:space="preserve"> (</w:t>
      </w:r>
      <w:r w:rsidR="00F81F53" w:rsidRPr="007A7E5A">
        <w:rPr>
          <w:rFonts w:cs="Times New Roman"/>
          <w:b/>
          <w:szCs w:val="18"/>
          <w:lang w:eastAsia="zh-CN"/>
        </w:rPr>
        <w:t>E</w:t>
      </w:r>
      <w:r w:rsidR="00F81F53" w:rsidRPr="00F81F53">
        <w:rPr>
          <w:rFonts w:cs="Times New Roman"/>
          <w:szCs w:val="18"/>
          <w:lang w:eastAsia="zh-CN"/>
        </w:rPr>
        <w:t xml:space="preserve">) </w:t>
      </w:r>
      <w:r w:rsidR="006E3BC1">
        <w:rPr>
          <w:rFonts w:cs="Times New Roman"/>
          <w:szCs w:val="18"/>
          <w:lang w:eastAsia="zh-CN"/>
        </w:rPr>
        <w:t>T</w:t>
      </w:r>
      <w:r w:rsidR="00F81F53" w:rsidRPr="00F81F53">
        <w:rPr>
          <w:rFonts w:cs="Times New Roman"/>
          <w:szCs w:val="18"/>
          <w:lang w:eastAsia="zh-CN"/>
        </w:rPr>
        <w:t>rack confinement ratios (n = 350 and 278 tracks) are shown. (</w:t>
      </w:r>
      <w:r w:rsidR="00F81F53" w:rsidRPr="007A7E5A">
        <w:rPr>
          <w:rFonts w:cs="Times New Roman"/>
          <w:b/>
          <w:szCs w:val="18"/>
          <w:lang w:eastAsia="zh-CN"/>
        </w:rPr>
        <w:t>F</w:t>
      </w:r>
      <w:r w:rsidR="00F81F53" w:rsidRPr="00F81F53">
        <w:rPr>
          <w:rFonts w:cs="Times New Roman"/>
          <w:szCs w:val="18"/>
          <w:lang w:eastAsia="zh-CN"/>
        </w:rPr>
        <w:t xml:space="preserve">) Distance of idle and motile </w:t>
      </w:r>
      <w:r w:rsidR="008A14EC" w:rsidRPr="0008389A">
        <w:rPr>
          <w:rFonts w:ascii="Symbol" w:hAnsi="Symbol" w:cs="Times New Roman"/>
          <w:szCs w:val="18"/>
        </w:rPr>
        <w:t></w:t>
      </w:r>
      <w:r w:rsidR="008A14EC" w:rsidRPr="0008389A">
        <w:rPr>
          <w:rFonts w:ascii="Symbol" w:hAnsi="Symbol" w:cs="Times New Roman"/>
          <w:szCs w:val="18"/>
        </w:rPr>
        <w:t></w:t>
      </w:r>
      <w:r w:rsidR="00F81F53" w:rsidRPr="00F81F53">
        <w:rPr>
          <w:rFonts w:cs="Times New Roman"/>
          <w:szCs w:val="18"/>
          <w:lang w:eastAsia="zh-CN"/>
        </w:rPr>
        <w:t xml:space="preserve"> IELs from the lumen. </w:t>
      </w:r>
      <w:r w:rsidR="00F81F53" w:rsidRPr="00261AC6">
        <w:rPr>
          <w:rFonts w:cs="Times New Roman"/>
          <w:color w:val="000000" w:themeColor="text1"/>
          <w:szCs w:val="18"/>
          <w:lang w:eastAsia="zh-CN"/>
        </w:rPr>
        <w:t xml:space="preserve">Mean </w:t>
      </w:r>
      <w:r w:rsidR="00886A80" w:rsidRPr="00FE76C9">
        <w:rPr>
          <w:rFonts w:cs="Times New Roman"/>
          <w:color w:val="000000" w:themeColor="text1"/>
          <w:szCs w:val="18"/>
          <w:u w:val="single"/>
          <w:lang w:eastAsia="zh-CN"/>
        </w:rPr>
        <w:t>+</w:t>
      </w:r>
      <w:r w:rsidR="00F81F53" w:rsidRPr="00FE76C9">
        <w:rPr>
          <w:rFonts w:cs="Times New Roman"/>
          <w:color w:val="000000" w:themeColor="text1"/>
          <w:szCs w:val="18"/>
          <w:lang w:eastAsia="zh-CN"/>
        </w:rPr>
        <w:t xml:space="preserve"> SEM</w:t>
      </w:r>
      <w:r w:rsidR="00F81F53" w:rsidRPr="00047D36">
        <w:rPr>
          <w:rFonts w:cs="Times New Roman"/>
          <w:color w:val="000000" w:themeColor="text1"/>
          <w:szCs w:val="18"/>
          <w:lang w:eastAsia="zh-CN"/>
        </w:rPr>
        <w:t xml:space="preserve"> </w:t>
      </w:r>
      <w:r w:rsidR="00F81F53" w:rsidRPr="00F81F53">
        <w:rPr>
          <w:rFonts w:cs="Times New Roman"/>
          <w:szCs w:val="18"/>
          <w:lang w:eastAsia="zh-CN"/>
        </w:rPr>
        <w:t>is shown (+). *p</w:t>
      </w:r>
      <w:r w:rsidR="00D659DA">
        <w:rPr>
          <w:rFonts w:cs="Times New Roman" w:hint="eastAsia"/>
          <w:szCs w:val="18"/>
          <w:lang w:eastAsia="zh-CN"/>
        </w:rPr>
        <w:t>&lt;</w:t>
      </w:r>
      <w:r w:rsidR="00D659DA">
        <w:rPr>
          <w:rFonts w:cs="Times New Roman"/>
          <w:szCs w:val="18"/>
          <w:lang w:eastAsia="zh-CN"/>
        </w:rPr>
        <w:t>0.05, **p</w:t>
      </w:r>
      <w:r w:rsidR="00D659DA">
        <w:rPr>
          <w:rFonts w:cs="Times New Roman" w:hint="eastAsia"/>
          <w:szCs w:val="18"/>
          <w:lang w:eastAsia="zh-CN"/>
        </w:rPr>
        <w:t>&lt;</w:t>
      </w:r>
      <w:r w:rsidR="00D659DA">
        <w:rPr>
          <w:rFonts w:cs="Times New Roman"/>
          <w:szCs w:val="18"/>
          <w:lang w:eastAsia="zh-CN"/>
        </w:rPr>
        <w:t>0.01, #p</w:t>
      </w:r>
      <w:r w:rsidR="00D659DA">
        <w:rPr>
          <w:rFonts w:cs="Times New Roman" w:hint="eastAsia"/>
          <w:szCs w:val="18"/>
          <w:lang w:eastAsia="zh-CN"/>
        </w:rPr>
        <w:t>&lt;</w:t>
      </w:r>
      <w:r w:rsidR="00F81F53" w:rsidRPr="00F81F53">
        <w:rPr>
          <w:rFonts w:cs="Times New Roman"/>
          <w:szCs w:val="18"/>
          <w:lang w:eastAsia="zh-CN"/>
        </w:rPr>
        <w:t>0.0001.</w:t>
      </w:r>
    </w:p>
    <w:p w14:paraId="5F8923D2" w14:textId="77777777" w:rsidR="00FE2F89" w:rsidRDefault="00FE2F89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1734C003" w14:textId="7621F4DC" w:rsidR="00FE2F89" w:rsidRPr="00FE2F89" w:rsidRDefault="00FE2F89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b/>
          <w:szCs w:val="18"/>
          <w:lang w:eastAsia="zh-CN"/>
        </w:rPr>
        <w:t>Table 1</w:t>
      </w:r>
      <w:r w:rsidRPr="00C430FF">
        <w:rPr>
          <w:rFonts w:cs="Times New Roman" w:hint="eastAsia"/>
          <w:b/>
          <w:szCs w:val="18"/>
          <w:lang w:eastAsia="zh-CN"/>
        </w:rPr>
        <w:t xml:space="preserve">: </w:t>
      </w:r>
      <w:r>
        <w:rPr>
          <w:rFonts w:cs="Times New Roman"/>
          <w:b/>
          <w:szCs w:val="18"/>
          <w:lang w:eastAsia="zh-CN"/>
        </w:rPr>
        <w:t xml:space="preserve">Representative settings for generating </w:t>
      </w:r>
      <w:r w:rsidRPr="00C430FF">
        <w:rPr>
          <w:rFonts w:ascii="Symbol" w:hAnsi="Symbol" w:cs="Times New Roman"/>
          <w:b/>
          <w:szCs w:val="18"/>
        </w:rPr>
        <w:t></w:t>
      </w:r>
      <w:r w:rsidRPr="00C430FF">
        <w:rPr>
          <w:rFonts w:ascii="Symbol" w:hAnsi="Symbol" w:cs="Times New Roman"/>
          <w:b/>
          <w:szCs w:val="18"/>
        </w:rPr>
        <w:t></w:t>
      </w:r>
      <w:r w:rsidRPr="00C430FF">
        <w:rPr>
          <w:rFonts w:ascii="Symbol" w:hAnsi="Symbol" w:cs="Times New Roman"/>
          <w:b/>
          <w:szCs w:val="18"/>
        </w:rPr>
        <w:t></w:t>
      </w:r>
      <w:r w:rsidRPr="00C430FF">
        <w:rPr>
          <w:rFonts w:cs="Times New Roman"/>
          <w:b/>
          <w:szCs w:val="18"/>
          <w:lang w:eastAsia="zh-CN"/>
        </w:rPr>
        <w:t>IEL</w:t>
      </w:r>
      <w:r>
        <w:rPr>
          <w:rFonts w:cs="Times New Roman"/>
          <w:b/>
          <w:szCs w:val="18"/>
          <w:lang w:eastAsia="zh-CN"/>
        </w:rPr>
        <w:t xml:space="preserve"> and luminal “Surfaces” in </w:t>
      </w:r>
      <w:proofErr w:type="spellStart"/>
      <w:r>
        <w:rPr>
          <w:rFonts w:cs="Times New Roman"/>
          <w:b/>
          <w:szCs w:val="18"/>
          <w:lang w:eastAsia="zh-CN"/>
        </w:rPr>
        <w:t>Imaris</w:t>
      </w:r>
      <w:proofErr w:type="spellEnd"/>
      <w:r>
        <w:rPr>
          <w:rFonts w:cs="Times New Roman"/>
          <w:b/>
          <w:szCs w:val="18"/>
          <w:lang w:eastAsia="zh-CN"/>
        </w:rPr>
        <w:t>.</w:t>
      </w:r>
      <w:r w:rsidRPr="00C430FF">
        <w:rPr>
          <w:rFonts w:cs="Times New Roman"/>
          <w:b/>
          <w:szCs w:val="18"/>
          <w:lang w:eastAsia="zh-CN"/>
        </w:rPr>
        <w:t xml:space="preserve"> </w:t>
      </w:r>
      <w:r>
        <w:rPr>
          <w:rFonts w:cs="Times New Roman"/>
          <w:szCs w:val="18"/>
          <w:lang w:eastAsia="zh-CN"/>
        </w:rPr>
        <w:t xml:space="preserve">These settings can be used as a starting point when generating and tracking </w:t>
      </w:r>
      <w:r w:rsidRPr="00EF69C2">
        <w:rPr>
          <w:rFonts w:cs="Times New Roman"/>
          <w:b/>
          <w:szCs w:val="18"/>
          <w:lang w:eastAsia="zh-CN"/>
        </w:rPr>
        <w:t>Surfaces</w:t>
      </w:r>
      <w:r>
        <w:rPr>
          <w:rFonts w:cs="Times New Roman"/>
          <w:szCs w:val="18"/>
          <w:lang w:eastAsia="zh-CN"/>
        </w:rPr>
        <w:t xml:space="preserve"> of the 488 nm channel (IEL) and 64</w:t>
      </w:r>
      <w:r w:rsidR="00C71411">
        <w:rPr>
          <w:rFonts w:cs="Times New Roman"/>
          <w:szCs w:val="18"/>
          <w:lang w:eastAsia="zh-CN"/>
        </w:rPr>
        <w:t>0</w:t>
      </w:r>
      <w:r>
        <w:rPr>
          <w:rFonts w:cs="Times New Roman"/>
          <w:szCs w:val="18"/>
          <w:lang w:eastAsia="zh-CN"/>
        </w:rPr>
        <w:t xml:space="preserve"> nm channel (lumen). Depending on experimental conditions, these settings may need to be modified.</w:t>
      </w:r>
    </w:p>
    <w:p w14:paraId="763AFE8B" w14:textId="77777777" w:rsidR="00D03C46" w:rsidRPr="0094617A" w:rsidRDefault="00D03C46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szCs w:val="18"/>
          <w:lang w:eastAsia="zh-CN"/>
        </w:rPr>
      </w:pPr>
    </w:p>
    <w:p w14:paraId="4392700C" w14:textId="201EC236" w:rsidR="00252E28" w:rsidRPr="00201844" w:rsidRDefault="0067135C" w:rsidP="00201844">
      <w:pPr>
        <w:autoSpaceDE w:val="0"/>
        <w:autoSpaceDN w:val="0"/>
        <w:adjustRightInd w:val="0"/>
        <w:jc w:val="both"/>
        <w:rPr>
          <w:rFonts w:ascii="Calibri" w:hAnsi="Calibri" w:cs="Arial"/>
          <w:b/>
          <w:bCs/>
          <w:color w:val="000000"/>
        </w:rPr>
      </w:pPr>
      <w:r>
        <w:rPr>
          <w:rFonts w:ascii="Calibri" w:hAnsi="Calibri" w:cs="Arial"/>
          <w:b/>
          <w:bCs/>
          <w:color w:val="000000"/>
        </w:rPr>
        <w:t>Movie</w:t>
      </w:r>
      <w:r w:rsidR="00804AD6" w:rsidRPr="0094617A">
        <w:rPr>
          <w:rFonts w:ascii="Calibri" w:hAnsi="Calibri" w:cs="Arial"/>
          <w:b/>
          <w:bCs/>
          <w:color w:val="000000"/>
        </w:rPr>
        <w:t xml:space="preserve"> 1</w:t>
      </w:r>
      <w:r w:rsidR="00FE2F89">
        <w:rPr>
          <w:rFonts w:ascii="Calibri" w:hAnsi="Calibri" w:cs="Arial"/>
          <w:b/>
          <w:bCs/>
          <w:color w:val="000000"/>
        </w:rPr>
        <w:t xml:space="preserve">: </w:t>
      </w:r>
      <w:r w:rsidR="00D6383E">
        <w:rPr>
          <w:rFonts w:ascii="Calibri" w:hAnsi="Calibri" w:cs="Arial"/>
          <w:b/>
          <w:bCs/>
          <w:color w:val="000000"/>
        </w:rPr>
        <w:t>I</w:t>
      </w:r>
      <w:r w:rsidR="00D6383E" w:rsidRPr="008F402F">
        <w:rPr>
          <w:rFonts w:ascii="Calibri" w:hAnsi="Calibri" w:cs="Arial"/>
          <w:b/>
          <w:bCs/>
          <w:color w:val="000000"/>
        </w:rPr>
        <w:t>ntravital ima</w:t>
      </w:r>
      <w:r w:rsidR="00D6383E" w:rsidRPr="005F3BCC">
        <w:rPr>
          <w:rFonts w:ascii="Calibri" w:hAnsi="Calibri" w:cs="Arial"/>
          <w:b/>
          <w:bCs/>
          <w:color w:val="000000"/>
        </w:rPr>
        <w:t>ging of</w:t>
      </w:r>
      <w:r w:rsidR="00D6383E" w:rsidRPr="00FF2E04">
        <w:t xml:space="preserve"> </w:t>
      </w:r>
      <w:r w:rsidR="00D6383E" w:rsidRPr="00FF2E04">
        <w:rPr>
          <w:rFonts w:ascii="Calibri" w:hAnsi="Calibri" w:cs="Arial"/>
          <w:b/>
          <w:bCs/>
          <w:color w:val="000000"/>
        </w:rPr>
        <w:t>GFP</w:t>
      </w:r>
      <w:r w:rsidR="00D6383E" w:rsidRPr="005F3BCC">
        <w:rPr>
          <w:rFonts w:ascii="Calibri" w:hAnsi="Calibri" w:cs="Arial"/>
          <w:b/>
          <w:bCs/>
          <w:color w:val="000000"/>
        </w:rPr>
        <w:t xml:space="preserve"> </w:t>
      </w:r>
      <w:r w:rsidR="00D6383E" w:rsidRPr="00B824D6">
        <w:rPr>
          <w:rFonts w:ascii="Symbol" w:hAnsi="Symbol" w:cs="Times New Roman"/>
          <w:b/>
          <w:szCs w:val="18"/>
        </w:rPr>
        <w:t></w:t>
      </w:r>
      <w:r w:rsidR="00D6383E" w:rsidRPr="00B824D6">
        <w:rPr>
          <w:rFonts w:ascii="Symbol" w:hAnsi="Symbol" w:cs="Times New Roman"/>
          <w:b/>
          <w:szCs w:val="18"/>
        </w:rPr>
        <w:t></w:t>
      </w:r>
      <w:r w:rsidR="00D6383E" w:rsidRPr="00B824D6">
        <w:rPr>
          <w:rFonts w:ascii="Calibri" w:hAnsi="Calibri" w:cs="Times New Roman"/>
          <w:b/>
        </w:rPr>
        <w:t xml:space="preserve"> IEL</w:t>
      </w:r>
      <w:r w:rsidR="00D6383E">
        <w:rPr>
          <w:rFonts w:ascii="Calibri" w:hAnsi="Calibri" w:cs="Times New Roman"/>
        </w:rPr>
        <w:t xml:space="preserve"> </w:t>
      </w:r>
      <w:r w:rsidR="00A04C71">
        <w:rPr>
          <w:rFonts w:ascii="Calibri" w:hAnsi="Calibri" w:cs="Arial"/>
          <w:b/>
          <w:bCs/>
          <w:color w:val="000000"/>
        </w:rPr>
        <w:t>migratory behavior</w:t>
      </w:r>
      <w:r w:rsidR="00D6383E">
        <w:rPr>
          <w:rFonts w:ascii="Calibri" w:hAnsi="Calibri" w:cs="Arial"/>
          <w:b/>
          <w:bCs/>
          <w:color w:val="000000"/>
        </w:rPr>
        <w:t xml:space="preserve"> in mouse </w:t>
      </w:r>
      <w:r w:rsidR="002107FD" w:rsidRPr="007A7E5A">
        <w:rPr>
          <w:rFonts w:cs="Times New Roman"/>
          <w:b/>
          <w:szCs w:val="18"/>
        </w:rPr>
        <w:t>jejunum</w:t>
      </w:r>
      <w:r w:rsidR="00D6383E">
        <w:rPr>
          <w:rFonts w:cs="Times New Roman"/>
          <w:b/>
          <w:szCs w:val="18"/>
        </w:rPr>
        <w:t>.</w:t>
      </w:r>
      <w:r w:rsidR="00201844">
        <w:rPr>
          <w:rFonts w:ascii="Calibri" w:hAnsi="Calibri" w:cs="Arial"/>
          <w:b/>
          <w:bCs/>
          <w:color w:val="000000"/>
        </w:rPr>
        <w:t xml:space="preserve"> </w:t>
      </w:r>
      <w:r w:rsidR="00E474EA" w:rsidRPr="0094617A">
        <w:rPr>
          <w:rFonts w:ascii="Calibri" w:hAnsi="Calibri" w:cs="Arial"/>
          <w:color w:val="000000"/>
        </w:rPr>
        <w:t>Time</w:t>
      </w:r>
      <w:r w:rsidR="006F1A9D">
        <w:rPr>
          <w:rFonts w:ascii="Calibri" w:hAnsi="Calibri" w:cs="Arial"/>
          <w:color w:val="000000"/>
        </w:rPr>
        <w:t>-</w:t>
      </w:r>
      <w:r w:rsidR="00E474EA" w:rsidRPr="0094617A">
        <w:rPr>
          <w:rFonts w:ascii="Calibri" w:hAnsi="Calibri" w:cs="Arial"/>
          <w:color w:val="000000"/>
        </w:rPr>
        <w:t xml:space="preserve">lapse intravital </w:t>
      </w:r>
      <w:r w:rsidR="00FE2F89">
        <w:rPr>
          <w:rFonts w:ascii="Calibri" w:hAnsi="Calibri" w:cs="Arial"/>
          <w:color w:val="000000"/>
        </w:rPr>
        <w:t>microscopy</w:t>
      </w:r>
      <w:r w:rsidR="00FE2F89" w:rsidRPr="0094617A">
        <w:rPr>
          <w:rFonts w:ascii="Calibri" w:hAnsi="Calibri" w:cs="Arial"/>
          <w:color w:val="000000"/>
        </w:rPr>
        <w:t xml:space="preserve"> </w:t>
      </w:r>
      <w:r w:rsidR="00E474EA" w:rsidRPr="0094617A">
        <w:rPr>
          <w:rFonts w:ascii="Calibri" w:hAnsi="Calibri" w:cs="Arial"/>
          <w:color w:val="000000"/>
        </w:rPr>
        <w:t xml:space="preserve">of </w:t>
      </w:r>
      <w:r w:rsidR="00286C4D" w:rsidRPr="0008389A">
        <w:rPr>
          <w:rFonts w:ascii="Symbol" w:hAnsi="Symbol" w:cs="Times New Roman"/>
          <w:szCs w:val="18"/>
        </w:rPr>
        <w:t></w:t>
      </w:r>
      <w:r w:rsidR="00286C4D" w:rsidRPr="0008389A">
        <w:rPr>
          <w:rFonts w:ascii="Symbol" w:hAnsi="Symbol" w:cs="Times New Roman"/>
          <w:szCs w:val="18"/>
        </w:rPr>
        <w:t></w:t>
      </w:r>
      <w:r w:rsidR="00B64B26">
        <w:rPr>
          <w:rFonts w:ascii="Calibri" w:hAnsi="Calibri" w:cs="Times New Roman"/>
        </w:rPr>
        <w:t xml:space="preserve"> IEL</w:t>
      </w:r>
      <w:r w:rsidR="00FE2F89">
        <w:rPr>
          <w:rFonts w:ascii="Calibri" w:hAnsi="Calibri" w:cs="Times New Roman"/>
        </w:rPr>
        <w:t xml:space="preserve"> motility</w:t>
      </w:r>
      <w:r w:rsidR="00252E28">
        <w:rPr>
          <w:rFonts w:ascii="Calibri" w:hAnsi="Calibri" w:cs="Times New Roman"/>
        </w:rPr>
        <w:t xml:space="preserve"> in jejunum from a</w:t>
      </w:r>
      <w:r w:rsidR="00FE2F89">
        <w:rPr>
          <w:rFonts w:ascii="Calibri" w:hAnsi="Calibri" w:cs="Times New Roman"/>
        </w:rPr>
        <w:t xml:space="preserve"> </w:t>
      </w:r>
      <w:proofErr w:type="spellStart"/>
      <w:r w:rsidR="00FE2F89" w:rsidRPr="00960293">
        <w:rPr>
          <w:rFonts w:cs="Times New Roman"/>
          <w:szCs w:val="18"/>
        </w:rPr>
        <w:t>TcrdEGFP</w:t>
      </w:r>
      <w:proofErr w:type="spellEnd"/>
      <w:r w:rsidR="00FE2F89" w:rsidRPr="0094617A">
        <w:rPr>
          <w:rFonts w:ascii="Calibri" w:hAnsi="Calibri" w:cs="Arial"/>
          <w:color w:val="000000"/>
        </w:rPr>
        <w:t xml:space="preserve"> </w:t>
      </w:r>
      <w:r w:rsidR="00EC782C">
        <w:rPr>
          <w:rFonts w:ascii="Calibri" w:hAnsi="Calibri" w:cs="Arial"/>
          <w:color w:val="000000"/>
        </w:rPr>
        <w:t>m</w:t>
      </w:r>
      <w:r w:rsidR="00252E28">
        <w:rPr>
          <w:rFonts w:ascii="Calibri" w:hAnsi="Calibri" w:cs="Arial"/>
          <w:color w:val="000000"/>
        </w:rPr>
        <w:t xml:space="preserve">ouse treated with 0.45 mg </w:t>
      </w:r>
      <w:r w:rsidR="00EF69C2">
        <w:rPr>
          <w:rFonts w:ascii="Calibri" w:hAnsi="Calibri" w:cs="Arial"/>
          <w:color w:val="000000"/>
        </w:rPr>
        <w:t xml:space="preserve">of </w:t>
      </w:r>
      <w:r w:rsidR="00252E28" w:rsidRPr="00252E28">
        <w:rPr>
          <w:rFonts w:ascii="Calibri" w:hAnsi="Calibri" w:cs="Arial"/>
          <w:color w:val="000000"/>
        </w:rPr>
        <w:t>IgG2b</w:t>
      </w:r>
      <w:r w:rsidR="00252E28" w:rsidRPr="00AC22A5">
        <w:rPr>
          <w:rFonts w:ascii="Calibri" w:hAnsi="Calibri" w:cs="Arial"/>
          <w:b/>
          <w:color w:val="000000"/>
        </w:rPr>
        <w:t>.</w:t>
      </w:r>
      <w:r w:rsidR="00EC782C" w:rsidRPr="00AC22A5">
        <w:rPr>
          <w:rFonts w:ascii="Calibri" w:hAnsi="Calibri" w:cs="Arial"/>
          <w:b/>
          <w:color w:val="000000"/>
        </w:rPr>
        <w:t xml:space="preserve"> </w:t>
      </w:r>
      <w:r w:rsidR="00252E28" w:rsidRPr="0008389A">
        <w:rPr>
          <w:rFonts w:ascii="Symbol" w:hAnsi="Symbol" w:cs="Times New Roman"/>
          <w:szCs w:val="18"/>
        </w:rPr>
        <w:t></w:t>
      </w:r>
      <w:r w:rsidR="00252E28" w:rsidRPr="0008389A">
        <w:rPr>
          <w:rFonts w:ascii="Symbol" w:hAnsi="Symbol" w:cs="Times New Roman"/>
          <w:szCs w:val="18"/>
        </w:rPr>
        <w:t></w:t>
      </w:r>
      <w:r w:rsidR="00252E28">
        <w:rPr>
          <w:rFonts w:ascii="Calibri" w:hAnsi="Calibri" w:cs="Times New Roman"/>
        </w:rPr>
        <w:t xml:space="preserve"> </w:t>
      </w:r>
      <w:r w:rsidR="00C47D1C" w:rsidRPr="00C430FF">
        <w:rPr>
          <w:rFonts w:cs="Times New Roman"/>
          <w:szCs w:val="18"/>
        </w:rPr>
        <w:t>IEL</w:t>
      </w:r>
      <w:r w:rsidR="00C47D1C">
        <w:rPr>
          <w:rFonts w:cs="Times New Roman"/>
          <w:szCs w:val="18"/>
        </w:rPr>
        <w:t>s are shown in</w:t>
      </w:r>
      <w:r w:rsidR="00C47D1C">
        <w:rPr>
          <w:rFonts w:ascii="Calibri" w:hAnsi="Calibri" w:cs="Times New Roman"/>
        </w:rPr>
        <w:t xml:space="preserve"> green</w:t>
      </w:r>
      <w:r w:rsidR="00C47D1C" w:rsidRPr="00B744D6">
        <w:rPr>
          <w:rFonts w:ascii="Calibri" w:hAnsi="Calibri" w:cs="Times New Roman"/>
        </w:rPr>
        <w:t>,</w:t>
      </w:r>
      <w:r w:rsidR="00C47D1C">
        <w:rPr>
          <w:rFonts w:ascii="Calibri" w:hAnsi="Calibri" w:cs="Times New Roman"/>
        </w:rPr>
        <w:t xml:space="preserve"> </w:t>
      </w:r>
      <w:r w:rsidR="00C47D1C" w:rsidRPr="00C430FF">
        <w:rPr>
          <w:rFonts w:ascii="Calibri" w:hAnsi="Calibri" w:cs="Times New Roman"/>
        </w:rPr>
        <w:t>nuc</w:t>
      </w:r>
      <w:r w:rsidR="00C47D1C">
        <w:rPr>
          <w:rFonts w:ascii="Calibri" w:hAnsi="Calibri" w:cs="Times New Roman"/>
        </w:rPr>
        <w:t xml:space="preserve">lei in </w:t>
      </w:r>
      <w:r w:rsidR="00252E28">
        <w:rPr>
          <w:rFonts w:ascii="Calibri" w:hAnsi="Calibri" w:cs="Times New Roman"/>
        </w:rPr>
        <w:t xml:space="preserve">blue, </w:t>
      </w:r>
      <w:r w:rsidR="00C47D1C">
        <w:rPr>
          <w:rFonts w:ascii="Calibri" w:hAnsi="Calibri" w:cs="Times New Roman"/>
        </w:rPr>
        <w:t>and the lumen in red.</w:t>
      </w:r>
      <w:r w:rsidR="00C47D1C" w:rsidRPr="0044231B">
        <w:rPr>
          <w:rFonts w:ascii="Calibri" w:hAnsi="Calibri" w:cs="Times New Roman"/>
        </w:rPr>
        <w:t xml:space="preserve"> </w:t>
      </w:r>
      <w:r w:rsidR="00C47D1C" w:rsidRPr="000D69DD">
        <w:rPr>
          <w:rFonts w:ascii="Calibri" w:hAnsi="Calibri" w:cs="Times New Roman"/>
        </w:rPr>
        <w:t>Scale bar</w:t>
      </w:r>
      <w:r w:rsidR="00F83EB8">
        <w:rPr>
          <w:rFonts w:ascii="Calibri" w:hAnsi="Calibri" w:cs="Times New Roman"/>
        </w:rPr>
        <w:t>,</w:t>
      </w:r>
      <w:r w:rsidR="00C47D1C" w:rsidRPr="000D69DD">
        <w:rPr>
          <w:rFonts w:ascii="Calibri" w:hAnsi="Calibri" w:cs="Times New Roman"/>
        </w:rPr>
        <w:t xml:space="preserve"> </w:t>
      </w:r>
      <w:r w:rsidR="00F83EB8">
        <w:rPr>
          <w:rFonts w:ascii="Calibri" w:hAnsi="Calibri" w:cs="Times New Roman"/>
        </w:rPr>
        <w:t>2</w:t>
      </w:r>
      <w:r w:rsidR="00C47D1C" w:rsidRPr="000D69DD">
        <w:rPr>
          <w:rFonts w:ascii="Calibri" w:hAnsi="Calibri" w:cs="Times New Roman"/>
        </w:rPr>
        <w:t xml:space="preserve">0 </w:t>
      </w:r>
      <w:proofErr w:type="spellStart"/>
      <w:r w:rsidR="00C47D1C" w:rsidRPr="000D69DD">
        <w:rPr>
          <w:rFonts w:ascii="Calibri" w:hAnsi="Calibri" w:cs="Times New Roman"/>
        </w:rPr>
        <w:t>μm</w:t>
      </w:r>
      <w:proofErr w:type="spellEnd"/>
      <w:r w:rsidR="00252E28">
        <w:rPr>
          <w:rFonts w:ascii="Times New Roman" w:hAnsi="Times New Roman" w:cs="Times New Roman"/>
        </w:rPr>
        <w:t xml:space="preserve">. </w:t>
      </w:r>
      <w:r w:rsidR="00252E28" w:rsidRPr="00AC22A5">
        <w:rPr>
          <w:rFonts w:ascii="Calibri" w:hAnsi="Calibri" w:cs="Times New Roman"/>
        </w:rPr>
        <w:t>Frames were collected every 30 s for approximately 30 min.</w:t>
      </w:r>
      <w:r w:rsidR="00F83EB8">
        <w:rPr>
          <w:rFonts w:ascii="Calibri" w:hAnsi="Calibri" w:cs="Times New Roman"/>
        </w:rPr>
        <w:t xml:space="preserve"> Movie is adapted from </w:t>
      </w:r>
      <w:r w:rsidR="006F1A9D" w:rsidRPr="00DD48A4">
        <w:rPr>
          <w:noProof/>
        </w:rPr>
        <w:t>Hu, M. D.</w:t>
      </w:r>
      <w:r w:rsidR="006F1A9D" w:rsidRPr="00DD48A4">
        <w:rPr>
          <w:i/>
          <w:noProof/>
        </w:rPr>
        <w:t xml:space="preserve"> et al.</w:t>
      </w:r>
      <w:r w:rsidR="006F1A9D" w:rsidRPr="00DD48A4">
        <w:rPr>
          <w:noProof/>
        </w:rPr>
        <w:t xml:space="preserve"> </w:t>
      </w:r>
      <w:r w:rsidR="006F1A9D">
        <w:rPr>
          <w:noProof/>
        </w:rPr>
        <w:t>2018</w:t>
      </w:r>
      <w:r w:rsidR="00F83EB8">
        <w:rPr>
          <w:noProof/>
        </w:rPr>
        <w:fldChar w:fldCharType="begin">
          <w:fldData xml:space="preserve">PEVuZE5vdGU+PENpdGU+PEF1dGhvcj5IdTwvQXV0aG9yPjxZZWFyPjIwMTg8L1llYXI+PFJlY051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</w:fldData>
        </w:fldChar>
      </w:r>
      <w:r w:rsidR="00B35674">
        <w:rPr>
          <w:noProof/>
        </w:rPr>
        <w:instrText xml:space="preserve"> ADDIN EN.CITE </w:instrText>
      </w:r>
      <w:r w:rsidR="00B35674">
        <w:rPr>
          <w:noProof/>
        </w:rPr>
        <w:fldChar w:fldCharType="begin">
          <w:fldData xml:space="preserve">PEVuZE5vdGU+PENpdGU+PEF1dGhvcj5IdTwvQXV0aG9yPjxZZWFyPjIwMTg8L1llYXI+PFJlY051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</w:fldData>
        </w:fldChar>
      </w:r>
      <w:r w:rsidR="00B35674">
        <w:rPr>
          <w:noProof/>
        </w:rPr>
        <w:instrText xml:space="preserve"> ADDIN EN.CITE.DATA </w:instrText>
      </w:r>
      <w:r w:rsidR="00B35674">
        <w:rPr>
          <w:noProof/>
        </w:rPr>
      </w:r>
      <w:r w:rsidR="00B35674">
        <w:rPr>
          <w:noProof/>
        </w:rPr>
        <w:fldChar w:fldCharType="end"/>
      </w:r>
      <w:r w:rsidR="00F83EB8">
        <w:rPr>
          <w:noProof/>
        </w:rPr>
      </w:r>
      <w:r w:rsidR="00F83EB8">
        <w:rPr>
          <w:noProof/>
        </w:rPr>
        <w:fldChar w:fldCharType="separate"/>
      </w:r>
      <w:r w:rsidR="002E69C1" w:rsidRPr="002E69C1">
        <w:rPr>
          <w:noProof/>
          <w:vertAlign w:val="superscript"/>
        </w:rPr>
        <w:t>15</w:t>
      </w:r>
      <w:r w:rsidR="00F83EB8">
        <w:rPr>
          <w:noProof/>
        </w:rPr>
        <w:fldChar w:fldCharType="end"/>
      </w:r>
      <w:r w:rsidR="00F83EB8">
        <w:rPr>
          <w:noProof/>
        </w:rPr>
        <w:t>.</w:t>
      </w:r>
    </w:p>
    <w:p w14:paraId="6103BE6D" w14:textId="77777777" w:rsidR="00D03C46" w:rsidRPr="0094617A" w:rsidRDefault="00D03C46" w:rsidP="00201844">
      <w:pPr>
        <w:autoSpaceDE w:val="0"/>
        <w:autoSpaceDN w:val="0"/>
        <w:adjustRightInd w:val="0"/>
        <w:jc w:val="both"/>
        <w:rPr>
          <w:rFonts w:cs="Times New Roman"/>
          <w:szCs w:val="18"/>
        </w:rPr>
      </w:pPr>
    </w:p>
    <w:p w14:paraId="158C73A4" w14:textId="70DA7B41" w:rsidR="000D3F74" w:rsidRDefault="00D07FC7" w:rsidP="00201844">
      <w:pPr>
        <w:jc w:val="both"/>
        <w:rPr>
          <w:rStyle w:val="af2"/>
          <w:rFonts w:ascii="Calibri" w:hAnsi="Calibri"/>
          <w:b w:val="0"/>
        </w:rPr>
      </w:pPr>
      <w:r w:rsidRPr="00D07FC7">
        <w:rPr>
          <w:rFonts w:ascii="Calibri" w:eastAsia="SimSun" w:hAnsi="Calibri" w:cs="Times New Roman"/>
          <w:b/>
          <w:color w:val="000000"/>
          <w:szCs w:val="18"/>
        </w:rPr>
        <w:t>DISCUSSION</w:t>
      </w:r>
      <w:r w:rsidR="00D03C46" w:rsidRPr="0094617A">
        <w:rPr>
          <w:rFonts w:ascii="Calibri" w:eastAsia="SimSun" w:hAnsi="Calibri" w:cs="Times New Roman"/>
          <w:b/>
          <w:color w:val="000000"/>
          <w:sz w:val="28"/>
          <w:szCs w:val="18"/>
        </w:rPr>
        <w:t xml:space="preserve"> </w:t>
      </w:r>
    </w:p>
    <w:p w14:paraId="37B2CC1F" w14:textId="5AC18120" w:rsidR="001A1815" w:rsidRPr="00146518" w:rsidRDefault="007A7E5A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szCs w:val="18"/>
        </w:rPr>
      </w:pPr>
      <w:r>
        <w:rPr>
          <w:rFonts w:cs="Times New Roman"/>
          <w:szCs w:val="18"/>
        </w:rPr>
        <w:t>The development of intravital microscopy techniques has provided an unprecedented opportunity to observe the reorganization of subcellular structures</w:t>
      </w:r>
      <w:r w:rsidR="00284823">
        <w:rPr>
          <w:rFonts w:cs="Times New Roman"/>
          <w:szCs w:val="18"/>
        </w:rPr>
        <w:fldChar w:fldCharType="begin">
          <w:fldData xml:space="preserve">PEVuZE5vdGU+PENpdGU+PEF1dGhvcj5NYXJjaGlhbmRvPC9BdXRob3I+PFllYXI+MjAxMDwvWWVh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NYXJjaGlhbmRvPC9BdXRob3I+PFllYXI+MjAxMDwvWWVh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284823">
        <w:rPr>
          <w:rFonts w:cs="Times New Roman"/>
          <w:szCs w:val="18"/>
        </w:rPr>
      </w:r>
      <w:r w:rsidR="00284823">
        <w:rPr>
          <w:rFonts w:cs="Times New Roman"/>
          <w:szCs w:val="18"/>
        </w:rPr>
        <w:fldChar w:fldCharType="separate"/>
      </w:r>
      <w:r w:rsidR="00B35674" w:rsidRPr="00B35674">
        <w:rPr>
          <w:rFonts w:cs="Times New Roman"/>
          <w:noProof/>
          <w:szCs w:val="18"/>
          <w:vertAlign w:val="superscript"/>
        </w:rPr>
        <w:t>8,9,22</w:t>
      </w:r>
      <w:r w:rsidR="00284823">
        <w:rPr>
          <w:rFonts w:cs="Times New Roman"/>
          <w:szCs w:val="18"/>
        </w:rPr>
        <w:fldChar w:fldCharType="end"/>
      </w:r>
      <w:r>
        <w:rPr>
          <w:rFonts w:cs="Times New Roman"/>
          <w:szCs w:val="18"/>
        </w:rPr>
        <w:t>, cell-cell interactions</w:t>
      </w:r>
      <w:r w:rsidR="00570164">
        <w:rPr>
          <w:rFonts w:cs="Times New Roman"/>
          <w:szCs w:val="18"/>
        </w:rPr>
        <w:fldChar w:fldCharType="begin">
          <w:fldData xml:space="preserve">PEVuZE5vdGU+PENpdGU+PEF1dGhvcj5Lbm9vcDwvQXV0aG9yPjxZZWFyPjIwMTc8L1llYXI+PFJl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Lbm9vcDwvQXV0aG9yPjxZZWFyPjIwMTc8L1llYXI+PFJl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570164">
        <w:rPr>
          <w:rFonts w:cs="Times New Roman"/>
          <w:szCs w:val="18"/>
        </w:rPr>
      </w:r>
      <w:r w:rsidR="00570164">
        <w:rPr>
          <w:rFonts w:cs="Times New Roman"/>
          <w:szCs w:val="18"/>
        </w:rPr>
        <w:fldChar w:fldCharType="separate"/>
      </w:r>
      <w:r w:rsidR="00B35674" w:rsidRPr="00B35674">
        <w:rPr>
          <w:rFonts w:cs="Times New Roman"/>
          <w:noProof/>
          <w:szCs w:val="18"/>
          <w:vertAlign w:val="superscript"/>
        </w:rPr>
        <w:t>12,25</w:t>
      </w:r>
      <w:r w:rsidR="00570164">
        <w:rPr>
          <w:rFonts w:cs="Times New Roman"/>
          <w:szCs w:val="18"/>
        </w:rPr>
        <w:fldChar w:fldCharType="end"/>
      </w:r>
      <w:r>
        <w:rPr>
          <w:rFonts w:cs="Times New Roman"/>
          <w:szCs w:val="18"/>
        </w:rPr>
        <w:t xml:space="preserve"> and cell migratory behavior</w:t>
      </w:r>
      <w:r w:rsidR="00284823">
        <w:rPr>
          <w:rFonts w:cs="Times New Roman"/>
          <w:szCs w:val="18"/>
        </w:rPr>
        <w:fldChar w:fldCharType="begin">
          <w:fldData xml:space="preserve">PEVuZE5vdGU+PENpdGU+PEF1dGhvcj5FZGVsYmx1bTwvQXV0aG9yPjxZZWFyPjIwMTI8L1llYXI+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FZGVsYmx1bTwvQXV0aG9yPjxZZWFyPjIwMTI8L1llYXI+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284823">
        <w:rPr>
          <w:rFonts w:cs="Times New Roman"/>
          <w:szCs w:val="18"/>
        </w:rPr>
      </w:r>
      <w:r w:rsidR="00284823">
        <w:rPr>
          <w:rFonts w:cs="Times New Roman"/>
          <w:szCs w:val="18"/>
        </w:rPr>
        <w:fldChar w:fldCharType="separate"/>
      </w:r>
      <w:r w:rsidR="00B35674" w:rsidRPr="00B35674">
        <w:rPr>
          <w:rFonts w:cs="Times New Roman"/>
          <w:noProof/>
          <w:szCs w:val="18"/>
          <w:vertAlign w:val="superscript"/>
        </w:rPr>
        <w:t>13-16,26</w:t>
      </w:r>
      <w:r w:rsidR="00284823">
        <w:rPr>
          <w:rFonts w:cs="Times New Roman"/>
          <w:szCs w:val="18"/>
        </w:rPr>
        <w:fldChar w:fldCharType="end"/>
      </w:r>
      <w:r>
        <w:rPr>
          <w:rFonts w:cs="Times New Roman"/>
          <w:szCs w:val="18"/>
        </w:rPr>
        <w:t xml:space="preserve"> in otherwise inaccessible tissues. There has been a general lack of tools to study the regulation and function of </w:t>
      </w:r>
      <w:r w:rsidRPr="00021F59">
        <w:rPr>
          <w:rFonts w:ascii="Symbol" w:hAnsi="Symbol" w:cs="Times New Roman"/>
          <w:szCs w:val="18"/>
        </w:rPr>
        <w:t></w:t>
      </w:r>
      <w:r w:rsidRPr="00021F59">
        <w:rPr>
          <w:rFonts w:ascii="Symbol" w:hAnsi="Symbol" w:cs="Times New Roman"/>
          <w:szCs w:val="18"/>
        </w:rPr>
        <w:t></w:t>
      </w:r>
      <w:r>
        <w:rPr>
          <w:rFonts w:cs="Times New Roman"/>
          <w:szCs w:val="18"/>
        </w:rPr>
        <w:t xml:space="preserve"> IELs </w:t>
      </w:r>
      <w:r w:rsidRPr="00EF69C2">
        <w:rPr>
          <w:rFonts w:cs="Times New Roman"/>
          <w:szCs w:val="18"/>
        </w:rPr>
        <w:t>in</w:t>
      </w:r>
      <w:r>
        <w:rPr>
          <w:rFonts w:cs="Times New Roman"/>
          <w:i/>
          <w:szCs w:val="18"/>
        </w:rPr>
        <w:t xml:space="preserve"> </w:t>
      </w:r>
      <w:r w:rsidRPr="00EF69C2">
        <w:rPr>
          <w:rFonts w:cs="Times New Roman"/>
          <w:szCs w:val="18"/>
        </w:rPr>
        <w:t>vivo</w:t>
      </w:r>
      <w:r w:rsidRPr="00EF69C2">
        <w:rPr>
          <w:rFonts w:cs="Times New Roman"/>
          <w:szCs w:val="18"/>
        </w:rPr>
        <w:fldChar w:fldCharType="begin">
          <w:fldData xml:space="preserve">PEVuZE5vdGU+PENpdGU+PEF1dGhvcj5TYW5kcm9jazwvQXV0aG9yPjxZZWFyPjIwMTg8L1llYXI+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</w:fldData>
        </w:fldChar>
      </w:r>
      <w:r w:rsidR="00B35674" w:rsidRPr="00EF69C2">
        <w:rPr>
          <w:rFonts w:cs="Times New Roman"/>
          <w:szCs w:val="18"/>
        </w:rPr>
        <w:instrText xml:space="preserve"> ADDIN EN.CITE </w:instrText>
      </w:r>
      <w:r w:rsidR="00B35674" w:rsidRPr="00EF69C2">
        <w:rPr>
          <w:rFonts w:cs="Times New Roman"/>
          <w:szCs w:val="18"/>
        </w:rPr>
        <w:fldChar w:fldCharType="begin">
          <w:fldData xml:space="preserve">PEVuZE5vdGU+PENpdGU+PEF1dGhvcj5TYW5kcm9jazwvQXV0aG9yPjxZZWFyPjIwMTg8L1llYXI+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</w:fldData>
        </w:fldChar>
      </w:r>
      <w:r w:rsidR="00B35674" w:rsidRPr="00EF69C2">
        <w:rPr>
          <w:rFonts w:cs="Times New Roman"/>
          <w:szCs w:val="18"/>
        </w:rPr>
        <w:instrText xml:space="preserve"> ADDIN EN.CITE.DATA </w:instrText>
      </w:r>
      <w:r w:rsidR="00B35674" w:rsidRPr="00EF69C2">
        <w:rPr>
          <w:rFonts w:cs="Times New Roman"/>
          <w:szCs w:val="18"/>
        </w:rPr>
      </w:r>
      <w:r w:rsidR="00B35674" w:rsidRPr="00EF69C2">
        <w:rPr>
          <w:rFonts w:cs="Times New Roman"/>
          <w:szCs w:val="18"/>
        </w:rPr>
        <w:fldChar w:fldCharType="end"/>
      </w:r>
      <w:r w:rsidRPr="00EF69C2">
        <w:rPr>
          <w:rFonts w:cs="Times New Roman"/>
          <w:szCs w:val="18"/>
        </w:rPr>
      </w:r>
      <w:r w:rsidRPr="00EF69C2">
        <w:rPr>
          <w:rFonts w:cs="Times New Roman"/>
          <w:szCs w:val="18"/>
        </w:rPr>
        <w:fldChar w:fldCharType="separate"/>
      </w:r>
      <w:r w:rsidR="00B35674" w:rsidRPr="00EF69C2">
        <w:rPr>
          <w:rFonts w:cs="Times New Roman"/>
          <w:noProof/>
          <w:szCs w:val="18"/>
          <w:vertAlign w:val="superscript"/>
        </w:rPr>
        <w:t>18,27</w:t>
      </w:r>
      <w:r w:rsidRPr="00EF69C2">
        <w:rPr>
          <w:rFonts w:cs="Times New Roman"/>
          <w:szCs w:val="18"/>
        </w:rPr>
        <w:fldChar w:fldCharType="end"/>
      </w:r>
      <w:r w:rsidR="006F1A9D">
        <w:rPr>
          <w:rFonts w:cs="Times New Roman"/>
          <w:szCs w:val="18"/>
        </w:rPr>
        <w:t>, and</w:t>
      </w:r>
      <w:r>
        <w:rPr>
          <w:rFonts w:cs="Times New Roman"/>
          <w:szCs w:val="18"/>
        </w:rPr>
        <w:t xml:space="preserve"> </w:t>
      </w:r>
      <w:r w:rsidR="006F1A9D">
        <w:rPr>
          <w:rFonts w:cs="Times New Roman"/>
          <w:szCs w:val="18"/>
        </w:rPr>
        <w:t>a</w:t>
      </w:r>
      <w:r>
        <w:rPr>
          <w:rFonts w:cs="Times New Roman"/>
          <w:szCs w:val="18"/>
        </w:rPr>
        <w:t xml:space="preserve">s a result, </w:t>
      </w:r>
      <w:r w:rsidR="004E0FF6">
        <w:rPr>
          <w:rFonts w:cs="Times New Roman"/>
          <w:szCs w:val="18"/>
        </w:rPr>
        <w:t>the use of</w:t>
      </w:r>
      <w:r>
        <w:rPr>
          <w:rFonts w:cs="Times New Roman"/>
          <w:szCs w:val="18"/>
        </w:rPr>
        <w:t xml:space="preserve"> intravital imaging has opened new avenues of investigation regarding the molecular regulation and functional characteristics of IEL populations</w:t>
      </w:r>
      <w:r w:rsidR="004E0FF6">
        <w:rPr>
          <w:rFonts w:cs="Times New Roman"/>
          <w:szCs w:val="18"/>
        </w:rPr>
        <w:fldChar w:fldCharType="begin">
          <w:fldData xml:space="preserve">PEVuZE5vdGU+PENpdGU+PEF1dGhvcj5IdTwvQXV0aG9yPjxZZWFyPjIwMTg8L1llYXI+PFJlY051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IdTwvQXV0aG9yPjxZZWFyPjIwMTg8L1llYXI+PFJlY051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4E0FF6">
        <w:rPr>
          <w:rFonts w:cs="Times New Roman"/>
          <w:szCs w:val="18"/>
        </w:rPr>
      </w:r>
      <w:r w:rsidR="004E0FF6">
        <w:rPr>
          <w:rFonts w:cs="Times New Roman"/>
          <w:szCs w:val="18"/>
        </w:rPr>
        <w:fldChar w:fldCharType="separate"/>
      </w:r>
      <w:r w:rsidR="002E69C1" w:rsidRPr="002E69C1">
        <w:rPr>
          <w:rFonts w:cs="Times New Roman"/>
          <w:noProof/>
          <w:szCs w:val="18"/>
          <w:vertAlign w:val="superscript"/>
        </w:rPr>
        <w:t>13-16,20</w:t>
      </w:r>
      <w:r w:rsidR="004E0FF6">
        <w:rPr>
          <w:rFonts w:cs="Times New Roman"/>
          <w:szCs w:val="18"/>
        </w:rPr>
        <w:fldChar w:fldCharType="end"/>
      </w:r>
      <w:r>
        <w:rPr>
          <w:rFonts w:cs="Times New Roman"/>
          <w:szCs w:val="18"/>
        </w:rPr>
        <w:t xml:space="preserve">. </w:t>
      </w:r>
      <w:r w:rsidR="001A1815" w:rsidRPr="00C430FF">
        <w:rPr>
          <w:rFonts w:ascii="Symbol" w:hAnsi="Symbol" w:cs="Times New Roman"/>
          <w:szCs w:val="18"/>
        </w:rPr>
        <w:t></w:t>
      </w:r>
      <w:r w:rsidR="001A1815" w:rsidRPr="00C430FF">
        <w:rPr>
          <w:rFonts w:ascii="Symbol" w:hAnsi="Symbol" w:cs="Times New Roman"/>
          <w:szCs w:val="18"/>
        </w:rPr>
        <w:t></w:t>
      </w:r>
      <w:r w:rsidR="001A1815">
        <w:rPr>
          <w:rFonts w:cs="Times New Roman"/>
          <w:szCs w:val="18"/>
        </w:rPr>
        <w:t xml:space="preserve"> IELs were previously </w:t>
      </w:r>
      <w:r w:rsidR="006F1A9D">
        <w:rPr>
          <w:rFonts w:cs="Times New Roman"/>
          <w:szCs w:val="18"/>
        </w:rPr>
        <w:t xml:space="preserve">presumed </w:t>
      </w:r>
      <w:r w:rsidR="001A1815">
        <w:rPr>
          <w:rFonts w:cs="Times New Roman"/>
          <w:szCs w:val="18"/>
        </w:rPr>
        <w:t>to be stationary within the intestinal mucosa</w:t>
      </w:r>
      <w:r w:rsidR="00570164">
        <w:rPr>
          <w:rFonts w:cs="Times New Roman"/>
          <w:szCs w:val="18"/>
        </w:rPr>
        <w:fldChar w:fldCharType="begin">
          <w:fldData xml:space="preserve">PEVuZE5vdGU+PENpdGU+PEF1dGhvcj5DaGVubnVwYXRpPC9BdXRob3I+PFllYXI+MjAxMDwvWWVh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DaGVubnVwYXRpPC9BdXRob3I+PFllYXI+MjAxMDwvWWVh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570164">
        <w:rPr>
          <w:rFonts w:cs="Times New Roman"/>
          <w:szCs w:val="18"/>
        </w:rPr>
      </w:r>
      <w:r w:rsidR="00570164">
        <w:rPr>
          <w:rFonts w:cs="Times New Roman"/>
          <w:szCs w:val="18"/>
        </w:rPr>
        <w:fldChar w:fldCharType="separate"/>
      </w:r>
      <w:r w:rsidR="00B35674" w:rsidRPr="00B35674">
        <w:rPr>
          <w:rFonts w:cs="Times New Roman"/>
          <w:noProof/>
          <w:szCs w:val="18"/>
          <w:vertAlign w:val="superscript"/>
        </w:rPr>
        <w:t>28</w:t>
      </w:r>
      <w:r w:rsidR="00570164">
        <w:rPr>
          <w:rFonts w:cs="Times New Roman"/>
          <w:szCs w:val="18"/>
        </w:rPr>
        <w:fldChar w:fldCharType="end"/>
      </w:r>
      <w:r w:rsidR="006F1A9D">
        <w:rPr>
          <w:rFonts w:cs="Times New Roman"/>
          <w:szCs w:val="18"/>
        </w:rPr>
        <w:t>.</w:t>
      </w:r>
      <w:r w:rsidR="001A1815">
        <w:rPr>
          <w:rFonts w:cs="Times New Roman"/>
          <w:szCs w:val="18"/>
        </w:rPr>
        <w:t xml:space="preserve"> </w:t>
      </w:r>
      <w:r w:rsidR="006F1A9D">
        <w:rPr>
          <w:rFonts w:cs="Times New Roman"/>
          <w:szCs w:val="18"/>
        </w:rPr>
        <w:t>However</w:t>
      </w:r>
      <w:r w:rsidR="001A1815">
        <w:rPr>
          <w:rFonts w:cs="Times New Roman"/>
          <w:szCs w:val="18"/>
        </w:rPr>
        <w:t>, further analysis demonstrated that these cells are highly dynamic</w:t>
      </w:r>
      <w:r w:rsidR="0042010A">
        <w:rPr>
          <w:rFonts w:cs="Times New Roman"/>
          <w:szCs w:val="18"/>
        </w:rPr>
        <w:t>,</w:t>
      </w:r>
      <w:r w:rsidR="001A1815">
        <w:rPr>
          <w:rFonts w:cs="Times New Roman"/>
          <w:szCs w:val="18"/>
        </w:rPr>
        <w:t xml:space="preserve"> </w:t>
      </w:r>
      <w:r w:rsidR="0042010A">
        <w:rPr>
          <w:rFonts w:cs="Times New Roman"/>
          <w:szCs w:val="18"/>
        </w:rPr>
        <w:t>bu</w:t>
      </w:r>
      <w:r w:rsidR="001A1815">
        <w:rPr>
          <w:rFonts w:cs="Times New Roman"/>
          <w:szCs w:val="18"/>
        </w:rPr>
        <w:t>t migrate more slowly than ly</w:t>
      </w:r>
      <w:r w:rsidR="00C47D1C">
        <w:rPr>
          <w:rFonts w:cs="Times New Roman"/>
          <w:szCs w:val="18"/>
        </w:rPr>
        <w:t xml:space="preserve">mphocytes in </w:t>
      </w:r>
      <w:r w:rsidR="006F1A9D">
        <w:rPr>
          <w:rFonts w:cs="Times New Roman"/>
          <w:szCs w:val="18"/>
        </w:rPr>
        <w:t xml:space="preserve">secondary lymphoid organs </w:t>
      </w:r>
      <w:r w:rsidR="001A1815">
        <w:rPr>
          <w:rFonts w:cs="Times New Roman"/>
          <w:szCs w:val="18"/>
        </w:rPr>
        <w:t xml:space="preserve">due to the tight confines of </w:t>
      </w:r>
      <w:r w:rsidR="0042010A">
        <w:rPr>
          <w:rFonts w:cs="Times New Roman"/>
          <w:szCs w:val="18"/>
        </w:rPr>
        <w:t xml:space="preserve">the </w:t>
      </w:r>
      <w:r w:rsidR="001A1815">
        <w:rPr>
          <w:rFonts w:cs="Times New Roman"/>
          <w:szCs w:val="18"/>
        </w:rPr>
        <w:t>epithelial compartment</w:t>
      </w:r>
      <w:r w:rsidR="00570164">
        <w:rPr>
          <w:rFonts w:cs="Times New Roman"/>
          <w:szCs w:val="18"/>
        </w:rPr>
        <w:fldChar w:fldCharType="begin">
          <w:fldData xml:space="preserve">PEVuZE5vdGU+PENpdGU+PEF1dGhvcj5FZGVsYmx1bTwvQXV0aG9yPjxZZWFyPjIwMTI8L1llYXI+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FZGVsYmx1bTwvQXV0aG9yPjxZZWFyPjIwMTI8L1llYXI+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570164">
        <w:rPr>
          <w:rFonts w:cs="Times New Roman"/>
          <w:szCs w:val="18"/>
        </w:rPr>
      </w:r>
      <w:r w:rsidR="00570164">
        <w:rPr>
          <w:rFonts w:cs="Times New Roman"/>
          <w:szCs w:val="18"/>
        </w:rPr>
        <w:fldChar w:fldCharType="separate"/>
      </w:r>
      <w:r w:rsidR="002E69C1" w:rsidRPr="002E69C1">
        <w:rPr>
          <w:rFonts w:cs="Times New Roman"/>
          <w:noProof/>
          <w:szCs w:val="18"/>
          <w:vertAlign w:val="superscript"/>
        </w:rPr>
        <w:t>13</w:t>
      </w:r>
      <w:r w:rsidR="00570164">
        <w:rPr>
          <w:rFonts w:cs="Times New Roman"/>
          <w:szCs w:val="18"/>
        </w:rPr>
        <w:fldChar w:fldCharType="end"/>
      </w:r>
      <w:r w:rsidR="001A1815">
        <w:rPr>
          <w:rFonts w:cs="Times New Roman"/>
          <w:szCs w:val="18"/>
        </w:rPr>
        <w:t>.</w:t>
      </w:r>
      <w:r w:rsidR="00146518">
        <w:rPr>
          <w:rFonts w:cs="Times New Roman"/>
          <w:szCs w:val="18"/>
        </w:rPr>
        <w:t xml:space="preserve"> Moreover, the use of </w:t>
      </w:r>
      <w:r w:rsidR="00146518" w:rsidRPr="00EF69C2">
        <w:rPr>
          <w:rFonts w:cs="Times New Roman"/>
          <w:szCs w:val="18"/>
        </w:rPr>
        <w:t>in</w:t>
      </w:r>
      <w:r w:rsidR="00146518">
        <w:rPr>
          <w:rFonts w:cs="Times New Roman"/>
          <w:i/>
          <w:szCs w:val="18"/>
        </w:rPr>
        <w:t xml:space="preserve"> </w:t>
      </w:r>
      <w:r w:rsidR="00146518" w:rsidRPr="00EF69C2">
        <w:rPr>
          <w:rFonts w:cs="Times New Roman"/>
          <w:szCs w:val="18"/>
        </w:rPr>
        <w:t>vivo</w:t>
      </w:r>
      <w:r w:rsidR="00146518">
        <w:rPr>
          <w:rFonts w:cs="Times New Roman"/>
          <w:szCs w:val="18"/>
        </w:rPr>
        <w:t xml:space="preserve"> imaging has provided additional insight into the spatiotemporal dynamics of </w:t>
      </w:r>
      <w:r w:rsidR="00146518" w:rsidRPr="00C430FF">
        <w:rPr>
          <w:rFonts w:ascii="Symbol" w:hAnsi="Symbol" w:cs="Times New Roman"/>
          <w:szCs w:val="18"/>
        </w:rPr>
        <w:t></w:t>
      </w:r>
      <w:r w:rsidR="00146518" w:rsidRPr="00C430FF">
        <w:rPr>
          <w:rFonts w:ascii="Symbol" w:hAnsi="Symbol" w:cs="Times New Roman"/>
          <w:szCs w:val="18"/>
        </w:rPr>
        <w:t></w:t>
      </w:r>
      <w:r w:rsidR="00146518">
        <w:rPr>
          <w:rFonts w:cs="Times New Roman"/>
          <w:szCs w:val="18"/>
        </w:rPr>
        <w:t xml:space="preserve"> IEL surveillance behavior, including the crosstalk between IELs and epithelial cells that drive</w:t>
      </w:r>
      <w:r w:rsidR="00F50642">
        <w:rPr>
          <w:rFonts w:cs="Times New Roman"/>
          <w:szCs w:val="18"/>
        </w:rPr>
        <w:t>s</w:t>
      </w:r>
      <w:r w:rsidR="00146518">
        <w:rPr>
          <w:rFonts w:cs="Times New Roman"/>
          <w:szCs w:val="18"/>
        </w:rPr>
        <w:t xml:space="preserve"> </w:t>
      </w:r>
      <w:r w:rsidR="00146518" w:rsidRPr="00C430FF">
        <w:rPr>
          <w:rFonts w:ascii="Symbol" w:hAnsi="Symbol" w:cs="Times New Roman"/>
          <w:szCs w:val="18"/>
        </w:rPr>
        <w:t></w:t>
      </w:r>
      <w:r w:rsidR="00146518" w:rsidRPr="00C430FF">
        <w:rPr>
          <w:rFonts w:ascii="Symbol" w:hAnsi="Symbol" w:cs="Times New Roman"/>
          <w:szCs w:val="18"/>
        </w:rPr>
        <w:t></w:t>
      </w:r>
      <w:r w:rsidR="00146518">
        <w:rPr>
          <w:rFonts w:cs="Times New Roman"/>
          <w:szCs w:val="18"/>
        </w:rPr>
        <w:t xml:space="preserve"> IEL motility and function</w:t>
      </w:r>
      <w:r w:rsidR="00570164">
        <w:rPr>
          <w:rFonts w:cs="Times New Roman"/>
          <w:szCs w:val="18"/>
        </w:rPr>
        <w:fldChar w:fldCharType="begin">
          <w:fldData xml:space="preserve">PEVuZE5vdGU+PENpdGU+PEF1dGhvcj5FZGVsYmx1bTwvQXV0aG9yPjxZZWFyPjIwMTI8L1llYXI+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FZGVsYmx1bTwvQXV0aG9yPjxZZWFyPjIwMTI8L1llYXI+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 w:rsidR="00570164">
        <w:rPr>
          <w:rFonts w:cs="Times New Roman"/>
          <w:szCs w:val="18"/>
        </w:rPr>
      </w:r>
      <w:r w:rsidR="00570164">
        <w:rPr>
          <w:rFonts w:cs="Times New Roman"/>
          <w:szCs w:val="18"/>
        </w:rPr>
        <w:fldChar w:fldCharType="separate"/>
      </w:r>
      <w:r w:rsidR="002E69C1" w:rsidRPr="002E69C1">
        <w:rPr>
          <w:rFonts w:cs="Times New Roman"/>
          <w:noProof/>
          <w:szCs w:val="18"/>
          <w:vertAlign w:val="superscript"/>
        </w:rPr>
        <w:t>13-16</w:t>
      </w:r>
      <w:r w:rsidR="00570164">
        <w:rPr>
          <w:rFonts w:cs="Times New Roman"/>
          <w:szCs w:val="18"/>
        </w:rPr>
        <w:fldChar w:fldCharType="end"/>
      </w:r>
      <w:r w:rsidR="00146518">
        <w:rPr>
          <w:rFonts w:cs="Times New Roman"/>
          <w:szCs w:val="18"/>
        </w:rPr>
        <w:t xml:space="preserve">. Analysis of this migratory behavior has defined new metrics for IEL cellular responses that would not have been accurately quantifiable </w:t>
      </w:r>
      <w:r w:rsidR="006F1A9D">
        <w:rPr>
          <w:rFonts w:cs="Times New Roman"/>
          <w:szCs w:val="18"/>
        </w:rPr>
        <w:t xml:space="preserve">using </w:t>
      </w:r>
      <w:r w:rsidR="00146518" w:rsidRPr="00EF69C2">
        <w:rPr>
          <w:rFonts w:cs="Times New Roman"/>
          <w:szCs w:val="18"/>
        </w:rPr>
        <w:t>ex</w:t>
      </w:r>
      <w:r w:rsidR="00146518">
        <w:rPr>
          <w:rFonts w:cs="Times New Roman"/>
          <w:i/>
          <w:szCs w:val="18"/>
        </w:rPr>
        <w:t xml:space="preserve"> </w:t>
      </w:r>
      <w:r w:rsidR="00146518" w:rsidRPr="00EF69C2">
        <w:rPr>
          <w:rFonts w:cs="Times New Roman"/>
          <w:szCs w:val="18"/>
        </w:rPr>
        <w:t>vivo</w:t>
      </w:r>
      <w:r w:rsidR="00146518">
        <w:rPr>
          <w:rFonts w:cs="Times New Roman"/>
          <w:szCs w:val="18"/>
        </w:rPr>
        <w:t xml:space="preserve"> or </w:t>
      </w:r>
      <w:r w:rsidR="00146518" w:rsidRPr="00EF69C2">
        <w:rPr>
          <w:rFonts w:cs="Times New Roman"/>
          <w:szCs w:val="18"/>
        </w:rPr>
        <w:t>in</w:t>
      </w:r>
      <w:r w:rsidR="00146518">
        <w:rPr>
          <w:rFonts w:cs="Times New Roman"/>
          <w:i/>
          <w:szCs w:val="18"/>
        </w:rPr>
        <w:t xml:space="preserve"> </w:t>
      </w:r>
      <w:r w:rsidR="00146518" w:rsidRPr="00EF69C2">
        <w:rPr>
          <w:rFonts w:cs="Times New Roman"/>
          <w:szCs w:val="18"/>
        </w:rPr>
        <w:t>vitro</w:t>
      </w:r>
      <w:r w:rsidR="00146518">
        <w:rPr>
          <w:rFonts w:cs="Times New Roman"/>
          <w:szCs w:val="18"/>
        </w:rPr>
        <w:t xml:space="preserve"> experiments.</w:t>
      </w:r>
    </w:p>
    <w:p w14:paraId="30B15BEC" w14:textId="77777777" w:rsidR="0067135C" w:rsidRDefault="0067135C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szCs w:val="18"/>
        </w:rPr>
      </w:pPr>
    </w:p>
    <w:p w14:paraId="501DD3C2" w14:textId="32E401FD" w:rsidR="00271C85" w:rsidRDefault="00271C85" w:rsidP="00201844">
      <w:pPr>
        <w:autoSpaceDE w:val="0"/>
        <w:autoSpaceDN w:val="0"/>
        <w:adjustRightInd w:val="0"/>
        <w:jc w:val="both"/>
        <w:rPr>
          <w:rFonts w:cs="Times New Roman"/>
          <w:szCs w:val="18"/>
        </w:rPr>
      </w:pPr>
      <w:r>
        <w:rPr>
          <w:rFonts w:cs="Times New Roman"/>
          <w:szCs w:val="18"/>
        </w:rPr>
        <w:t xml:space="preserve">Throughout the entire procedure, it is essential to continuously monitor the sedation level of the mouse. </w:t>
      </w:r>
      <w:r w:rsidR="006F1A9D">
        <w:rPr>
          <w:rFonts w:cs="Times New Roman"/>
          <w:szCs w:val="18"/>
        </w:rPr>
        <w:t>Continuous administration of gas anesthesia (</w:t>
      </w:r>
      <w:r>
        <w:rPr>
          <w:rFonts w:cs="Times New Roman"/>
          <w:szCs w:val="18"/>
        </w:rPr>
        <w:t>isoflurane</w:t>
      </w:r>
      <w:r w:rsidR="006F1A9D">
        <w:rPr>
          <w:rFonts w:cs="Times New Roman"/>
          <w:szCs w:val="18"/>
        </w:rPr>
        <w:t>) can be used as an</w:t>
      </w:r>
      <w:r>
        <w:rPr>
          <w:rFonts w:cs="Times New Roman"/>
          <w:szCs w:val="18"/>
        </w:rPr>
        <w:t xml:space="preserve"> </w:t>
      </w:r>
      <w:r w:rsidR="00A83118">
        <w:rPr>
          <w:rFonts w:cs="Times New Roman"/>
          <w:szCs w:val="18"/>
        </w:rPr>
        <w:t>alternative</w:t>
      </w:r>
      <w:r>
        <w:rPr>
          <w:rFonts w:cs="Times New Roman"/>
          <w:szCs w:val="18"/>
        </w:rPr>
        <w:t xml:space="preserve"> to ketamine/xylazine. </w:t>
      </w:r>
      <w:r w:rsidR="004851CF">
        <w:rPr>
          <w:rFonts w:cs="Times New Roman"/>
          <w:szCs w:val="18"/>
        </w:rPr>
        <w:t xml:space="preserve">When performing the laparotomy, it is </w:t>
      </w:r>
      <w:r w:rsidR="00863FA9">
        <w:rPr>
          <w:rFonts w:cs="Times New Roman"/>
          <w:szCs w:val="18"/>
        </w:rPr>
        <w:t>critical</w:t>
      </w:r>
      <w:r w:rsidR="004851CF">
        <w:rPr>
          <w:rFonts w:cs="Times New Roman"/>
          <w:szCs w:val="18"/>
        </w:rPr>
        <w:t xml:space="preserve"> to keep the neurovascular supply intact to provide an accurate evaluation of the biology. Tying off mesenteric blood vessels can lead to hypoxia and gradual necrosis of the tissue. </w:t>
      </w:r>
      <w:r w:rsidR="00863FA9">
        <w:rPr>
          <w:rFonts w:cs="Times New Roman"/>
          <w:szCs w:val="18"/>
        </w:rPr>
        <w:t>In contrast</w:t>
      </w:r>
      <w:r w:rsidR="004851CF">
        <w:rPr>
          <w:rFonts w:cs="Times New Roman"/>
          <w:szCs w:val="18"/>
        </w:rPr>
        <w:t xml:space="preserve">, severing blood vessels </w:t>
      </w:r>
      <w:r w:rsidR="005F077F">
        <w:rPr>
          <w:rFonts w:cs="Times New Roman"/>
          <w:szCs w:val="18"/>
        </w:rPr>
        <w:t xml:space="preserve">will result in bleeding into the </w:t>
      </w:r>
      <w:r w:rsidR="00AD7359">
        <w:rPr>
          <w:rFonts w:cs="Times New Roman"/>
          <w:szCs w:val="18"/>
        </w:rPr>
        <w:t>exposed mucosa</w:t>
      </w:r>
      <w:r w:rsidR="005F077F">
        <w:rPr>
          <w:rFonts w:cs="Times New Roman"/>
          <w:szCs w:val="18"/>
        </w:rPr>
        <w:t xml:space="preserve">, which can reduce the </w:t>
      </w:r>
      <w:r w:rsidR="00AD7359">
        <w:rPr>
          <w:rFonts w:cs="Times New Roman"/>
          <w:szCs w:val="18"/>
        </w:rPr>
        <w:t xml:space="preserve">fluorescence </w:t>
      </w:r>
      <w:r w:rsidR="005F077F">
        <w:rPr>
          <w:rFonts w:cs="Times New Roman"/>
          <w:szCs w:val="18"/>
        </w:rPr>
        <w:t xml:space="preserve">intensity of some </w:t>
      </w:r>
      <w:r w:rsidR="00AD7359">
        <w:rPr>
          <w:rFonts w:cs="Times New Roman"/>
          <w:szCs w:val="18"/>
        </w:rPr>
        <w:t>channels</w:t>
      </w:r>
      <w:r w:rsidR="005F077F">
        <w:rPr>
          <w:rFonts w:cs="Times New Roman"/>
          <w:szCs w:val="18"/>
        </w:rPr>
        <w:t xml:space="preserve"> during </w:t>
      </w:r>
      <w:r w:rsidR="006F1A9D">
        <w:rPr>
          <w:rFonts w:cs="Times New Roman"/>
          <w:szCs w:val="18"/>
        </w:rPr>
        <w:t>imaging</w:t>
      </w:r>
      <w:r w:rsidR="005F077F">
        <w:rPr>
          <w:rFonts w:cs="Times New Roman"/>
          <w:szCs w:val="18"/>
        </w:rPr>
        <w:t>.</w:t>
      </w:r>
      <w:r w:rsidR="006A47AB">
        <w:rPr>
          <w:rFonts w:cs="Times New Roman" w:hint="eastAsia"/>
          <w:szCs w:val="18"/>
        </w:rPr>
        <w:t xml:space="preserve"> </w:t>
      </w:r>
      <w:r>
        <w:rPr>
          <w:rFonts w:cs="Times New Roman"/>
          <w:szCs w:val="18"/>
        </w:rPr>
        <w:t xml:space="preserve">If the </w:t>
      </w:r>
      <w:r w:rsidRPr="0094617A">
        <w:rPr>
          <w:rFonts w:cs="Arial"/>
          <w:szCs w:val="18"/>
        </w:rPr>
        <w:t>IELs</w:t>
      </w:r>
      <w:r>
        <w:rPr>
          <w:rFonts w:cs="Arial"/>
          <w:szCs w:val="18"/>
        </w:rPr>
        <w:t xml:space="preserve"> develop a rounded morphology and stop moving during image acquisition, this may be due to a slight decrease in the body temperature of the mouse. </w:t>
      </w:r>
      <w:r>
        <w:rPr>
          <w:rFonts w:cs="Times New Roman" w:hint="eastAsia"/>
          <w:szCs w:val="18"/>
        </w:rPr>
        <w:t>Plac</w:t>
      </w:r>
      <w:r>
        <w:rPr>
          <w:rFonts w:cs="Times New Roman"/>
          <w:szCs w:val="18"/>
        </w:rPr>
        <w:t>ing temperature sensor close to the microscope stage</w:t>
      </w:r>
      <w:r>
        <w:rPr>
          <w:rFonts w:cs="Arial"/>
          <w:szCs w:val="18"/>
        </w:rPr>
        <w:t xml:space="preserve"> ensures that the temperature at the site of the exposed mucosa is maintained </w:t>
      </w:r>
      <w:r w:rsidRPr="0094617A">
        <w:rPr>
          <w:rFonts w:cs="Times New Roman"/>
          <w:szCs w:val="18"/>
        </w:rPr>
        <w:t xml:space="preserve">at </w:t>
      </w:r>
      <w:r>
        <w:rPr>
          <w:rFonts w:cs="Times New Roman"/>
          <w:szCs w:val="18"/>
        </w:rPr>
        <w:t>37</w:t>
      </w:r>
      <w:r w:rsidR="00EF69C2">
        <w:rPr>
          <w:rFonts w:cs="Times New Roman"/>
          <w:szCs w:val="18"/>
        </w:rPr>
        <w:t xml:space="preserve"> </w:t>
      </w:r>
      <w:r w:rsidRPr="00356CAD">
        <w:rPr>
          <w:rFonts w:cs="Times New Roman"/>
          <w:szCs w:val="18"/>
        </w:rPr>
        <w:t>°C</w:t>
      </w:r>
      <w:r>
        <w:rPr>
          <w:rFonts w:cs="Times New Roman"/>
          <w:szCs w:val="18"/>
        </w:rPr>
        <w:t>. Raising the temperature to 38-39</w:t>
      </w:r>
      <w:r w:rsidR="00EF69C2">
        <w:rPr>
          <w:rFonts w:cs="Times New Roman"/>
          <w:szCs w:val="18"/>
        </w:rPr>
        <w:t xml:space="preserve"> </w:t>
      </w:r>
      <w:r w:rsidRPr="00356CAD">
        <w:rPr>
          <w:rFonts w:cs="Times New Roman"/>
          <w:szCs w:val="18"/>
        </w:rPr>
        <w:t>°C</w:t>
      </w:r>
      <w:r>
        <w:rPr>
          <w:rFonts w:cs="Times New Roman"/>
          <w:szCs w:val="18"/>
        </w:rPr>
        <w:t xml:space="preserve"> may be necessary depending on the temperature stability of the incubation chamber.</w:t>
      </w:r>
    </w:p>
    <w:p w14:paraId="0A65496C" w14:textId="77777777" w:rsidR="00271C85" w:rsidRDefault="00271C85" w:rsidP="00201844">
      <w:pPr>
        <w:autoSpaceDE w:val="0"/>
        <w:autoSpaceDN w:val="0"/>
        <w:adjustRightInd w:val="0"/>
        <w:jc w:val="both"/>
        <w:rPr>
          <w:rFonts w:cs="Times New Roman"/>
          <w:szCs w:val="18"/>
        </w:rPr>
      </w:pPr>
    </w:p>
    <w:p w14:paraId="19A711BD" w14:textId="0C41BE52" w:rsidR="00271C85" w:rsidRDefault="00863FA9" w:rsidP="00201844">
      <w:pPr>
        <w:autoSpaceDE w:val="0"/>
        <w:autoSpaceDN w:val="0"/>
        <w:adjustRightInd w:val="0"/>
        <w:jc w:val="both"/>
        <w:rPr>
          <w:rFonts w:cs="Times New Roman"/>
          <w:szCs w:val="18"/>
        </w:rPr>
      </w:pPr>
      <w:r>
        <w:rPr>
          <w:rFonts w:cs="Times New Roman"/>
          <w:szCs w:val="18"/>
        </w:rPr>
        <w:t xml:space="preserve">Once the mouse has been positioned on the microscope stage, it can be difficult to identify </w:t>
      </w:r>
      <w:r w:rsidR="00AD7359">
        <w:rPr>
          <w:rFonts w:cs="Times New Roman"/>
          <w:szCs w:val="18"/>
        </w:rPr>
        <w:t xml:space="preserve">fields of villi </w:t>
      </w:r>
      <w:r>
        <w:rPr>
          <w:rFonts w:cs="Times New Roman"/>
          <w:szCs w:val="18"/>
        </w:rPr>
        <w:t>that lack</w:t>
      </w:r>
      <w:r w:rsidR="00AD7359">
        <w:rPr>
          <w:rFonts w:cs="Times New Roman"/>
          <w:szCs w:val="18"/>
        </w:rPr>
        <w:t xml:space="preserve"> ex</w:t>
      </w:r>
      <w:r w:rsidR="00B656CD">
        <w:rPr>
          <w:rFonts w:cs="Times New Roman"/>
          <w:szCs w:val="18"/>
        </w:rPr>
        <w:t>cessive</w:t>
      </w:r>
      <w:r w:rsidR="00AD7359">
        <w:rPr>
          <w:rFonts w:cs="Times New Roman"/>
          <w:szCs w:val="18"/>
        </w:rPr>
        <w:t xml:space="preserve"> movement due </w:t>
      </w:r>
      <w:r w:rsidR="00C47D1C">
        <w:rPr>
          <w:rFonts w:cs="Times New Roman"/>
          <w:szCs w:val="18"/>
        </w:rPr>
        <w:t xml:space="preserve">to </w:t>
      </w:r>
      <w:r w:rsidR="00AD7359">
        <w:rPr>
          <w:rFonts w:cs="Times New Roman"/>
          <w:szCs w:val="18"/>
        </w:rPr>
        <w:t>peris</w:t>
      </w:r>
      <w:r>
        <w:rPr>
          <w:rFonts w:cs="Times New Roman"/>
          <w:szCs w:val="18"/>
        </w:rPr>
        <w:t>talsis</w:t>
      </w:r>
      <w:r w:rsidR="00271C85">
        <w:rPr>
          <w:rFonts w:cs="Times New Roman"/>
          <w:szCs w:val="18"/>
        </w:rPr>
        <w:t xml:space="preserve"> or contraction of adjacent blood vessels</w:t>
      </w:r>
      <w:r>
        <w:rPr>
          <w:rFonts w:cs="Times New Roman"/>
          <w:szCs w:val="18"/>
        </w:rPr>
        <w:t>. If this occurs,</w:t>
      </w:r>
      <w:r w:rsidR="00AD7359">
        <w:rPr>
          <w:rFonts w:cs="Times New Roman"/>
          <w:szCs w:val="18"/>
        </w:rPr>
        <w:t xml:space="preserve"> reposition the mouse within the dish or manipulate the mouse</w:t>
      </w:r>
      <w:r w:rsidR="00271C85">
        <w:rPr>
          <w:rFonts w:cs="Times New Roman"/>
          <w:szCs w:val="18"/>
        </w:rPr>
        <w:t>’s flanks</w:t>
      </w:r>
      <w:r w:rsidR="00AD7359">
        <w:rPr>
          <w:rFonts w:cs="Times New Roman"/>
          <w:szCs w:val="18"/>
        </w:rPr>
        <w:t xml:space="preserve"> externally in an effort to tightly pack villi against the coverslip.</w:t>
      </w:r>
      <w:r>
        <w:rPr>
          <w:rFonts w:cs="Times New Roman"/>
          <w:szCs w:val="18"/>
        </w:rPr>
        <w:t xml:space="preserve"> Alternatively, </w:t>
      </w:r>
      <w:r w:rsidR="00B656CD">
        <w:rPr>
          <w:rFonts w:cs="Times New Roman"/>
          <w:szCs w:val="18"/>
        </w:rPr>
        <w:t xml:space="preserve">the imaging field may become more stable </w:t>
      </w:r>
      <w:r>
        <w:rPr>
          <w:rFonts w:cs="Times New Roman"/>
          <w:szCs w:val="18"/>
        </w:rPr>
        <w:t>a few minutes after placing the mouse on the stage</w:t>
      </w:r>
      <w:r w:rsidR="00B656CD">
        <w:rPr>
          <w:rFonts w:cs="Times New Roman"/>
          <w:szCs w:val="18"/>
        </w:rPr>
        <w:t>.</w:t>
      </w:r>
      <w:r>
        <w:rPr>
          <w:rFonts w:cs="Times New Roman"/>
          <w:szCs w:val="18"/>
        </w:rPr>
        <w:t xml:space="preserve"> </w:t>
      </w:r>
      <w:r w:rsidR="006F1A9D">
        <w:rPr>
          <w:rFonts w:cs="Times New Roman"/>
          <w:szCs w:val="18"/>
        </w:rPr>
        <w:t>If there is g</w:t>
      </w:r>
      <w:r w:rsidR="00242A90">
        <w:rPr>
          <w:rFonts w:cs="Times New Roman"/>
          <w:szCs w:val="18"/>
        </w:rPr>
        <w:t>radual XY drift</w:t>
      </w:r>
      <w:r w:rsidR="006F1A9D">
        <w:rPr>
          <w:rFonts w:cs="Times New Roman"/>
          <w:szCs w:val="18"/>
        </w:rPr>
        <w:t xml:space="preserve"> during the acquisition, this</w:t>
      </w:r>
      <w:r w:rsidR="00242A90">
        <w:rPr>
          <w:rFonts w:cs="Times New Roman"/>
          <w:szCs w:val="18"/>
        </w:rPr>
        <w:t xml:space="preserve"> can be corrected </w:t>
      </w:r>
      <w:r w:rsidR="00F50642">
        <w:rPr>
          <w:rFonts w:cs="Times New Roman"/>
          <w:szCs w:val="18"/>
        </w:rPr>
        <w:t xml:space="preserve">using drift correction in </w:t>
      </w:r>
      <w:r w:rsidR="00814A6E">
        <w:rPr>
          <w:rFonts w:cs="Times New Roman"/>
          <w:szCs w:val="18"/>
        </w:rPr>
        <w:t xml:space="preserve">the </w:t>
      </w:r>
      <w:r w:rsidR="00F50642">
        <w:rPr>
          <w:rFonts w:cs="Times New Roman"/>
          <w:szCs w:val="18"/>
        </w:rPr>
        <w:t>4D rendering software</w:t>
      </w:r>
      <w:r w:rsidR="00242A90">
        <w:rPr>
          <w:rFonts w:cs="Times New Roman"/>
          <w:szCs w:val="18"/>
        </w:rPr>
        <w:t xml:space="preserve"> by selecting 4-5 nuclei that are present in different locations of the image throughout the time course and tracking a </w:t>
      </w:r>
      <w:r w:rsidR="00242A90" w:rsidRPr="0047577B">
        <w:rPr>
          <w:rFonts w:cs="Times New Roman"/>
          <w:b/>
          <w:szCs w:val="18"/>
        </w:rPr>
        <w:t>Spot</w:t>
      </w:r>
      <w:r w:rsidR="00242A90">
        <w:rPr>
          <w:rFonts w:cs="Times New Roman"/>
          <w:szCs w:val="18"/>
        </w:rPr>
        <w:t xml:space="preserve"> for each nucleus. Once the </w:t>
      </w:r>
      <w:r w:rsidR="00242A90" w:rsidRPr="0047577B">
        <w:rPr>
          <w:rFonts w:cs="Times New Roman"/>
          <w:b/>
          <w:szCs w:val="18"/>
        </w:rPr>
        <w:t>Spots</w:t>
      </w:r>
      <w:r w:rsidR="00242A90">
        <w:rPr>
          <w:rFonts w:cs="Times New Roman"/>
          <w:szCs w:val="18"/>
        </w:rPr>
        <w:t xml:space="preserve"> </w:t>
      </w:r>
      <w:r w:rsidR="00271C85">
        <w:rPr>
          <w:rFonts w:cs="Times New Roman"/>
          <w:szCs w:val="18"/>
        </w:rPr>
        <w:t xml:space="preserve">have been generated, </w:t>
      </w:r>
      <w:r w:rsidR="006F1A9D">
        <w:rPr>
          <w:rFonts w:cs="Times New Roman"/>
          <w:szCs w:val="18"/>
        </w:rPr>
        <w:t xml:space="preserve">select </w:t>
      </w:r>
      <w:r w:rsidR="00271C85" w:rsidRPr="0047577B">
        <w:rPr>
          <w:rFonts w:cs="Times New Roman"/>
          <w:b/>
          <w:szCs w:val="18"/>
        </w:rPr>
        <w:t>Correct</w:t>
      </w:r>
      <w:r w:rsidR="00271C85">
        <w:rPr>
          <w:rFonts w:cs="Times New Roman"/>
          <w:szCs w:val="18"/>
        </w:rPr>
        <w:t xml:space="preserve"> </w:t>
      </w:r>
      <w:r w:rsidR="00271C85" w:rsidRPr="0047577B">
        <w:rPr>
          <w:rFonts w:cs="Times New Roman"/>
          <w:b/>
          <w:szCs w:val="18"/>
        </w:rPr>
        <w:t>D</w:t>
      </w:r>
      <w:r w:rsidR="00242A90" w:rsidRPr="0047577B">
        <w:rPr>
          <w:rFonts w:cs="Times New Roman"/>
          <w:b/>
          <w:szCs w:val="18"/>
        </w:rPr>
        <w:t>rift</w:t>
      </w:r>
      <w:r w:rsidR="00242A90">
        <w:rPr>
          <w:rFonts w:cs="Times New Roman"/>
          <w:szCs w:val="18"/>
        </w:rPr>
        <w:t xml:space="preserve"> under the </w:t>
      </w:r>
      <w:r w:rsidR="00242A90" w:rsidRPr="0047577B">
        <w:rPr>
          <w:rFonts w:cs="Times New Roman"/>
          <w:b/>
          <w:szCs w:val="18"/>
        </w:rPr>
        <w:t>Edit</w:t>
      </w:r>
      <w:r w:rsidR="00242A90">
        <w:rPr>
          <w:rFonts w:cs="Times New Roman"/>
          <w:szCs w:val="18"/>
        </w:rPr>
        <w:t xml:space="preserve"> </w:t>
      </w:r>
      <w:r w:rsidR="00242A90" w:rsidRPr="0047577B">
        <w:rPr>
          <w:rFonts w:cs="Times New Roman"/>
          <w:b/>
          <w:szCs w:val="18"/>
        </w:rPr>
        <w:t>Track</w:t>
      </w:r>
      <w:r w:rsidR="00242A90">
        <w:rPr>
          <w:rFonts w:cs="Times New Roman"/>
          <w:szCs w:val="18"/>
        </w:rPr>
        <w:t xml:space="preserve"> menu to correct translational drift. It is important that the drift correction be done prior to any other analysis, since </w:t>
      </w:r>
      <w:r w:rsidR="006F1A9D">
        <w:rPr>
          <w:rFonts w:cs="Times New Roman"/>
          <w:szCs w:val="18"/>
        </w:rPr>
        <w:t xml:space="preserve">this </w:t>
      </w:r>
      <w:r w:rsidR="00242A90">
        <w:rPr>
          <w:rFonts w:cs="Times New Roman"/>
          <w:szCs w:val="18"/>
        </w:rPr>
        <w:t xml:space="preserve">will alter the coordinates used to track other objects in the image. </w:t>
      </w:r>
    </w:p>
    <w:p w14:paraId="4C9C92ED" w14:textId="77777777" w:rsidR="00201844" w:rsidRDefault="00201844" w:rsidP="00201844">
      <w:pPr>
        <w:autoSpaceDE w:val="0"/>
        <w:autoSpaceDN w:val="0"/>
        <w:adjustRightInd w:val="0"/>
        <w:jc w:val="both"/>
        <w:rPr>
          <w:rFonts w:cs="Times New Roman"/>
          <w:szCs w:val="18"/>
        </w:rPr>
      </w:pPr>
    </w:p>
    <w:p w14:paraId="6F6633E8" w14:textId="468E8577" w:rsidR="00433122" w:rsidRDefault="00271C85" w:rsidP="00201844">
      <w:pPr>
        <w:pStyle w:val="a4"/>
        <w:spacing w:before="0" w:beforeAutospacing="0" w:after="0" w:afterAutospacing="0"/>
        <w:rPr>
          <w:rFonts w:cs="Times New Roman"/>
          <w:szCs w:val="18"/>
          <w:lang w:eastAsia="zh-CN"/>
        </w:rPr>
      </w:pPr>
      <w:r>
        <w:rPr>
          <w:rFonts w:cs="Times New Roman"/>
          <w:szCs w:val="18"/>
        </w:rPr>
        <w:t>Although two-photon laser scanning microscopy allows for a wide depth of imaging</w:t>
      </w:r>
      <w:r w:rsidR="006F1A9D">
        <w:rPr>
          <w:rFonts w:cs="Times New Roman"/>
          <w:szCs w:val="18"/>
        </w:rPr>
        <w:t xml:space="preserve"> that is useful for</w:t>
      </w:r>
      <w:r>
        <w:rPr>
          <w:rFonts w:cs="Times New Roman"/>
          <w:szCs w:val="18"/>
        </w:rPr>
        <w:t xml:space="preserve"> penetrating deep into tissues</w:t>
      </w:r>
      <w:r>
        <w:rPr>
          <w:rFonts w:cs="Times New Roman"/>
          <w:szCs w:val="18"/>
        </w:rPr>
        <w:fldChar w:fldCharType="begin">
          <w:fldData xml:space="preserve">PEVuZE5vdGU+PENpdGU+PEF1dGhvcj5Lb2xlc25pa292PC9BdXRob3I+PFllYXI+MjAxNTwvWWVh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</w:fldData>
        </w:fldChar>
      </w:r>
      <w:r w:rsidR="00B35674">
        <w:rPr>
          <w:rFonts w:cs="Times New Roman"/>
          <w:szCs w:val="18"/>
        </w:rPr>
        <w:instrText xml:space="preserve"> ADDIN EN.CITE </w:instrText>
      </w:r>
      <w:r w:rsidR="00B35674">
        <w:rPr>
          <w:rFonts w:cs="Times New Roman"/>
          <w:szCs w:val="18"/>
        </w:rPr>
        <w:fldChar w:fldCharType="begin">
          <w:fldData xml:space="preserve">PEVuZE5vdGU+PENpdGU+PEF1dGhvcj5Lb2xlc25pa292PC9BdXRob3I+PFllYXI+MjAxNTwvWWVh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</w:fldData>
        </w:fldChar>
      </w:r>
      <w:r w:rsidR="00B35674">
        <w:rPr>
          <w:rFonts w:cs="Times New Roman"/>
          <w:szCs w:val="18"/>
        </w:rPr>
        <w:instrText xml:space="preserve"> ADDIN EN.CITE.DATA </w:instrText>
      </w:r>
      <w:r w:rsidR="00B35674">
        <w:rPr>
          <w:rFonts w:cs="Times New Roman"/>
          <w:szCs w:val="18"/>
        </w:rPr>
      </w:r>
      <w:r w:rsidR="00B35674">
        <w:rPr>
          <w:rFonts w:cs="Times New Roman"/>
          <w:szCs w:val="18"/>
        </w:rPr>
        <w:fldChar w:fldCharType="end"/>
      </w:r>
      <w:r>
        <w:rPr>
          <w:rFonts w:cs="Times New Roman"/>
          <w:szCs w:val="18"/>
        </w:rPr>
      </w:r>
      <w:r>
        <w:rPr>
          <w:rFonts w:cs="Times New Roman"/>
          <w:szCs w:val="18"/>
        </w:rPr>
        <w:fldChar w:fldCharType="separate"/>
      </w:r>
      <w:r w:rsidR="00B35674" w:rsidRPr="00B35674">
        <w:rPr>
          <w:rFonts w:cs="Times New Roman"/>
          <w:noProof/>
          <w:szCs w:val="18"/>
          <w:vertAlign w:val="superscript"/>
        </w:rPr>
        <w:t>29</w:t>
      </w:r>
      <w:r>
        <w:rPr>
          <w:rFonts w:cs="Times New Roman"/>
          <w:szCs w:val="18"/>
        </w:rPr>
        <w:fldChar w:fldCharType="end"/>
      </w:r>
      <w:r>
        <w:rPr>
          <w:rFonts w:cs="Times New Roman"/>
          <w:szCs w:val="18"/>
        </w:rPr>
        <w:t xml:space="preserve">, spinning disk laser confocal microscopy has its own unique advantages for intravital imaging applications. </w:t>
      </w:r>
      <w:r w:rsidR="006F1A9D">
        <w:rPr>
          <w:rFonts w:cs="Times New Roman"/>
          <w:szCs w:val="18"/>
          <w:lang w:eastAsia="zh-CN"/>
        </w:rPr>
        <w:t>T</w:t>
      </w:r>
      <w:r>
        <w:rPr>
          <w:rFonts w:cs="Times New Roman"/>
          <w:szCs w:val="18"/>
          <w:lang w:eastAsia="zh-CN"/>
        </w:rPr>
        <w:t>wo-photon laser scanning microscopy</w:t>
      </w:r>
      <w:r w:rsidR="006F1A9D">
        <w:rPr>
          <w:rFonts w:cs="Times New Roman"/>
          <w:szCs w:val="18"/>
          <w:lang w:eastAsia="zh-CN"/>
        </w:rPr>
        <w:t xml:space="preserve"> </w:t>
      </w:r>
      <w:r>
        <w:rPr>
          <w:rFonts w:cs="Times New Roman"/>
          <w:szCs w:val="18"/>
          <w:lang w:eastAsia="zh-CN"/>
        </w:rPr>
        <w:t>relies on photomultiplier tubes (PMT) that can detect only one pixel at a time with a quantum efficiency of 40-50%</w:t>
      </w:r>
      <w:r w:rsidR="006F1A9D">
        <w:rPr>
          <w:rFonts w:cs="Times New Roman"/>
          <w:szCs w:val="18"/>
          <w:lang w:eastAsia="zh-CN"/>
        </w:rPr>
        <w:t>. In contrast,</w:t>
      </w:r>
      <w:r>
        <w:rPr>
          <w:rFonts w:cs="Times New Roman"/>
          <w:szCs w:val="18"/>
          <w:lang w:eastAsia="zh-CN"/>
        </w:rPr>
        <w:t xml:space="preserve"> spinning disk confocal laser microscopy uses an electron multiplication (EM)CCD camera to directly detect up to a million pixels simultaneously, thus increasing the quantum efficiency to 95%. As a result, the potential for photobleaching and photodamage is significantly reduced, while </w:t>
      </w:r>
      <w:r>
        <w:rPr>
          <w:rFonts w:cs="Times New Roman" w:hint="eastAsia"/>
          <w:szCs w:val="18"/>
          <w:lang w:eastAsia="zh-CN"/>
        </w:rPr>
        <w:t xml:space="preserve">the </w:t>
      </w:r>
      <w:r>
        <w:rPr>
          <w:rFonts w:cs="Times New Roman"/>
          <w:szCs w:val="18"/>
          <w:lang w:eastAsia="zh-CN"/>
        </w:rPr>
        <w:t xml:space="preserve">increased </w:t>
      </w:r>
      <w:r w:rsidRPr="000017B1">
        <w:rPr>
          <w:rFonts w:cs="Times New Roman"/>
          <w:szCs w:val="18"/>
          <w:lang w:eastAsia="zh-CN"/>
        </w:rPr>
        <w:t>acquisition</w:t>
      </w:r>
      <w:r>
        <w:rPr>
          <w:rFonts w:cs="Times New Roman"/>
          <w:szCs w:val="18"/>
          <w:lang w:eastAsia="zh-CN"/>
        </w:rPr>
        <w:t xml:space="preserve"> speed maximizes temporal resolution when</w:t>
      </w:r>
      <w:r>
        <w:rPr>
          <w:rFonts w:cs="Times New Roman"/>
          <w:szCs w:val="18"/>
        </w:rPr>
        <w:t xml:space="preserve"> imaging cell </w:t>
      </w:r>
      <w:r w:rsidR="006F1A9D">
        <w:rPr>
          <w:rFonts w:cs="Times New Roman"/>
          <w:szCs w:val="18"/>
        </w:rPr>
        <w:t xml:space="preserve">migration </w:t>
      </w:r>
      <w:r>
        <w:rPr>
          <w:rFonts w:cs="Times New Roman"/>
          <w:szCs w:val="18"/>
        </w:rPr>
        <w:t>in more superficial tissue</w:t>
      </w:r>
      <w:r w:rsidR="00314307">
        <w:rPr>
          <w:rFonts w:cs="Times New Roman"/>
          <w:szCs w:val="18"/>
        </w:rPr>
        <w:t>s</w:t>
      </w:r>
      <w:r>
        <w:rPr>
          <w:rFonts w:cs="Times New Roman"/>
          <w:szCs w:val="18"/>
          <w:lang w:eastAsia="zh-CN"/>
        </w:rPr>
        <w:t xml:space="preserve">. Regardless of the imaging modality, this surgical procedure </w:t>
      </w:r>
      <w:r w:rsidR="00314307">
        <w:rPr>
          <w:rFonts w:cs="Times New Roman"/>
          <w:szCs w:val="18"/>
          <w:lang w:eastAsia="zh-CN"/>
        </w:rPr>
        <w:t>is ideal for exposing</w:t>
      </w:r>
      <w:r>
        <w:rPr>
          <w:rFonts w:cs="Times New Roman"/>
          <w:szCs w:val="18"/>
          <w:lang w:eastAsia="zh-CN"/>
        </w:rPr>
        <w:t xml:space="preserve"> the intestinal mucosa for imaging on an inverted microscope. </w:t>
      </w:r>
    </w:p>
    <w:p w14:paraId="64A303AA" w14:textId="77777777" w:rsidR="00201844" w:rsidRPr="00C47D1C" w:rsidRDefault="00201844" w:rsidP="00201844">
      <w:pPr>
        <w:pStyle w:val="a4"/>
        <w:spacing w:before="0" w:beforeAutospacing="0" w:after="0" w:afterAutospacing="0"/>
        <w:rPr>
          <w:rFonts w:cs="Times New Roman"/>
          <w:szCs w:val="18"/>
        </w:rPr>
      </w:pPr>
    </w:p>
    <w:p w14:paraId="58FFAF6A" w14:textId="177D5070" w:rsidR="000D2716" w:rsidRPr="00C47D1C" w:rsidRDefault="005C498B" w:rsidP="00201844">
      <w:pPr>
        <w:pStyle w:val="a4"/>
        <w:tabs>
          <w:tab w:val="left" w:pos="360"/>
        </w:tabs>
        <w:spacing w:before="0" w:beforeAutospacing="0" w:after="0" w:afterAutospacing="0"/>
        <w:rPr>
          <w:rFonts w:cs="Times New Roman"/>
          <w:color w:val="000000" w:themeColor="text1"/>
          <w:szCs w:val="18"/>
          <w:lang w:eastAsia="zh-CN"/>
        </w:rPr>
      </w:pPr>
      <w:r>
        <w:rPr>
          <w:rFonts w:cs="Times New Roman"/>
          <w:color w:val="000000" w:themeColor="text1"/>
          <w:szCs w:val="18"/>
          <w:lang w:eastAsia="zh-CN"/>
        </w:rPr>
        <w:t xml:space="preserve">With the increasing </w:t>
      </w:r>
      <w:r w:rsidR="006F1A9D">
        <w:rPr>
          <w:rFonts w:cs="Times New Roman"/>
          <w:color w:val="000000" w:themeColor="text1"/>
          <w:szCs w:val="18"/>
          <w:lang w:eastAsia="zh-CN"/>
        </w:rPr>
        <w:t xml:space="preserve">availability </w:t>
      </w:r>
      <w:r>
        <w:rPr>
          <w:rFonts w:cs="Times New Roman"/>
          <w:color w:val="000000" w:themeColor="text1"/>
          <w:szCs w:val="18"/>
          <w:lang w:eastAsia="zh-CN"/>
        </w:rPr>
        <w:t xml:space="preserve">of </w:t>
      </w:r>
      <w:r w:rsidR="00314307">
        <w:rPr>
          <w:rFonts w:cs="Times New Roman"/>
          <w:color w:val="000000" w:themeColor="text1"/>
          <w:szCs w:val="18"/>
          <w:lang w:eastAsia="zh-CN"/>
        </w:rPr>
        <w:t xml:space="preserve">mouse strains </w:t>
      </w:r>
      <w:r w:rsidR="006F1A9D">
        <w:rPr>
          <w:rFonts w:cs="Times New Roman"/>
          <w:color w:val="000000" w:themeColor="text1"/>
          <w:szCs w:val="18"/>
          <w:lang w:eastAsia="zh-CN"/>
        </w:rPr>
        <w:t xml:space="preserve">expressing </w:t>
      </w:r>
      <w:r>
        <w:rPr>
          <w:rFonts w:cs="Times New Roman"/>
          <w:color w:val="000000" w:themeColor="text1"/>
          <w:szCs w:val="18"/>
          <w:lang w:eastAsia="zh-CN"/>
        </w:rPr>
        <w:t>fluorescent reporter</w:t>
      </w:r>
      <w:r w:rsidR="00314307">
        <w:rPr>
          <w:rFonts w:cs="Times New Roman"/>
          <w:color w:val="000000" w:themeColor="text1"/>
          <w:szCs w:val="18"/>
          <w:lang w:eastAsia="zh-CN"/>
        </w:rPr>
        <w:t>s</w:t>
      </w:r>
      <w:r>
        <w:rPr>
          <w:rFonts w:cs="Times New Roman"/>
          <w:color w:val="000000" w:themeColor="text1"/>
          <w:szCs w:val="18"/>
          <w:lang w:eastAsia="zh-CN"/>
        </w:rPr>
        <w:t xml:space="preserve">, fluorescently-labeled probes or </w:t>
      </w:r>
      <w:r w:rsidR="00314307">
        <w:rPr>
          <w:rFonts w:cs="Times New Roman"/>
          <w:color w:val="000000" w:themeColor="text1"/>
          <w:szCs w:val="18"/>
          <w:lang w:eastAsia="zh-CN"/>
        </w:rPr>
        <w:t xml:space="preserve">fluorescent </w:t>
      </w:r>
      <w:r>
        <w:rPr>
          <w:rFonts w:cs="Times New Roman"/>
          <w:color w:val="000000" w:themeColor="text1"/>
          <w:szCs w:val="18"/>
          <w:lang w:eastAsia="zh-CN"/>
        </w:rPr>
        <w:t xml:space="preserve">strains of microorganisms </w:t>
      </w:r>
      <w:r w:rsidR="006F1A9D">
        <w:rPr>
          <w:rFonts w:cs="Times New Roman"/>
          <w:color w:val="000000" w:themeColor="text1"/>
          <w:szCs w:val="18"/>
          <w:lang w:eastAsia="zh-CN"/>
        </w:rPr>
        <w:t>that have been generated in a multitude of</w:t>
      </w:r>
      <w:r w:rsidR="00314307">
        <w:rPr>
          <w:rFonts w:cs="Times New Roman"/>
          <w:color w:val="000000" w:themeColor="text1"/>
          <w:szCs w:val="18"/>
          <w:lang w:eastAsia="zh-CN"/>
        </w:rPr>
        <w:t xml:space="preserve"> wavelengths</w:t>
      </w:r>
      <w:r>
        <w:rPr>
          <w:rFonts w:cs="Times New Roman"/>
          <w:color w:val="000000" w:themeColor="text1"/>
          <w:szCs w:val="18"/>
          <w:lang w:eastAsia="zh-CN"/>
        </w:rPr>
        <w:t xml:space="preserve">, the combinations to evaluate </w:t>
      </w:r>
      <w:r w:rsidRPr="0047577B">
        <w:rPr>
          <w:rFonts w:cs="Times New Roman"/>
          <w:color w:val="000000" w:themeColor="text1"/>
          <w:szCs w:val="18"/>
          <w:lang w:eastAsia="zh-CN"/>
        </w:rPr>
        <w:t>in</w:t>
      </w:r>
      <w:r>
        <w:rPr>
          <w:rFonts w:cs="Times New Roman"/>
          <w:i/>
          <w:color w:val="000000" w:themeColor="text1"/>
          <w:szCs w:val="18"/>
          <w:lang w:eastAsia="zh-CN"/>
        </w:rPr>
        <w:t xml:space="preserve"> </w:t>
      </w:r>
      <w:r w:rsidRPr="0047577B">
        <w:rPr>
          <w:rFonts w:cs="Times New Roman"/>
          <w:color w:val="000000" w:themeColor="text1"/>
          <w:szCs w:val="18"/>
          <w:lang w:eastAsia="zh-CN"/>
        </w:rPr>
        <w:t>vivo</w:t>
      </w:r>
      <w:r>
        <w:rPr>
          <w:rFonts w:cs="Times New Roman"/>
          <w:color w:val="000000" w:themeColor="text1"/>
          <w:szCs w:val="18"/>
          <w:lang w:eastAsia="zh-CN"/>
        </w:rPr>
        <w:t xml:space="preserve"> intestinal responses in real-time are endless. Not only can intravital imaging provide novel insight into cell-cell and host-microbe interactions, but </w:t>
      </w:r>
      <w:r w:rsidR="009464C7">
        <w:rPr>
          <w:rFonts w:cs="Times New Roman"/>
          <w:color w:val="000000" w:themeColor="text1"/>
          <w:szCs w:val="18"/>
          <w:lang w:eastAsia="zh-CN"/>
        </w:rPr>
        <w:t xml:space="preserve">it can </w:t>
      </w:r>
      <w:r>
        <w:rPr>
          <w:rFonts w:cs="Times New Roman"/>
          <w:color w:val="000000" w:themeColor="text1"/>
          <w:szCs w:val="18"/>
          <w:lang w:eastAsia="zh-CN"/>
        </w:rPr>
        <w:t xml:space="preserve">also highlight dynamic molecular and cellular processes in </w:t>
      </w:r>
      <w:r w:rsidR="00570164">
        <w:rPr>
          <w:rFonts w:cs="Times New Roman"/>
          <w:color w:val="000000" w:themeColor="text1"/>
          <w:szCs w:val="18"/>
          <w:lang w:eastAsia="zh-CN"/>
        </w:rPr>
        <w:t xml:space="preserve">both </w:t>
      </w:r>
      <w:r>
        <w:rPr>
          <w:rFonts w:cs="Times New Roman"/>
          <w:color w:val="000000" w:themeColor="text1"/>
          <w:szCs w:val="18"/>
          <w:lang w:eastAsia="zh-CN"/>
        </w:rPr>
        <w:t xml:space="preserve">epithelial and immune cells under homeostatic </w:t>
      </w:r>
      <w:r w:rsidR="00BB23DD">
        <w:rPr>
          <w:rFonts w:cs="Times New Roman"/>
          <w:color w:val="000000" w:themeColor="text1"/>
          <w:szCs w:val="18"/>
          <w:lang w:eastAsia="zh-CN"/>
        </w:rPr>
        <w:t xml:space="preserve">or pathological </w:t>
      </w:r>
      <w:r>
        <w:rPr>
          <w:rFonts w:cs="Times New Roman"/>
          <w:color w:val="000000" w:themeColor="text1"/>
          <w:szCs w:val="18"/>
          <w:lang w:eastAsia="zh-CN"/>
        </w:rPr>
        <w:t>conditions.</w:t>
      </w:r>
    </w:p>
    <w:p w14:paraId="145905F6" w14:textId="77777777" w:rsidR="00F642B5" w:rsidRDefault="00F642B5" w:rsidP="00201844">
      <w:pPr>
        <w:jc w:val="both"/>
        <w:rPr>
          <w:rFonts w:ascii="Calibri" w:eastAsia="SimSun" w:hAnsi="Calibri" w:cs="Times New Roman"/>
          <w:b/>
          <w:color w:val="000000"/>
          <w:szCs w:val="18"/>
        </w:rPr>
      </w:pPr>
    </w:p>
    <w:p w14:paraId="67AFACD1" w14:textId="05EFF8F3" w:rsidR="000D2716" w:rsidRPr="0094617A" w:rsidRDefault="00A639BF" w:rsidP="00201844">
      <w:pPr>
        <w:jc w:val="both"/>
        <w:rPr>
          <w:rFonts w:ascii="Calibri" w:eastAsia="SimSun" w:hAnsi="Calibri" w:cs="Times New Roman"/>
          <w:b/>
          <w:color w:val="000000"/>
          <w:szCs w:val="18"/>
        </w:rPr>
      </w:pPr>
      <w:r w:rsidRPr="00A639BF">
        <w:rPr>
          <w:rFonts w:ascii="Calibri" w:eastAsia="SimSun" w:hAnsi="Calibri" w:cs="Times New Roman"/>
          <w:b/>
          <w:color w:val="000000"/>
          <w:szCs w:val="18"/>
        </w:rPr>
        <w:t>DISCLOSURES</w:t>
      </w:r>
      <w:bookmarkStart w:id="2" w:name="_GoBack"/>
      <w:bookmarkEnd w:id="2"/>
    </w:p>
    <w:p w14:paraId="1359292C" w14:textId="33B67F1C" w:rsidR="00FB589D" w:rsidRDefault="00062EFD" w:rsidP="00201844">
      <w:pPr>
        <w:pStyle w:val="a4"/>
        <w:tabs>
          <w:tab w:val="left" w:pos="0"/>
        </w:tabs>
        <w:spacing w:before="0" w:beforeAutospacing="0" w:after="0" w:afterAutospacing="0"/>
        <w:rPr>
          <w:rStyle w:val="af2"/>
          <w:b w:val="0"/>
          <w:lang w:eastAsia="zh-CN"/>
        </w:rPr>
      </w:pPr>
      <w:r w:rsidRPr="0094617A">
        <w:rPr>
          <w:rStyle w:val="af2"/>
          <w:b w:val="0"/>
        </w:rPr>
        <w:t>The authors have nothing to disclose</w:t>
      </w:r>
      <w:r w:rsidRPr="0094617A">
        <w:rPr>
          <w:rStyle w:val="af2"/>
          <w:b w:val="0"/>
          <w:lang w:eastAsia="zh-CN"/>
        </w:rPr>
        <w:t>.</w:t>
      </w:r>
    </w:p>
    <w:p w14:paraId="7B372411" w14:textId="77777777" w:rsidR="000D2716" w:rsidRPr="0094617A" w:rsidRDefault="000D2716" w:rsidP="00201844">
      <w:pPr>
        <w:pStyle w:val="a4"/>
        <w:tabs>
          <w:tab w:val="left" w:pos="0"/>
        </w:tabs>
        <w:spacing w:before="0" w:beforeAutospacing="0" w:after="0" w:afterAutospacing="0"/>
        <w:rPr>
          <w:bCs/>
          <w:lang w:eastAsia="zh-CN"/>
        </w:rPr>
      </w:pPr>
    </w:p>
    <w:p w14:paraId="7E4ECD74" w14:textId="55BBC4FF" w:rsidR="000D2716" w:rsidRPr="00201844" w:rsidRDefault="00A639BF" w:rsidP="00201844">
      <w:pPr>
        <w:jc w:val="both"/>
        <w:rPr>
          <w:rFonts w:ascii="Calibri" w:eastAsia="SimSun" w:hAnsi="Calibri" w:cs="Times New Roman"/>
          <w:b/>
          <w:color w:val="000000"/>
          <w:szCs w:val="18"/>
        </w:rPr>
      </w:pPr>
      <w:bookmarkStart w:id="3" w:name="Acknowledgments"/>
      <w:r w:rsidRPr="00A639BF">
        <w:rPr>
          <w:rFonts w:ascii="Calibri" w:eastAsia="SimSun" w:hAnsi="Calibri" w:cs="Times New Roman"/>
          <w:b/>
          <w:color w:val="000000"/>
          <w:szCs w:val="18"/>
        </w:rPr>
        <w:t>ACKNOWLEDGMENTS</w:t>
      </w:r>
      <w:bookmarkEnd w:id="3"/>
    </w:p>
    <w:p w14:paraId="1CB80313" w14:textId="389936AA" w:rsidR="00F845A7" w:rsidRDefault="00D77F29" w:rsidP="00201844">
      <w:pPr>
        <w:jc w:val="both"/>
        <w:rPr>
          <w:rStyle w:val="af2"/>
          <w:rFonts w:ascii="Calibri" w:hAnsi="Calibri"/>
          <w:b w:val="0"/>
        </w:rPr>
      </w:pPr>
      <w:r w:rsidRPr="0094617A">
        <w:rPr>
          <w:rStyle w:val="af2"/>
          <w:rFonts w:ascii="Calibri" w:hAnsi="Calibri"/>
          <w:b w:val="0"/>
        </w:rPr>
        <w:t xml:space="preserve">This work is </w:t>
      </w:r>
      <w:r w:rsidR="00DF3C2E" w:rsidRPr="0094617A">
        <w:rPr>
          <w:rStyle w:val="af2"/>
          <w:rFonts w:ascii="Calibri" w:hAnsi="Calibri"/>
          <w:b w:val="0"/>
        </w:rPr>
        <w:t>supported</w:t>
      </w:r>
      <w:r w:rsidRPr="0094617A">
        <w:rPr>
          <w:rStyle w:val="af2"/>
          <w:rFonts w:ascii="Calibri" w:hAnsi="Calibri"/>
          <w:b w:val="0"/>
        </w:rPr>
        <w:t xml:space="preserve"> by </w:t>
      </w:r>
      <w:r w:rsidR="00146518" w:rsidRPr="00021F59">
        <w:rPr>
          <w:rStyle w:val="af2"/>
          <w:rFonts w:ascii="Calibri" w:hAnsi="Calibri"/>
          <w:b w:val="0"/>
        </w:rPr>
        <w:t>NIH R21 AI143892</w:t>
      </w:r>
      <w:r w:rsidR="001B4064" w:rsidRPr="00021F59">
        <w:rPr>
          <w:rStyle w:val="af2"/>
          <w:rFonts w:ascii="Calibri" w:hAnsi="Calibri"/>
          <w:b w:val="0"/>
        </w:rPr>
        <w:t>, New Jersey</w:t>
      </w:r>
      <w:r w:rsidR="00284823" w:rsidRPr="00021F59">
        <w:rPr>
          <w:rStyle w:val="af2"/>
          <w:rFonts w:ascii="Calibri" w:hAnsi="Calibri"/>
          <w:b w:val="0"/>
        </w:rPr>
        <w:t xml:space="preserve"> Health Foundation Grant, Busch Biomedical Grant (KLE)</w:t>
      </w:r>
      <w:r w:rsidR="00855EDF" w:rsidRPr="00284823">
        <w:rPr>
          <w:rStyle w:val="af2"/>
          <w:rFonts w:ascii="Calibri" w:hAnsi="Calibri"/>
          <w:b w:val="0"/>
        </w:rPr>
        <w:t>.</w:t>
      </w:r>
      <w:r w:rsidR="00855EDF" w:rsidRPr="0094617A">
        <w:rPr>
          <w:rStyle w:val="af2"/>
          <w:rFonts w:ascii="Calibri" w:hAnsi="Calibri"/>
          <w:b w:val="0"/>
        </w:rPr>
        <w:t xml:space="preserve"> </w:t>
      </w:r>
      <w:r w:rsidR="004F6934" w:rsidRPr="0094617A">
        <w:rPr>
          <w:rStyle w:val="af2"/>
          <w:rFonts w:ascii="Calibri" w:hAnsi="Calibri"/>
          <w:b w:val="0"/>
        </w:rPr>
        <w:t xml:space="preserve">We </w:t>
      </w:r>
      <w:r w:rsidR="00E9214B">
        <w:rPr>
          <w:rStyle w:val="af2"/>
          <w:rFonts w:ascii="Calibri" w:hAnsi="Calibri"/>
          <w:b w:val="0"/>
        </w:rPr>
        <w:t>thank</w:t>
      </w:r>
      <w:r w:rsidR="004F6934" w:rsidRPr="0094617A">
        <w:rPr>
          <w:rStyle w:val="af2"/>
          <w:rFonts w:ascii="Calibri" w:hAnsi="Calibri"/>
          <w:b w:val="0"/>
        </w:rPr>
        <w:t xml:space="preserve"> </w:t>
      </w:r>
      <w:r w:rsidR="00CF6D13" w:rsidRPr="0094617A">
        <w:rPr>
          <w:rStyle w:val="af2"/>
          <w:rFonts w:ascii="Calibri" w:hAnsi="Calibri"/>
          <w:b w:val="0"/>
        </w:rPr>
        <w:t>Madeleine</w:t>
      </w:r>
      <w:r w:rsidR="00284823">
        <w:rPr>
          <w:rStyle w:val="af2"/>
          <w:rFonts w:ascii="Calibri" w:hAnsi="Calibri"/>
          <w:b w:val="0"/>
        </w:rPr>
        <w:t xml:space="preserve"> </w:t>
      </w:r>
      <w:r w:rsidR="00CF6D13" w:rsidRPr="0094617A">
        <w:rPr>
          <w:rStyle w:val="af2"/>
          <w:rFonts w:ascii="Calibri" w:hAnsi="Calibri"/>
          <w:b w:val="0"/>
        </w:rPr>
        <w:t>Hu</w:t>
      </w:r>
      <w:r w:rsidR="004F6934" w:rsidRPr="0094617A">
        <w:rPr>
          <w:rStyle w:val="af2"/>
          <w:rFonts w:ascii="Calibri" w:hAnsi="Calibri"/>
          <w:b w:val="0"/>
        </w:rPr>
        <w:t xml:space="preserve"> for</w:t>
      </w:r>
      <w:r w:rsidR="00C95408">
        <w:rPr>
          <w:rStyle w:val="af2"/>
          <w:rFonts w:ascii="Calibri" w:hAnsi="Calibri"/>
          <w:b w:val="0"/>
        </w:rPr>
        <w:t xml:space="preserve"> her assistance in editing the manuscript and</w:t>
      </w:r>
      <w:r w:rsidR="004F6934" w:rsidRPr="0094617A">
        <w:rPr>
          <w:rStyle w:val="af2"/>
          <w:rFonts w:ascii="Calibri" w:hAnsi="Calibri"/>
          <w:b w:val="0"/>
        </w:rPr>
        <w:t xml:space="preserve"> providing </w:t>
      </w:r>
      <w:r w:rsidR="007F0866" w:rsidRPr="0094617A">
        <w:rPr>
          <w:rStyle w:val="af2"/>
          <w:rFonts w:ascii="Calibri" w:hAnsi="Calibri"/>
          <w:b w:val="0"/>
        </w:rPr>
        <w:t xml:space="preserve">the </w:t>
      </w:r>
      <w:r w:rsidR="00E9214B">
        <w:rPr>
          <w:rStyle w:val="af2"/>
          <w:rFonts w:ascii="Calibri" w:hAnsi="Calibri"/>
          <w:b w:val="0"/>
        </w:rPr>
        <w:t xml:space="preserve">data shown in the </w:t>
      </w:r>
      <w:r w:rsidR="007F0866" w:rsidRPr="0094617A">
        <w:rPr>
          <w:rStyle w:val="af2"/>
          <w:rFonts w:ascii="Calibri" w:hAnsi="Calibri"/>
          <w:b w:val="0"/>
        </w:rPr>
        <w:t>representat</w:t>
      </w:r>
      <w:r w:rsidR="00F10E96" w:rsidRPr="0094617A">
        <w:rPr>
          <w:rStyle w:val="af2"/>
          <w:rFonts w:ascii="Calibri" w:hAnsi="Calibri"/>
          <w:b w:val="0"/>
        </w:rPr>
        <w:t xml:space="preserve">ive </w:t>
      </w:r>
      <w:r w:rsidR="00E9214B">
        <w:rPr>
          <w:rStyle w:val="af2"/>
          <w:rFonts w:ascii="Calibri" w:hAnsi="Calibri"/>
          <w:b w:val="0"/>
        </w:rPr>
        <w:t>results</w:t>
      </w:r>
      <w:r w:rsidR="00F10E96" w:rsidRPr="0094617A">
        <w:rPr>
          <w:rStyle w:val="af2"/>
          <w:rFonts w:ascii="Calibri" w:hAnsi="Calibri"/>
          <w:b w:val="0"/>
        </w:rPr>
        <w:t>.</w:t>
      </w:r>
      <w:r w:rsidR="00856EF6" w:rsidRPr="0094617A">
        <w:rPr>
          <w:rStyle w:val="af2"/>
          <w:rFonts w:ascii="Calibri" w:hAnsi="Calibri"/>
          <w:b w:val="0"/>
        </w:rPr>
        <w:t xml:space="preserve"> </w:t>
      </w:r>
    </w:p>
    <w:p w14:paraId="699EB0E8" w14:textId="77777777" w:rsidR="00F16B78" w:rsidRPr="0094617A" w:rsidRDefault="00F16B78" w:rsidP="00201844">
      <w:pPr>
        <w:jc w:val="both"/>
        <w:rPr>
          <w:rFonts w:ascii="Calibri" w:hAnsi="Calibri" w:cstheme="minorHAnsi"/>
          <w:b/>
        </w:rPr>
      </w:pPr>
    </w:p>
    <w:p w14:paraId="77873324" w14:textId="1AFACD25" w:rsidR="004C4DFA" w:rsidRPr="00201844" w:rsidRDefault="00231ACC" w:rsidP="00201844">
      <w:pPr>
        <w:pStyle w:val="a4"/>
        <w:tabs>
          <w:tab w:val="left" w:pos="0"/>
        </w:tabs>
        <w:spacing w:before="0" w:beforeAutospacing="0" w:after="0" w:afterAutospacing="0"/>
        <w:rPr>
          <w:rFonts w:cs="Times New Roman"/>
          <w:b/>
          <w:lang w:eastAsia="zh-CN"/>
        </w:rPr>
      </w:pPr>
      <w:r w:rsidRPr="00231ACC">
        <w:rPr>
          <w:rFonts w:cs="Times New Roman"/>
          <w:b/>
          <w:lang w:eastAsia="zh-CN"/>
        </w:rPr>
        <w:t>REFERENCES</w:t>
      </w:r>
    </w:p>
    <w:p w14:paraId="4A45D50C" w14:textId="6CAB7D01" w:rsidR="00B35674" w:rsidRPr="00B35674" w:rsidRDefault="0087573A" w:rsidP="00201844">
      <w:pPr>
        <w:pStyle w:val="EndNoteBibliography"/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35674" w:rsidRPr="00B35674">
        <w:rPr>
          <w:noProof/>
        </w:rPr>
        <w:t>1</w:t>
      </w:r>
      <w:r w:rsidR="00B35674" w:rsidRPr="00B35674">
        <w:rPr>
          <w:noProof/>
        </w:rPr>
        <w:tab/>
        <w:t xml:space="preserve">Cheroutre, H., Lambolez, F. &amp; Mucida, D. The light and dark sides of intestinal intraepithelial lymphocytes. </w:t>
      </w:r>
      <w:r w:rsidR="00B35674" w:rsidRPr="00B35674">
        <w:rPr>
          <w:i/>
          <w:noProof/>
        </w:rPr>
        <w:t>Nat</w:t>
      </w:r>
      <w:r w:rsidR="008B133D">
        <w:rPr>
          <w:i/>
          <w:noProof/>
        </w:rPr>
        <w:t>ure</w:t>
      </w:r>
      <w:r w:rsidR="00B35674" w:rsidRPr="00B35674">
        <w:rPr>
          <w:i/>
          <w:noProof/>
        </w:rPr>
        <w:t xml:space="preserve"> Rev</w:t>
      </w:r>
      <w:r w:rsidR="008B133D">
        <w:rPr>
          <w:i/>
          <w:noProof/>
        </w:rPr>
        <w:t>iews</w:t>
      </w:r>
      <w:r w:rsidR="00B35674"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="00B35674" w:rsidRPr="00B35674">
        <w:rPr>
          <w:i/>
          <w:noProof/>
        </w:rPr>
        <w:t>.</w:t>
      </w:r>
      <w:r w:rsidR="00B35674" w:rsidRPr="00B35674">
        <w:rPr>
          <w:noProof/>
        </w:rPr>
        <w:t xml:space="preserve"> </w:t>
      </w:r>
      <w:r w:rsidR="00B35674" w:rsidRPr="00B35674">
        <w:rPr>
          <w:b/>
          <w:noProof/>
        </w:rPr>
        <w:t>11</w:t>
      </w:r>
      <w:r w:rsidR="00B35674" w:rsidRPr="00B35674">
        <w:rPr>
          <w:noProof/>
        </w:rPr>
        <w:t xml:space="preserve"> (7), 445-456, doi:10.1038/nri3007, (2011).</w:t>
      </w:r>
    </w:p>
    <w:p w14:paraId="29AA4613" w14:textId="7CFF82AF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</w:t>
      </w:r>
      <w:r w:rsidRPr="00B35674">
        <w:rPr>
          <w:noProof/>
        </w:rPr>
        <w:tab/>
        <w:t xml:space="preserve">Hu, M. D. &amp; Edelblum, K. L. Sentinels at the frontline: the role of intraepithelial lymphocytes in inflammatory bowel disease. </w:t>
      </w:r>
      <w:r w:rsidRPr="00B35674">
        <w:rPr>
          <w:i/>
          <w:noProof/>
        </w:rPr>
        <w:t>Curr</w:t>
      </w:r>
      <w:r w:rsidR="008B133D">
        <w:rPr>
          <w:i/>
          <w:noProof/>
        </w:rPr>
        <w:t>ent</w:t>
      </w:r>
      <w:r w:rsidRPr="00B35674">
        <w:rPr>
          <w:i/>
          <w:noProof/>
        </w:rPr>
        <w:t xml:space="preserve"> Pharmac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 xml:space="preserve"> Rep</w:t>
      </w:r>
      <w:r w:rsidR="008B133D">
        <w:rPr>
          <w:i/>
          <w:noProof/>
        </w:rPr>
        <w:t>orts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3</w:t>
      </w:r>
      <w:r w:rsidRPr="00B35674">
        <w:rPr>
          <w:noProof/>
        </w:rPr>
        <w:t xml:space="preserve"> (6), 321-334 (2017).</w:t>
      </w:r>
    </w:p>
    <w:p w14:paraId="671EB8A3" w14:textId="4040DE8A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3</w:t>
      </w:r>
      <w:r w:rsidRPr="00B35674">
        <w:rPr>
          <w:noProof/>
        </w:rPr>
        <w:tab/>
        <w:t xml:space="preserve">Chen, Y., Chou, K., Fuchs, E., Havran, W. L. &amp; Boismenu, R. Protection of the intestinal mucosa by intraepithelial gamma delta T cells. </w:t>
      </w:r>
      <w:r w:rsidRPr="00B35674">
        <w:rPr>
          <w:i/>
          <w:noProof/>
        </w:rPr>
        <w:t>Proc</w:t>
      </w:r>
      <w:r w:rsidR="008B133D">
        <w:rPr>
          <w:i/>
          <w:noProof/>
        </w:rPr>
        <w:t>eedings of the</w:t>
      </w:r>
      <w:r w:rsidRPr="00B35674">
        <w:rPr>
          <w:i/>
          <w:noProof/>
        </w:rPr>
        <w:t xml:space="preserve"> Nat</w:t>
      </w:r>
      <w:r w:rsidR="008B133D">
        <w:rPr>
          <w:i/>
          <w:noProof/>
        </w:rPr>
        <w:t>iona</w:t>
      </w:r>
      <w:r w:rsidRPr="00B35674">
        <w:rPr>
          <w:i/>
          <w:noProof/>
        </w:rPr>
        <w:t>l Acad</w:t>
      </w:r>
      <w:r w:rsidR="008B133D">
        <w:rPr>
          <w:i/>
          <w:noProof/>
        </w:rPr>
        <w:t>emy of</w:t>
      </w:r>
      <w:r w:rsidRPr="00B35674">
        <w:rPr>
          <w:i/>
          <w:noProof/>
        </w:rPr>
        <w:t xml:space="preserve"> Sci</w:t>
      </w:r>
      <w:r w:rsidR="008B133D">
        <w:rPr>
          <w:i/>
          <w:noProof/>
        </w:rPr>
        <w:t>ences</w:t>
      </w:r>
      <w:r w:rsidRPr="00B35674">
        <w:rPr>
          <w:i/>
          <w:noProof/>
        </w:rPr>
        <w:t xml:space="preserve"> U S A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99</w:t>
      </w:r>
      <w:r w:rsidRPr="00B35674">
        <w:rPr>
          <w:noProof/>
        </w:rPr>
        <w:t xml:space="preserve"> (22), 14338-14343, doi:10.1073/pnas.212290499 [pii], (2002).</w:t>
      </w:r>
    </w:p>
    <w:p w14:paraId="6F30D5B3" w14:textId="76E537D8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4</w:t>
      </w:r>
      <w:r w:rsidRPr="00B35674">
        <w:rPr>
          <w:noProof/>
        </w:rPr>
        <w:tab/>
        <w:t>Swamy, M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Intestinal intraepithelial lymphocyte activation promotes innate antiviral resistance. </w:t>
      </w:r>
      <w:r w:rsidRPr="00B35674">
        <w:rPr>
          <w:i/>
          <w:noProof/>
        </w:rPr>
        <w:t>Nat</w:t>
      </w:r>
      <w:r w:rsidR="008B133D">
        <w:rPr>
          <w:i/>
          <w:noProof/>
        </w:rPr>
        <w:t>ure</w:t>
      </w:r>
      <w:r w:rsidRPr="00B35674">
        <w:rPr>
          <w:i/>
          <w:noProof/>
        </w:rPr>
        <w:t xml:space="preserve"> Commun</w:t>
      </w:r>
      <w:r w:rsidR="008B133D">
        <w:rPr>
          <w:i/>
          <w:noProof/>
        </w:rPr>
        <w:t>ications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6</w:t>
      </w:r>
      <w:r w:rsidRPr="00B35674">
        <w:rPr>
          <w:noProof/>
        </w:rPr>
        <w:t xml:space="preserve"> 7090, doi:10.1038/ncomms8090, (2015).</w:t>
      </w:r>
    </w:p>
    <w:p w14:paraId="6989A5A1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5</w:t>
      </w:r>
      <w:r w:rsidRPr="00B35674">
        <w:rPr>
          <w:noProof/>
        </w:rPr>
        <w:tab/>
        <w:t>Dalton, J. E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Intraepithelial gammadelta+ lymphocytes maintain the integrity of intestinal epithelial tight junctions in response to infection. </w:t>
      </w:r>
      <w:r w:rsidRPr="00B35674">
        <w:rPr>
          <w:i/>
          <w:noProof/>
        </w:rPr>
        <w:t>Gastroenterology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31</w:t>
      </w:r>
      <w:r w:rsidRPr="00B35674">
        <w:rPr>
          <w:noProof/>
        </w:rPr>
        <w:t xml:space="preserve"> (3), 818-829 (2006).</w:t>
      </w:r>
    </w:p>
    <w:p w14:paraId="2782869F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6</w:t>
      </w:r>
      <w:r w:rsidRPr="00B35674">
        <w:rPr>
          <w:noProof/>
        </w:rPr>
        <w:tab/>
        <w:t>Mombaerts, P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Spontaneous development of inflammatory bowel disease in T cell receptor mutant mice. </w:t>
      </w:r>
      <w:r w:rsidRPr="00B35674">
        <w:rPr>
          <w:i/>
          <w:noProof/>
        </w:rPr>
        <w:t>Cell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75</w:t>
      </w:r>
      <w:r w:rsidRPr="00B35674">
        <w:rPr>
          <w:noProof/>
        </w:rPr>
        <w:t xml:space="preserve"> (2), 274-282 (1993).</w:t>
      </w:r>
    </w:p>
    <w:p w14:paraId="44A51F18" w14:textId="0CE79D6C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7</w:t>
      </w:r>
      <w:r w:rsidRPr="00B35674">
        <w:rPr>
          <w:noProof/>
        </w:rPr>
        <w:tab/>
        <w:t xml:space="preserve">Willcox, B. E. &amp; Willcox, C. R. gammadelta TCR ligands: the quest to solve a 500-million-year-old mystery. </w:t>
      </w:r>
      <w:r w:rsidRPr="00B35674">
        <w:rPr>
          <w:i/>
          <w:noProof/>
        </w:rPr>
        <w:t>Nat</w:t>
      </w:r>
      <w:r w:rsidR="008B133D">
        <w:rPr>
          <w:i/>
          <w:noProof/>
        </w:rPr>
        <w:t>ure</w:t>
      </w:r>
      <w:r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0</w:t>
      </w:r>
      <w:r w:rsidRPr="00B35674">
        <w:rPr>
          <w:noProof/>
        </w:rPr>
        <w:t xml:space="preserve"> (2), 121-128, doi:10.1038/s41590-018-0304-y, (2019).</w:t>
      </w:r>
    </w:p>
    <w:p w14:paraId="1BF54DC7" w14:textId="5CA315FA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8</w:t>
      </w:r>
      <w:r w:rsidRPr="00B35674">
        <w:rPr>
          <w:noProof/>
        </w:rPr>
        <w:tab/>
        <w:t>Marchiando, A. M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The epithelial barrier is maintained by in vivo tight junction expansion during pathologic intestinal epithelial shedding. </w:t>
      </w:r>
      <w:r w:rsidRPr="00B35674">
        <w:rPr>
          <w:i/>
          <w:noProof/>
        </w:rPr>
        <w:t>Gastroenterology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40</w:t>
      </w:r>
      <w:r w:rsidRPr="00B35674">
        <w:rPr>
          <w:noProof/>
        </w:rPr>
        <w:t xml:space="preserve"> (4), 1208-1218 e1201-1202, doi:S0016-5085(11)00008-4 [pii]</w:t>
      </w:r>
      <w:r w:rsidR="004E04EF">
        <w:rPr>
          <w:noProof/>
        </w:rPr>
        <w:t xml:space="preserve"> </w:t>
      </w:r>
      <w:r w:rsidRPr="00B35674">
        <w:rPr>
          <w:noProof/>
        </w:rPr>
        <w:t>10.1053/j.gastro.2011.01.004, (2011).</w:t>
      </w:r>
    </w:p>
    <w:p w14:paraId="5E32E3E9" w14:textId="115E8E84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9</w:t>
      </w:r>
      <w:r w:rsidRPr="00B35674">
        <w:rPr>
          <w:noProof/>
        </w:rPr>
        <w:tab/>
        <w:t>Marchiando, A. M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Caveolin-1-dependent occludin endocytosis is required for TNF-induced tight junction regulation in vivo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Cell Bi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89</w:t>
      </w:r>
      <w:r w:rsidRPr="00B35674">
        <w:rPr>
          <w:noProof/>
        </w:rPr>
        <w:t xml:space="preserve"> (1), 111-126, doi:jcb.200902153 [pii]</w:t>
      </w:r>
      <w:r w:rsidR="00297BDF">
        <w:rPr>
          <w:noProof/>
        </w:rPr>
        <w:t xml:space="preserve"> </w:t>
      </w:r>
      <w:r w:rsidRPr="00B35674">
        <w:rPr>
          <w:noProof/>
        </w:rPr>
        <w:t>10.1083/jcb.200902153, (2010).</w:t>
      </w:r>
    </w:p>
    <w:p w14:paraId="7D08E39D" w14:textId="52E49A3E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0</w:t>
      </w:r>
      <w:r w:rsidRPr="00B35674">
        <w:rPr>
          <w:noProof/>
        </w:rPr>
        <w:tab/>
        <w:t>Yu, D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MLCK-dependent exchange and actin binding region-dependent anchoring of ZO-1 regulate tight junction barrier function. </w:t>
      </w:r>
      <w:r w:rsidR="008B133D" w:rsidRPr="00B35674">
        <w:rPr>
          <w:i/>
          <w:noProof/>
        </w:rPr>
        <w:t>Proc</w:t>
      </w:r>
      <w:r w:rsidR="008B133D">
        <w:rPr>
          <w:i/>
          <w:noProof/>
        </w:rPr>
        <w:t>eedings of the</w:t>
      </w:r>
      <w:r w:rsidR="008B133D" w:rsidRPr="00B35674">
        <w:rPr>
          <w:i/>
          <w:noProof/>
        </w:rPr>
        <w:t xml:space="preserve"> Nat</w:t>
      </w:r>
      <w:r w:rsidR="008B133D">
        <w:rPr>
          <w:i/>
          <w:noProof/>
        </w:rPr>
        <w:t>iona</w:t>
      </w:r>
      <w:r w:rsidR="008B133D" w:rsidRPr="00B35674">
        <w:rPr>
          <w:i/>
          <w:noProof/>
        </w:rPr>
        <w:t>l Acad</w:t>
      </w:r>
      <w:r w:rsidR="008B133D">
        <w:rPr>
          <w:i/>
          <w:noProof/>
        </w:rPr>
        <w:t>emy of</w:t>
      </w:r>
      <w:r w:rsidR="008B133D" w:rsidRPr="00B35674">
        <w:rPr>
          <w:i/>
          <w:noProof/>
        </w:rPr>
        <w:t xml:space="preserve"> Sci</w:t>
      </w:r>
      <w:r w:rsidR="008B133D">
        <w:rPr>
          <w:i/>
          <w:noProof/>
        </w:rPr>
        <w:t>ences</w:t>
      </w:r>
      <w:r w:rsidR="008B133D" w:rsidRPr="00B35674" w:rsidDel="008B133D">
        <w:rPr>
          <w:i/>
          <w:noProof/>
        </w:rPr>
        <w:t xml:space="preserve"> </w:t>
      </w:r>
      <w:r w:rsidRPr="00B35674">
        <w:rPr>
          <w:i/>
          <w:noProof/>
        </w:rPr>
        <w:t>U S A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07</w:t>
      </w:r>
      <w:r w:rsidRPr="00B35674">
        <w:rPr>
          <w:noProof/>
        </w:rPr>
        <w:t xml:space="preserve"> (18), 8237-8241, doi:0908869107 [pii]</w:t>
      </w:r>
      <w:r w:rsidR="00297BDF">
        <w:rPr>
          <w:noProof/>
        </w:rPr>
        <w:t xml:space="preserve"> </w:t>
      </w:r>
      <w:r w:rsidRPr="00B35674">
        <w:rPr>
          <w:noProof/>
        </w:rPr>
        <w:t>10.1073/pnas.0908869107, (2010).</w:t>
      </w:r>
    </w:p>
    <w:p w14:paraId="2988479A" w14:textId="7A3C292F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1</w:t>
      </w:r>
      <w:r w:rsidRPr="00B35674">
        <w:rPr>
          <w:noProof/>
        </w:rPr>
        <w:tab/>
        <w:t xml:space="preserve">Chieppa, M., Rescigno, M., Huang, A. Y. &amp; Germain, R. N. Dynamic imaging of dendritic cell extension into the small bowel lumen in response to epithelial cell TLR engagement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Exp</w:t>
      </w:r>
      <w:r w:rsidR="008B133D">
        <w:rPr>
          <w:i/>
          <w:noProof/>
        </w:rPr>
        <w:t>erimental</w:t>
      </w:r>
      <w:r w:rsidRPr="00B35674">
        <w:rPr>
          <w:i/>
          <w:noProof/>
        </w:rPr>
        <w:t xml:space="preserve"> Med</w:t>
      </w:r>
      <w:r w:rsidR="008B133D">
        <w:rPr>
          <w:i/>
          <w:noProof/>
        </w:rPr>
        <w:t>icine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03</w:t>
      </w:r>
      <w:r w:rsidRPr="00B35674">
        <w:rPr>
          <w:noProof/>
        </w:rPr>
        <w:t xml:space="preserve"> (13), 2841-2852, doi:jem.20061884 [pii]</w:t>
      </w:r>
      <w:r w:rsidR="00297BDF">
        <w:rPr>
          <w:noProof/>
        </w:rPr>
        <w:t xml:space="preserve"> </w:t>
      </w:r>
      <w:r w:rsidRPr="00B35674">
        <w:rPr>
          <w:noProof/>
        </w:rPr>
        <w:t>10.1084/jem.20061884, (2006).</w:t>
      </w:r>
    </w:p>
    <w:p w14:paraId="65B9DB86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2</w:t>
      </w:r>
      <w:r w:rsidRPr="00B35674">
        <w:rPr>
          <w:noProof/>
        </w:rPr>
        <w:tab/>
        <w:t>McDole, J. R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Goblet cells deliver luminal antigen to CD103+ dendritic cells in the small intestine. </w:t>
      </w:r>
      <w:r w:rsidRPr="00B35674">
        <w:rPr>
          <w:i/>
          <w:noProof/>
        </w:rPr>
        <w:t>Nature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483</w:t>
      </w:r>
      <w:r w:rsidRPr="00B35674">
        <w:rPr>
          <w:noProof/>
        </w:rPr>
        <w:t xml:space="preserve"> (7389), 345-349, doi:10.1038/nature10863, (2012).</w:t>
      </w:r>
    </w:p>
    <w:p w14:paraId="24A7F307" w14:textId="4BF43F35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3</w:t>
      </w:r>
      <w:r w:rsidRPr="00B35674">
        <w:rPr>
          <w:noProof/>
        </w:rPr>
        <w:tab/>
        <w:t>Edelblum, K. L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Dynamic migration of gammadelta intraepithelial lymphocytes requires occludin. </w:t>
      </w:r>
      <w:r w:rsidR="008B133D" w:rsidRPr="00B35674">
        <w:rPr>
          <w:i/>
          <w:noProof/>
        </w:rPr>
        <w:t>Proc</w:t>
      </w:r>
      <w:r w:rsidR="008B133D">
        <w:rPr>
          <w:i/>
          <w:noProof/>
        </w:rPr>
        <w:t>eedings of the</w:t>
      </w:r>
      <w:r w:rsidR="008B133D" w:rsidRPr="00B35674">
        <w:rPr>
          <w:i/>
          <w:noProof/>
        </w:rPr>
        <w:t xml:space="preserve"> Nat</w:t>
      </w:r>
      <w:r w:rsidR="008B133D">
        <w:rPr>
          <w:i/>
          <w:noProof/>
        </w:rPr>
        <w:t>iona</w:t>
      </w:r>
      <w:r w:rsidR="008B133D" w:rsidRPr="00B35674">
        <w:rPr>
          <w:i/>
          <w:noProof/>
        </w:rPr>
        <w:t>l Acad</w:t>
      </w:r>
      <w:r w:rsidR="008B133D">
        <w:rPr>
          <w:i/>
          <w:noProof/>
        </w:rPr>
        <w:t>emy of</w:t>
      </w:r>
      <w:r w:rsidR="008B133D" w:rsidRPr="00B35674">
        <w:rPr>
          <w:i/>
          <w:noProof/>
        </w:rPr>
        <w:t xml:space="preserve"> Sci</w:t>
      </w:r>
      <w:r w:rsidR="008B133D">
        <w:rPr>
          <w:i/>
          <w:noProof/>
        </w:rPr>
        <w:t>ences</w:t>
      </w:r>
      <w:r w:rsidRPr="00B35674">
        <w:rPr>
          <w:i/>
          <w:noProof/>
        </w:rPr>
        <w:t xml:space="preserve"> U S A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09</w:t>
      </w:r>
      <w:r w:rsidRPr="00B35674">
        <w:rPr>
          <w:noProof/>
        </w:rPr>
        <w:t xml:space="preserve"> (18), 7097-7102, doi:1112519109 [pii]10.1073/pnas.1112519109, (2012).</w:t>
      </w:r>
    </w:p>
    <w:p w14:paraId="584AC1DC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4</w:t>
      </w:r>
      <w:r w:rsidRPr="00B35674">
        <w:rPr>
          <w:noProof/>
        </w:rPr>
        <w:tab/>
        <w:t>Edelblum, K. L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gammadelta Intraepithelial Lymphocyte Migration Limits Transepithelial Pathogen Invasion and Systemic Disease in Mice. </w:t>
      </w:r>
      <w:r w:rsidRPr="00B35674">
        <w:rPr>
          <w:i/>
          <w:noProof/>
        </w:rPr>
        <w:t>Gastroenterology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48</w:t>
      </w:r>
      <w:r w:rsidRPr="00B35674">
        <w:rPr>
          <w:noProof/>
        </w:rPr>
        <w:t xml:space="preserve"> (7), 1417-1426, doi:10.1053/j.gastro.2015.02.053, (2015).</w:t>
      </w:r>
    </w:p>
    <w:p w14:paraId="4E19D170" w14:textId="0BB0C4CA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5</w:t>
      </w:r>
      <w:r w:rsidRPr="00B35674">
        <w:rPr>
          <w:noProof/>
        </w:rPr>
        <w:tab/>
        <w:t>Hu, M. D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Epithelial IL-15 Is a Critical Regulator of gammadelta Intraepithelial Lymphocyte Motility within the Intestinal Mucosa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01</w:t>
      </w:r>
      <w:r w:rsidRPr="00B35674">
        <w:rPr>
          <w:noProof/>
        </w:rPr>
        <w:t xml:space="preserve"> (2), 747-756, doi:10.4049/jimmunol.1701603, (2018).</w:t>
      </w:r>
    </w:p>
    <w:p w14:paraId="5FA4EB36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6</w:t>
      </w:r>
      <w:r w:rsidRPr="00B35674">
        <w:rPr>
          <w:noProof/>
        </w:rPr>
        <w:tab/>
        <w:t>Hoytema van Konijnenburg, D. P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Intestinal Epithelial and Intraepithelial T Cell Crosstalk Mediates a Dynamic Response to Infection. </w:t>
      </w:r>
      <w:r w:rsidRPr="00B35674">
        <w:rPr>
          <w:i/>
          <w:noProof/>
        </w:rPr>
        <w:t>Cell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71</w:t>
      </w:r>
      <w:r w:rsidRPr="00B35674">
        <w:rPr>
          <w:noProof/>
        </w:rPr>
        <w:t xml:space="preserve"> (4), 783-794, doi:10.1016/j.cell.2017.08.046, (2017).</w:t>
      </w:r>
    </w:p>
    <w:p w14:paraId="290D6EF1" w14:textId="0DBB3302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7</w:t>
      </w:r>
      <w:r w:rsidRPr="00B35674">
        <w:rPr>
          <w:noProof/>
        </w:rPr>
        <w:tab/>
        <w:t>Prinz, I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Visualization of the earliest steps of gammadelta T cell development in the adult thymus. </w:t>
      </w:r>
      <w:r w:rsidRPr="00B35674">
        <w:rPr>
          <w:i/>
          <w:noProof/>
        </w:rPr>
        <w:t>Nat</w:t>
      </w:r>
      <w:r w:rsidR="008B133D">
        <w:rPr>
          <w:i/>
          <w:noProof/>
        </w:rPr>
        <w:t>ure</w:t>
      </w:r>
      <w:r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7</w:t>
      </w:r>
      <w:r w:rsidRPr="00B35674">
        <w:rPr>
          <w:noProof/>
        </w:rPr>
        <w:t xml:space="preserve"> (9), 995-1003, doi:ni1371 [pii]</w:t>
      </w:r>
      <w:r w:rsidR="00297BDF">
        <w:rPr>
          <w:noProof/>
        </w:rPr>
        <w:t xml:space="preserve"> </w:t>
      </w:r>
      <w:r w:rsidRPr="00B35674">
        <w:rPr>
          <w:noProof/>
        </w:rPr>
        <w:t>10.1038/ni1371, (2006).</w:t>
      </w:r>
    </w:p>
    <w:p w14:paraId="25C523DA" w14:textId="1C860E29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8</w:t>
      </w:r>
      <w:r w:rsidRPr="00B35674">
        <w:rPr>
          <w:noProof/>
        </w:rPr>
        <w:tab/>
        <w:t>Sandrock, I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Genetic models reveal origin, persistence and non-redundant functions of IL-17-producing gammadelta T cells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Exp</w:t>
      </w:r>
      <w:r w:rsidR="008B133D">
        <w:rPr>
          <w:i/>
          <w:noProof/>
        </w:rPr>
        <w:t>erimental</w:t>
      </w:r>
      <w:r w:rsidRPr="00B35674">
        <w:rPr>
          <w:i/>
          <w:noProof/>
        </w:rPr>
        <w:t xml:space="preserve"> Med</w:t>
      </w:r>
      <w:r w:rsidR="008B133D">
        <w:rPr>
          <w:i/>
          <w:noProof/>
        </w:rPr>
        <w:t>icine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15</w:t>
      </w:r>
      <w:r w:rsidRPr="00B35674">
        <w:rPr>
          <w:noProof/>
        </w:rPr>
        <w:t xml:space="preserve"> (12), 3006-3018, doi:10.1084/jem.20181439, (2018).</w:t>
      </w:r>
    </w:p>
    <w:p w14:paraId="32320F21" w14:textId="42518CF8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19</w:t>
      </w:r>
      <w:r w:rsidRPr="00B35674">
        <w:rPr>
          <w:noProof/>
        </w:rPr>
        <w:tab/>
        <w:t xml:space="preserve">Wang, X., Sumida, H. &amp; Cyster, J. G. GPR18 is required for a normal CD8alphaalpha intestinal intraepithelial lymphocyte compartment. </w:t>
      </w:r>
      <w:r w:rsidR="008B133D"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="008B133D" w:rsidRPr="00B35674">
        <w:rPr>
          <w:i/>
          <w:noProof/>
        </w:rPr>
        <w:t xml:space="preserve"> Exp</w:t>
      </w:r>
      <w:r w:rsidR="008B133D">
        <w:rPr>
          <w:i/>
          <w:noProof/>
        </w:rPr>
        <w:t>erimental</w:t>
      </w:r>
      <w:r w:rsidR="008B133D" w:rsidRPr="00B35674">
        <w:rPr>
          <w:i/>
          <w:noProof/>
        </w:rPr>
        <w:t xml:space="preserve"> Med</w:t>
      </w:r>
      <w:r w:rsidR="008B133D">
        <w:rPr>
          <w:i/>
          <w:noProof/>
        </w:rPr>
        <w:t>icine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11</w:t>
      </w:r>
      <w:r w:rsidRPr="00B35674">
        <w:rPr>
          <w:noProof/>
        </w:rPr>
        <w:t xml:space="preserve"> (12), 2351-2359, doi:10.1084/jem.20140646, (2014).</w:t>
      </w:r>
    </w:p>
    <w:p w14:paraId="21491DAB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0</w:t>
      </w:r>
      <w:r w:rsidRPr="00B35674">
        <w:rPr>
          <w:noProof/>
        </w:rPr>
        <w:tab/>
        <w:t>Sumida, H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GPR55 regulates intraepithelial lymphocyte migration dynamics and susceptibility to intestinal damage. </w:t>
      </w:r>
      <w:r w:rsidRPr="00B35674">
        <w:rPr>
          <w:i/>
          <w:noProof/>
        </w:rPr>
        <w:t>Sci Immunol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</w:t>
      </w:r>
      <w:r w:rsidRPr="00B35674">
        <w:rPr>
          <w:noProof/>
        </w:rPr>
        <w:t xml:space="preserve"> (18), doi:10.1126/sciimmunol.aao1135, (2017).</w:t>
      </w:r>
    </w:p>
    <w:p w14:paraId="7A835EAE" w14:textId="67B8EB09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1</w:t>
      </w:r>
      <w:r w:rsidRPr="00B35674">
        <w:rPr>
          <w:noProof/>
        </w:rPr>
        <w:tab/>
        <w:t xml:space="preserve">Ewald, A. J., Werb, Z. &amp; Egeblad, M. Monitoring of vital signs for long-term survival of mice under anesthesia. </w:t>
      </w:r>
      <w:r w:rsidRPr="00B35674">
        <w:rPr>
          <w:i/>
          <w:noProof/>
        </w:rPr>
        <w:t>Cold Spring Harb</w:t>
      </w:r>
      <w:r w:rsidR="008B133D">
        <w:rPr>
          <w:i/>
          <w:noProof/>
        </w:rPr>
        <w:t>or</w:t>
      </w:r>
      <w:r w:rsidRPr="00B35674">
        <w:rPr>
          <w:i/>
          <w:noProof/>
        </w:rPr>
        <w:t xml:space="preserve"> Protoc</w:t>
      </w:r>
      <w:r w:rsidR="008B133D">
        <w:rPr>
          <w:i/>
          <w:noProof/>
        </w:rPr>
        <w:t>ols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2011</w:t>
      </w:r>
      <w:r w:rsidRPr="00B35674">
        <w:rPr>
          <w:noProof/>
        </w:rPr>
        <w:t xml:space="preserve"> (2), pdb prot5563, doi:10.1101/pdb.prot5563, (2011).</w:t>
      </w:r>
    </w:p>
    <w:p w14:paraId="2ED56147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2</w:t>
      </w:r>
      <w:r w:rsidRPr="00B35674">
        <w:rPr>
          <w:noProof/>
        </w:rPr>
        <w:tab/>
        <w:t>Watson, A. J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Epithelial barrier function in vivo is sustained despite gaps in epithelial layers. </w:t>
      </w:r>
      <w:r w:rsidRPr="00B35674">
        <w:rPr>
          <w:i/>
          <w:noProof/>
        </w:rPr>
        <w:t>Gastroenterology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29</w:t>
      </w:r>
      <w:r w:rsidRPr="00B35674">
        <w:rPr>
          <w:noProof/>
        </w:rPr>
        <w:t xml:space="preserve"> (3), 902-912, doi:10.1053/j.gastro.2005.06.015, (2005).</w:t>
      </w:r>
    </w:p>
    <w:p w14:paraId="1A11852B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3</w:t>
      </w:r>
      <w:r w:rsidRPr="00B35674">
        <w:rPr>
          <w:noProof/>
        </w:rPr>
        <w:tab/>
        <w:t>Lodolce, J. P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IL-15 receptor maintains lymphoid homeostasis by supporting lymphocyte homing and proliferation. </w:t>
      </w:r>
      <w:r w:rsidRPr="00B35674">
        <w:rPr>
          <w:i/>
          <w:noProof/>
        </w:rPr>
        <w:t>Immunity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9</w:t>
      </w:r>
      <w:r w:rsidRPr="00B35674">
        <w:rPr>
          <w:noProof/>
        </w:rPr>
        <w:t xml:space="preserve"> (5), 669-676 (1998).</w:t>
      </w:r>
    </w:p>
    <w:p w14:paraId="0EA78CF2" w14:textId="21A2837A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4</w:t>
      </w:r>
      <w:r w:rsidRPr="00B35674">
        <w:rPr>
          <w:noProof/>
        </w:rPr>
        <w:tab/>
        <w:t xml:space="preserve">Ma, L. J., Acero, L. F., Zal, T. &amp; Schluns, K. S. Trans-presentation of IL-15 by intestinal epithelial cells drives development of CD8alphaalpha IELs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83</w:t>
      </w:r>
      <w:r w:rsidRPr="00B35674">
        <w:rPr>
          <w:noProof/>
        </w:rPr>
        <w:t xml:space="preserve"> (2), 1044-1054, doi:10.4049/jimmunol.0900420, (2009).</w:t>
      </w:r>
    </w:p>
    <w:p w14:paraId="5455BE6D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5</w:t>
      </w:r>
      <w:r w:rsidRPr="00B35674">
        <w:rPr>
          <w:noProof/>
        </w:rPr>
        <w:tab/>
        <w:t>Knoop, K. A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Antibiotics promote the sampling of luminal antigens and bacteria via colonic goblet cell associated antigen passages. </w:t>
      </w:r>
      <w:r w:rsidRPr="00B35674">
        <w:rPr>
          <w:i/>
          <w:noProof/>
        </w:rPr>
        <w:t>Gut Microbes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8</w:t>
      </w:r>
      <w:r w:rsidRPr="00B35674">
        <w:rPr>
          <w:noProof/>
        </w:rPr>
        <w:t xml:space="preserve"> (4), 400-411, doi:10.1080/19490976.2017.1299846, (2017).</w:t>
      </w:r>
    </w:p>
    <w:p w14:paraId="1FC54100" w14:textId="77777777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6</w:t>
      </w:r>
      <w:r w:rsidRPr="00B35674">
        <w:rPr>
          <w:noProof/>
        </w:rPr>
        <w:tab/>
        <w:t>Sujino, T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Tissue adaptation of regulatory and intraepithelial CD4(+) T cells controls gut inflammation. </w:t>
      </w:r>
      <w:r w:rsidRPr="00B35674">
        <w:rPr>
          <w:i/>
          <w:noProof/>
        </w:rPr>
        <w:t>Science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352</w:t>
      </w:r>
      <w:r w:rsidRPr="00B35674">
        <w:rPr>
          <w:noProof/>
        </w:rPr>
        <w:t xml:space="preserve"> (6293), 1581-1586, doi:10.1126/science.aaf3892, (2016).</w:t>
      </w:r>
    </w:p>
    <w:p w14:paraId="058D7514" w14:textId="7836B0F1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7</w:t>
      </w:r>
      <w:r w:rsidRPr="00B35674">
        <w:rPr>
          <w:noProof/>
        </w:rPr>
        <w:tab/>
        <w:t>Zhang, B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Differential Requirements of TCR Signaling in Homeostatic Maintenance and Function of Dendritic Epidermal T Cells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95</w:t>
      </w:r>
      <w:r w:rsidRPr="00B35674">
        <w:rPr>
          <w:noProof/>
        </w:rPr>
        <w:t xml:space="preserve"> (9), 4282-4291, doi:10.4049/jimmunol.1501220, (2015).</w:t>
      </w:r>
    </w:p>
    <w:p w14:paraId="3E2795DE" w14:textId="63B6E3BC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8</w:t>
      </w:r>
      <w:r w:rsidRPr="00B35674">
        <w:rPr>
          <w:noProof/>
        </w:rPr>
        <w:tab/>
        <w:t>Chennupati, V.</w:t>
      </w:r>
      <w:r w:rsidRPr="00B35674">
        <w:rPr>
          <w:i/>
          <w:noProof/>
        </w:rPr>
        <w:t xml:space="preserve"> et al.</w:t>
      </w:r>
      <w:r w:rsidRPr="00B35674">
        <w:rPr>
          <w:noProof/>
        </w:rPr>
        <w:t xml:space="preserve"> Intra- and intercompartmental movement of gammadelta T cells: intestinal intraepithelial and peripheral gammadelta T cells represent exclusive nonoverlapping populations with distinct migration characteristics. </w:t>
      </w:r>
      <w:r w:rsidR="008B133D"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="008B133D" w:rsidRPr="00B35674">
        <w:rPr>
          <w:i/>
          <w:noProof/>
        </w:rPr>
        <w:t xml:space="preserve"> Immunol</w:t>
      </w:r>
      <w:r w:rsidR="008B133D">
        <w:rPr>
          <w:i/>
          <w:noProof/>
        </w:rPr>
        <w:t>ogy</w:t>
      </w:r>
      <w:r w:rsidRPr="00B35674">
        <w:rPr>
          <w:i/>
          <w:noProof/>
        </w:rPr>
        <w:t>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185</w:t>
      </w:r>
      <w:r w:rsidRPr="00B35674">
        <w:rPr>
          <w:noProof/>
        </w:rPr>
        <w:t xml:space="preserve"> (9), 5160-5168, doi:jimmunol.1001652 [pii]</w:t>
      </w:r>
      <w:r w:rsidR="00297BDF">
        <w:rPr>
          <w:noProof/>
        </w:rPr>
        <w:t xml:space="preserve"> </w:t>
      </w:r>
      <w:r w:rsidRPr="00B35674">
        <w:rPr>
          <w:noProof/>
        </w:rPr>
        <w:t>10.4049/jimmunol.1001652, (2010).</w:t>
      </w:r>
    </w:p>
    <w:p w14:paraId="3906F73A" w14:textId="41A27D9C" w:rsidR="00B35674" w:rsidRPr="00B35674" w:rsidRDefault="00B35674" w:rsidP="00201844">
      <w:pPr>
        <w:pStyle w:val="EndNoteBibliography"/>
        <w:jc w:val="both"/>
        <w:rPr>
          <w:noProof/>
        </w:rPr>
      </w:pPr>
      <w:r w:rsidRPr="00B35674">
        <w:rPr>
          <w:noProof/>
        </w:rPr>
        <w:t>29</w:t>
      </w:r>
      <w:r w:rsidRPr="00B35674">
        <w:rPr>
          <w:noProof/>
        </w:rPr>
        <w:tab/>
        <w:t xml:space="preserve">Kolesnikov, M., Farache, J. &amp; Shakhar, G. Intravital two-photon imaging of the gastrointestinal tract. </w:t>
      </w:r>
      <w:r w:rsidRPr="00B35674">
        <w:rPr>
          <w:i/>
          <w:noProof/>
        </w:rPr>
        <w:t>J</w:t>
      </w:r>
      <w:r w:rsidR="008B133D">
        <w:rPr>
          <w:i/>
          <w:noProof/>
        </w:rPr>
        <w:t>ournal of</w:t>
      </w:r>
      <w:r w:rsidRPr="00B35674">
        <w:rPr>
          <w:i/>
          <w:noProof/>
        </w:rPr>
        <w:t xml:space="preserve"> Immunol</w:t>
      </w:r>
      <w:r w:rsidR="008B133D">
        <w:rPr>
          <w:i/>
          <w:noProof/>
        </w:rPr>
        <w:t>ogical</w:t>
      </w:r>
      <w:r w:rsidRPr="00B35674">
        <w:rPr>
          <w:i/>
          <w:noProof/>
        </w:rPr>
        <w:t xml:space="preserve"> Methods.</w:t>
      </w:r>
      <w:r w:rsidRPr="00B35674">
        <w:rPr>
          <w:noProof/>
        </w:rPr>
        <w:t xml:space="preserve"> </w:t>
      </w:r>
      <w:r w:rsidRPr="00B35674">
        <w:rPr>
          <w:b/>
          <w:noProof/>
        </w:rPr>
        <w:t>421</w:t>
      </w:r>
      <w:r w:rsidRPr="00B35674">
        <w:rPr>
          <w:noProof/>
        </w:rPr>
        <w:t xml:space="preserve"> 73-80, doi:10.1016/j.jim.2015.03.008, (2015).</w:t>
      </w:r>
    </w:p>
    <w:p w14:paraId="57C08058" w14:textId="3575413C" w:rsidR="00FC4968" w:rsidRDefault="0087573A" w:rsidP="00201844">
      <w:pPr>
        <w:jc w:val="both"/>
      </w:pPr>
      <w:r>
        <w:fldChar w:fldCharType="end"/>
      </w:r>
    </w:p>
    <w:sectPr w:rsidR="00FC4968" w:rsidSect="00682C1B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11E13F" w14:textId="77777777" w:rsidR="009766B7" w:rsidRDefault="009766B7" w:rsidP="009A2F17">
      <w:r>
        <w:separator/>
      </w:r>
    </w:p>
  </w:endnote>
  <w:endnote w:type="continuationSeparator" w:id="0">
    <w:p w14:paraId="2E8F2EDE" w14:textId="77777777" w:rsidR="009766B7" w:rsidRDefault="009766B7" w:rsidP="009A2F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0"/>
    <w:family w:val="roman"/>
    <w:notTrueType/>
    <w:pitch w:val="default"/>
  </w:font>
  <w:font w:name="SimSun">
    <w:altName w:val="宋体"/>
    <w:panose1 w:val="02010600030101010101"/>
    <w:charset w:val="86"/>
    <w:family w:val="auto"/>
    <w:notTrueType/>
    <w:pitch w:val="variable"/>
    <w:sig w:usb0="00000003" w:usb1="288F0000" w:usb2="00000016" w:usb3="00000000" w:csb0="00040001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Roman"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5DB820" w14:textId="77777777" w:rsidR="009766B7" w:rsidRDefault="009766B7" w:rsidP="009A2F17">
      <w:r>
        <w:separator/>
      </w:r>
    </w:p>
  </w:footnote>
  <w:footnote w:type="continuationSeparator" w:id="0">
    <w:p w14:paraId="24229387" w14:textId="77777777" w:rsidR="009766B7" w:rsidRDefault="009766B7" w:rsidP="009A2F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C67DF"/>
    <w:multiLevelType w:val="hybridMultilevel"/>
    <w:tmpl w:val="4C0AA07A"/>
    <w:lvl w:ilvl="0" w:tplc="FD60F87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24233C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5E2912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CDC6E6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5E0D84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4FCD9C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6D6901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9707A1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FD8B45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47B2215"/>
    <w:multiLevelType w:val="hybridMultilevel"/>
    <w:tmpl w:val="04881AB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-4449" w:hanging="360"/>
      </w:pPr>
    </w:lvl>
    <w:lvl w:ilvl="2" w:tplc="0409001B" w:tentative="1">
      <w:start w:val="1"/>
      <w:numFmt w:val="lowerRoman"/>
      <w:lvlText w:val="%3."/>
      <w:lvlJc w:val="right"/>
      <w:pPr>
        <w:ind w:left="-3729" w:hanging="180"/>
      </w:pPr>
    </w:lvl>
    <w:lvl w:ilvl="3" w:tplc="0409000F" w:tentative="1">
      <w:start w:val="1"/>
      <w:numFmt w:val="decimal"/>
      <w:lvlText w:val="%4."/>
      <w:lvlJc w:val="left"/>
      <w:pPr>
        <w:ind w:left="-3009" w:hanging="360"/>
      </w:pPr>
    </w:lvl>
    <w:lvl w:ilvl="4" w:tplc="04090019" w:tentative="1">
      <w:start w:val="1"/>
      <w:numFmt w:val="lowerLetter"/>
      <w:lvlText w:val="%5."/>
      <w:lvlJc w:val="left"/>
      <w:pPr>
        <w:ind w:left="-2289" w:hanging="360"/>
      </w:pPr>
    </w:lvl>
    <w:lvl w:ilvl="5" w:tplc="0409001B" w:tentative="1">
      <w:start w:val="1"/>
      <w:numFmt w:val="lowerRoman"/>
      <w:lvlText w:val="%6."/>
      <w:lvlJc w:val="right"/>
      <w:pPr>
        <w:ind w:left="-1569" w:hanging="180"/>
      </w:pPr>
    </w:lvl>
    <w:lvl w:ilvl="6" w:tplc="0409000F" w:tentative="1">
      <w:start w:val="1"/>
      <w:numFmt w:val="decimal"/>
      <w:lvlText w:val="%7."/>
      <w:lvlJc w:val="left"/>
      <w:pPr>
        <w:ind w:left="-849" w:hanging="360"/>
      </w:pPr>
    </w:lvl>
    <w:lvl w:ilvl="7" w:tplc="04090019" w:tentative="1">
      <w:start w:val="1"/>
      <w:numFmt w:val="lowerLetter"/>
      <w:lvlText w:val="%8."/>
      <w:lvlJc w:val="left"/>
      <w:pPr>
        <w:ind w:left="-129" w:hanging="360"/>
      </w:pPr>
    </w:lvl>
    <w:lvl w:ilvl="8" w:tplc="0409001B" w:tentative="1">
      <w:start w:val="1"/>
      <w:numFmt w:val="lowerRoman"/>
      <w:lvlText w:val="%9."/>
      <w:lvlJc w:val="right"/>
      <w:pPr>
        <w:ind w:left="591" w:hanging="180"/>
      </w:pPr>
    </w:lvl>
  </w:abstractNum>
  <w:abstractNum w:abstractNumId="2" w15:restartNumberingAfterBreak="0">
    <w:nsid w:val="0AC26CCB"/>
    <w:multiLevelType w:val="hybridMultilevel"/>
    <w:tmpl w:val="04881AB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-3729" w:hanging="360"/>
      </w:pPr>
    </w:lvl>
    <w:lvl w:ilvl="2" w:tplc="0409001B" w:tentative="1">
      <w:start w:val="1"/>
      <w:numFmt w:val="lowerRoman"/>
      <w:lvlText w:val="%3."/>
      <w:lvlJc w:val="right"/>
      <w:pPr>
        <w:ind w:left="-3009" w:hanging="180"/>
      </w:pPr>
    </w:lvl>
    <w:lvl w:ilvl="3" w:tplc="0409000F" w:tentative="1">
      <w:start w:val="1"/>
      <w:numFmt w:val="decimal"/>
      <w:lvlText w:val="%4."/>
      <w:lvlJc w:val="left"/>
      <w:pPr>
        <w:ind w:left="-2289" w:hanging="360"/>
      </w:pPr>
    </w:lvl>
    <w:lvl w:ilvl="4" w:tplc="04090019" w:tentative="1">
      <w:start w:val="1"/>
      <w:numFmt w:val="lowerLetter"/>
      <w:lvlText w:val="%5."/>
      <w:lvlJc w:val="left"/>
      <w:pPr>
        <w:ind w:left="-1569" w:hanging="360"/>
      </w:pPr>
    </w:lvl>
    <w:lvl w:ilvl="5" w:tplc="0409001B" w:tentative="1">
      <w:start w:val="1"/>
      <w:numFmt w:val="lowerRoman"/>
      <w:lvlText w:val="%6."/>
      <w:lvlJc w:val="right"/>
      <w:pPr>
        <w:ind w:left="-849" w:hanging="180"/>
      </w:pPr>
    </w:lvl>
    <w:lvl w:ilvl="6" w:tplc="0409000F" w:tentative="1">
      <w:start w:val="1"/>
      <w:numFmt w:val="decimal"/>
      <w:lvlText w:val="%7."/>
      <w:lvlJc w:val="left"/>
      <w:pPr>
        <w:ind w:left="-129" w:hanging="360"/>
      </w:pPr>
    </w:lvl>
    <w:lvl w:ilvl="7" w:tplc="04090019" w:tentative="1">
      <w:start w:val="1"/>
      <w:numFmt w:val="lowerLetter"/>
      <w:lvlText w:val="%8."/>
      <w:lvlJc w:val="left"/>
      <w:pPr>
        <w:ind w:left="591" w:hanging="360"/>
      </w:pPr>
    </w:lvl>
    <w:lvl w:ilvl="8" w:tplc="0409001B" w:tentative="1">
      <w:start w:val="1"/>
      <w:numFmt w:val="lowerRoman"/>
      <w:lvlText w:val="%9."/>
      <w:lvlJc w:val="right"/>
      <w:pPr>
        <w:ind w:left="1311" w:hanging="180"/>
      </w:pPr>
    </w:lvl>
  </w:abstractNum>
  <w:abstractNum w:abstractNumId="3" w15:restartNumberingAfterBreak="0">
    <w:nsid w:val="165154DE"/>
    <w:multiLevelType w:val="hybridMultilevel"/>
    <w:tmpl w:val="D6389932"/>
    <w:lvl w:ilvl="0" w:tplc="0409000F">
      <w:start w:val="1"/>
      <w:numFmt w:val="decimal"/>
      <w:lvlText w:val="%1."/>
      <w:lvlJc w:val="left"/>
      <w:pPr>
        <w:ind w:left="744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8168" w:hanging="360"/>
      </w:pPr>
    </w:lvl>
    <w:lvl w:ilvl="2" w:tplc="0409001B" w:tentative="1">
      <w:start w:val="1"/>
      <w:numFmt w:val="lowerRoman"/>
      <w:lvlText w:val="%3."/>
      <w:lvlJc w:val="right"/>
      <w:pPr>
        <w:ind w:left="8888" w:hanging="180"/>
      </w:pPr>
    </w:lvl>
    <w:lvl w:ilvl="3" w:tplc="0409000F" w:tentative="1">
      <w:start w:val="1"/>
      <w:numFmt w:val="decimal"/>
      <w:lvlText w:val="%4."/>
      <w:lvlJc w:val="left"/>
      <w:pPr>
        <w:ind w:left="9608" w:hanging="360"/>
      </w:pPr>
    </w:lvl>
    <w:lvl w:ilvl="4" w:tplc="04090019" w:tentative="1">
      <w:start w:val="1"/>
      <w:numFmt w:val="lowerLetter"/>
      <w:lvlText w:val="%5."/>
      <w:lvlJc w:val="left"/>
      <w:pPr>
        <w:ind w:left="10328" w:hanging="360"/>
      </w:pPr>
    </w:lvl>
    <w:lvl w:ilvl="5" w:tplc="0409001B" w:tentative="1">
      <w:start w:val="1"/>
      <w:numFmt w:val="lowerRoman"/>
      <w:lvlText w:val="%6."/>
      <w:lvlJc w:val="right"/>
      <w:pPr>
        <w:ind w:left="11048" w:hanging="180"/>
      </w:pPr>
    </w:lvl>
    <w:lvl w:ilvl="6" w:tplc="0409000F" w:tentative="1">
      <w:start w:val="1"/>
      <w:numFmt w:val="decimal"/>
      <w:lvlText w:val="%7."/>
      <w:lvlJc w:val="left"/>
      <w:pPr>
        <w:ind w:left="11768" w:hanging="360"/>
      </w:pPr>
    </w:lvl>
    <w:lvl w:ilvl="7" w:tplc="04090019" w:tentative="1">
      <w:start w:val="1"/>
      <w:numFmt w:val="lowerLetter"/>
      <w:lvlText w:val="%8."/>
      <w:lvlJc w:val="left"/>
      <w:pPr>
        <w:ind w:left="12488" w:hanging="360"/>
      </w:pPr>
    </w:lvl>
    <w:lvl w:ilvl="8" w:tplc="0409001B" w:tentative="1">
      <w:start w:val="1"/>
      <w:numFmt w:val="lowerRoman"/>
      <w:lvlText w:val="%9."/>
      <w:lvlJc w:val="right"/>
      <w:pPr>
        <w:ind w:left="13208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BC3FDA"/>
    <w:multiLevelType w:val="hybridMultilevel"/>
    <w:tmpl w:val="C988E05A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BD031C9"/>
    <w:multiLevelType w:val="hybridMultilevel"/>
    <w:tmpl w:val="318C32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19E6B82"/>
    <w:multiLevelType w:val="hybridMultilevel"/>
    <w:tmpl w:val="2A6A7ACE"/>
    <w:lvl w:ilvl="0" w:tplc="0409000F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B3D7440"/>
    <w:multiLevelType w:val="hybridMultilevel"/>
    <w:tmpl w:val="55F4D5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B60892"/>
    <w:multiLevelType w:val="multilevel"/>
    <w:tmpl w:val="2A6A7ACE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E63F01"/>
    <w:multiLevelType w:val="hybridMultilevel"/>
    <w:tmpl w:val="AF20F4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99A783D"/>
    <w:multiLevelType w:val="hybridMultilevel"/>
    <w:tmpl w:val="0784D5D4"/>
    <w:lvl w:ilvl="0" w:tplc="E3303C0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DBADD7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A7A199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F104E7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4F64D4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7987D4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BB2915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ADC24C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766EC8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5DD7D0B"/>
    <w:multiLevelType w:val="hybridMultilevel"/>
    <w:tmpl w:val="318C32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6" w15:restartNumberingAfterBreak="0">
    <w:nsid w:val="4B5959DD"/>
    <w:multiLevelType w:val="hybridMultilevel"/>
    <w:tmpl w:val="1714D2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1F0798E"/>
    <w:multiLevelType w:val="hybridMultilevel"/>
    <w:tmpl w:val="8766C1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476A9"/>
    <w:multiLevelType w:val="hybridMultilevel"/>
    <w:tmpl w:val="2A6A7ACE"/>
    <w:lvl w:ilvl="0" w:tplc="0409000F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431066"/>
    <w:multiLevelType w:val="multilevel"/>
    <w:tmpl w:val="C988E0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35C5443"/>
    <w:multiLevelType w:val="hybridMultilevel"/>
    <w:tmpl w:val="2A6A7ACE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943957"/>
    <w:multiLevelType w:val="hybridMultilevel"/>
    <w:tmpl w:val="04881AB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-4449" w:hanging="360"/>
      </w:pPr>
    </w:lvl>
    <w:lvl w:ilvl="2" w:tplc="0409001B" w:tentative="1">
      <w:start w:val="1"/>
      <w:numFmt w:val="lowerRoman"/>
      <w:lvlText w:val="%3."/>
      <w:lvlJc w:val="right"/>
      <w:pPr>
        <w:ind w:left="-3729" w:hanging="180"/>
      </w:pPr>
    </w:lvl>
    <w:lvl w:ilvl="3" w:tplc="0409000F" w:tentative="1">
      <w:start w:val="1"/>
      <w:numFmt w:val="decimal"/>
      <w:lvlText w:val="%4."/>
      <w:lvlJc w:val="left"/>
      <w:pPr>
        <w:ind w:left="-3009" w:hanging="360"/>
      </w:pPr>
    </w:lvl>
    <w:lvl w:ilvl="4" w:tplc="04090019" w:tentative="1">
      <w:start w:val="1"/>
      <w:numFmt w:val="lowerLetter"/>
      <w:lvlText w:val="%5."/>
      <w:lvlJc w:val="left"/>
      <w:pPr>
        <w:ind w:left="-2289" w:hanging="360"/>
      </w:pPr>
    </w:lvl>
    <w:lvl w:ilvl="5" w:tplc="0409001B" w:tentative="1">
      <w:start w:val="1"/>
      <w:numFmt w:val="lowerRoman"/>
      <w:lvlText w:val="%6."/>
      <w:lvlJc w:val="right"/>
      <w:pPr>
        <w:ind w:left="-1569" w:hanging="180"/>
      </w:pPr>
    </w:lvl>
    <w:lvl w:ilvl="6" w:tplc="0409000F" w:tentative="1">
      <w:start w:val="1"/>
      <w:numFmt w:val="decimal"/>
      <w:lvlText w:val="%7."/>
      <w:lvlJc w:val="left"/>
      <w:pPr>
        <w:ind w:left="-849" w:hanging="360"/>
      </w:pPr>
    </w:lvl>
    <w:lvl w:ilvl="7" w:tplc="04090019" w:tentative="1">
      <w:start w:val="1"/>
      <w:numFmt w:val="lowerLetter"/>
      <w:lvlText w:val="%8."/>
      <w:lvlJc w:val="left"/>
      <w:pPr>
        <w:ind w:left="-129" w:hanging="360"/>
      </w:pPr>
    </w:lvl>
    <w:lvl w:ilvl="8" w:tplc="0409001B" w:tentative="1">
      <w:start w:val="1"/>
      <w:numFmt w:val="lowerRoman"/>
      <w:lvlText w:val="%9."/>
      <w:lvlJc w:val="right"/>
      <w:pPr>
        <w:ind w:left="591" w:hanging="180"/>
      </w:pPr>
    </w:lvl>
  </w:abstractNum>
  <w:abstractNum w:abstractNumId="26" w15:restartNumberingAfterBreak="0">
    <w:nsid w:val="7C6173F1"/>
    <w:multiLevelType w:val="hybridMultilevel"/>
    <w:tmpl w:val="8B9A1A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20"/>
  </w:num>
  <w:num w:numId="3">
    <w:abstractNumId w:val="15"/>
  </w:num>
  <w:num w:numId="4">
    <w:abstractNumId w:val="21"/>
  </w:num>
  <w:num w:numId="5">
    <w:abstractNumId w:val="25"/>
  </w:num>
  <w:num w:numId="6">
    <w:abstractNumId w:val="3"/>
  </w:num>
  <w:num w:numId="7">
    <w:abstractNumId w:val="6"/>
  </w:num>
  <w:num w:numId="8">
    <w:abstractNumId w:val="13"/>
  </w:num>
  <w:num w:numId="9">
    <w:abstractNumId w:val="14"/>
  </w:num>
  <w:num w:numId="10">
    <w:abstractNumId w:val="19"/>
  </w:num>
  <w:num w:numId="11">
    <w:abstractNumId w:val="18"/>
  </w:num>
  <w:num w:numId="12">
    <w:abstractNumId w:val="17"/>
  </w:num>
  <w:num w:numId="13">
    <w:abstractNumId w:val="4"/>
  </w:num>
  <w:num w:numId="14">
    <w:abstractNumId w:val="2"/>
  </w:num>
  <w:num w:numId="15">
    <w:abstractNumId w:val="1"/>
  </w:num>
  <w:num w:numId="16">
    <w:abstractNumId w:val="5"/>
  </w:num>
  <w:num w:numId="17">
    <w:abstractNumId w:val="23"/>
  </w:num>
  <w:num w:numId="18">
    <w:abstractNumId w:val="8"/>
  </w:num>
  <w:num w:numId="19">
    <w:abstractNumId w:val="7"/>
  </w:num>
  <w:num w:numId="20">
    <w:abstractNumId w:val="22"/>
  </w:num>
  <w:num w:numId="21">
    <w:abstractNumId w:val="24"/>
  </w:num>
  <w:num w:numId="22">
    <w:abstractNumId w:val="9"/>
  </w:num>
  <w:num w:numId="23">
    <w:abstractNumId w:val="26"/>
  </w:num>
  <w:num w:numId="24">
    <w:abstractNumId w:val="16"/>
  </w:num>
  <w:num w:numId="25">
    <w:abstractNumId w:val="0"/>
  </w:num>
  <w:num w:numId="26">
    <w:abstractNumId w:val="11"/>
  </w:num>
  <w:num w:numId="2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wpts0t2w2awfe5sa1vxa03wv5p0za9pdw5&quot;&gt;Edelblum lab&lt;record-ids&gt;&lt;item&gt;5&lt;/item&gt;&lt;item&gt;187&lt;/item&gt;&lt;item&gt;240&lt;/item&gt;&lt;item&gt;532&lt;/item&gt;&lt;item&gt;581&lt;/item&gt;&lt;item&gt;1930&lt;/item&gt;&lt;item&gt;1931&lt;/item&gt;&lt;item&gt;2377&lt;/item&gt;&lt;item&gt;3230&lt;/item&gt;&lt;item&gt;3333&lt;/item&gt;&lt;item&gt;3446&lt;/item&gt;&lt;item&gt;3501&lt;/item&gt;&lt;item&gt;3519&lt;/item&gt;&lt;item&gt;3527&lt;/item&gt;&lt;item&gt;3535&lt;/item&gt;&lt;item&gt;3726&lt;/item&gt;&lt;item&gt;3732&lt;/item&gt;&lt;item&gt;3778&lt;/item&gt;&lt;item&gt;3789&lt;/item&gt;&lt;item&gt;3849&lt;/item&gt;&lt;item&gt;3926&lt;/item&gt;&lt;item&gt;3993&lt;/item&gt;&lt;item&gt;4067&lt;/item&gt;&lt;item&gt;4069&lt;/item&gt;&lt;item&gt;4070&lt;/item&gt;&lt;item&gt;4084&lt;/item&gt;&lt;item&gt;4094&lt;/item&gt;&lt;/record-ids&gt;&lt;/item&gt;&lt;/Libraries&gt;"/>
  </w:docVars>
  <w:rsids>
    <w:rsidRoot w:val="00835F3E"/>
    <w:rsid w:val="0000092E"/>
    <w:rsid w:val="00000BEF"/>
    <w:rsid w:val="000017B1"/>
    <w:rsid w:val="000019A2"/>
    <w:rsid w:val="00001BC4"/>
    <w:rsid w:val="0000247B"/>
    <w:rsid w:val="00002867"/>
    <w:rsid w:val="00002941"/>
    <w:rsid w:val="00004790"/>
    <w:rsid w:val="00004AA5"/>
    <w:rsid w:val="00007CBB"/>
    <w:rsid w:val="00010467"/>
    <w:rsid w:val="00010FF2"/>
    <w:rsid w:val="00012D88"/>
    <w:rsid w:val="000131CB"/>
    <w:rsid w:val="00013548"/>
    <w:rsid w:val="000136C7"/>
    <w:rsid w:val="00013D50"/>
    <w:rsid w:val="000157EC"/>
    <w:rsid w:val="00016190"/>
    <w:rsid w:val="0001769C"/>
    <w:rsid w:val="000201D9"/>
    <w:rsid w:val="00020DD7"/>
    <w:rsid w:val="00021874"/>
    <w:rsid w:val="00021F59"/>
    <w:rsid w:val="0002297D"/>
    <w:rsid w:val="00024633"/>
    <w:rsid w:val="00024B85"/>
    <w:rsid w:val="00024BE3"/>
    <w:rsid w:val="00024D64"/>
    <w:rsid w:val="0002533B"/>
    <w:rsid w:val="00025EAF"/>
    <w:rsid w:val="00030C6F"/>
    <w:rsid w:val="0003122F"/>
    <w:rsid w:val="00031BAC"/>
    <w:rsid w:val="0003239F"/>
    <w:rsid w:val="0003346F"/>
    <w:rsid w:val="00033935"/>
    <w:rsid w:val="00034029"/>
    <w:rsid w:val="00035A6C"/>
    <w:rsid w:val="00035E9D"/>
    <w:rsid w:val="00036288"/>
    <w:rsid w:val="000368BE"/>
    <w:rsid w:val="000369FA"/>
    <w:rsid w:val="00037D51"/>
    <w:rsid w:val="000418EE"/>
    <w:rsid w:val="00041C31"/>
    <w:rsid w:val="00042407"/>
    <w:rsid w:val="00043868"/>
    <w:rsid w:val="000447E6"/>
    <w:rsid w:val="00045B79"/>
    <w:rsid w:val="00046E48"/>
    <w:rsid w:val="00047348"/>
    <w:rsid w:val="000476B8"/>
    <w:rsid w:val="00047D36"/>
    <w:rsid w:val="000508C9"/>
    <w:rsid w:val="00050B81"/>
    <w:rsid w:val="00050C3B"/>
    <w:rsid w:val="0005145D"/>
    <w:rsid w:val="00051CBE"/>
    <w:rsid w:val="00051E24"/>
    <w:rsid w:val="00052164"/>
    <w:rsid w:val="0005477E"/>
    <w:rsid w:val="00054CDB"/>
    <w:rsid w:val="00055452"/>
    <w:rsid w:val="00056D28"/>
    <w:rsid w:val="00056DF5"/>
    <w:rsid w:val="000601CA"/>
    <w:rsid w:val="00060DCD"/>
    <w:rsid w:val="0006118B"/>
    <w:rsid w:val="00061F76"/>
    <w:rsid w:val="00062EFD"/>
    <w:rsid w:val="000654ED"/>
    <w:rsid w:val="00065536"/>
    <w:rsid w:val="00066BF4"/>
    <w:rsid w:val="00067249"/>
    <w:rsid w:val="000676D8"/>
    <w:rsid w:val="0007165A"/>
    <w:rsid w:val="000718B2"/>
    <w:rsid w:val="00072DCC"/>
    <w:rsid w:val="000730B8"/>
    <w:rsid w:val="0007362D"/>
    <w:rsid w:val="0007409B"/>
    <w:rsid w:val="00074253"/>
    <w:rsid w:val="000765F0"/>
    <w:rsid w:val="00076939"/>
    <w:rsid w:val="00076F1B"/>
    <w:rsid w:val="00077840"/>
    <w:rsid w:val="00080FDC"/>
    <w:rsid w:val="0008100B"/>
    <w:rsid w:val="000822CA"/>
    <w:rsid w:val="000823D4"/>
    <w:rsid w:val="0008295E"/>
    <w:rsid w:val="00083392"/>
    <w:rsid w:val="0008362B"/>
    <w:rsid w:val="0008445D"/>
    <w:rsid w:val="000847B0"/>
    <w:rsid w:val="00085679"/>
    <w:rsid w:val="00085853"/>
    <w:rsid w:val="000858DC"/>
    <w:rsid w:val="00085A5D"/>
    <w:rsid w:val="00086649"/>
    <w:rsid w:val="00087FA0"/>
    <w:rsid w:val="0009078D"/>
    <w:rsid w:val="00091577"/>
    <w:rsid w:val="00092C96"/>
    <w:rsid w:val="00092CBC"/>
    <w:rsid w:val="00093603"/>
    <w:rsid w:val="0009564F"/>
    <w:rsid w:val="00095780"/>
    <w:rsid w:val="00095E16"/>
    <w:rsid w:val="0009615E"/>
    <w:rsid w:val="0009681F"/>
    <w:rsid w:val="00097484"/>
    <w:rsid w:val="00097787"/>
    <w:rsid w:val="00097AA4"/>
    <w:rsid w:val="000A0656"/>
    <w:rsid w:val="000A084B"/>
    <w:rsid w:val="000A19C5"/>
    <w:rsid w:val="000A19E9"/>
    <w:rsid w:val="000A1FA5"/>
    <w:rsid w:val="000A2231"/>
    <w:rsid w:val="000A36E1"/>
    <w:rsid w:val="000A3D42"/>
    <w:rsid w:val="000A3FED"/>
    <w:rsid w:val="000A58F9"/>
    <w:rsid w:val="000A5BD6"/>
    <w:rsid w:val="000A60EF"/>
    <w:rsid w:val="000A6A16"/>
    <w:rsid w:val="000A7756"/>
    <w:rsid w:val="000A7882"/>
    <w:rsid w:val="000A7DB2"/>
    <w:rsid w:val="000B033A"/>
    <w:rsid w:val="000B0724"/>
    <w:rsid w:val="000B1041"/>
    <w:rsid w:val="000B142F"/>
    <w:rsid w:val="000B2026"/>
    <w:rsid w:val="000B2D4A"/>
    <w:rsid w:val="000B3F29"/>
    <w:rsid w:val="000B44D3"/>
    <w:rsid w:val="000B45B5"/>
    <w:rsid w:val="000B4A5A"/>
    <w:rsid w:val="000B4FF0"/>
    <w:rsid w:val="000B6236"/>
    <w:rsid w:val="000B75A0"/>
    <w:rsid w:val="000C0F22"/>
    <w:rsid w:val="000C2537"/>
    <w:rsid w:val="000C2E47"/>
    <w:rsid w:val="000C2F93"/>
    <w:rsid w:val="000C3373"/>
    <w:rsid w:val="000C344C"/>
    <w:rsid w:val="000C3BC0"/>
    <w:rsid w:val="000C4946"/>
    <w:rsid w:val="000C5160"/>
    <w:rsid w:val="000C5660"/>
    <w:rsid w:val="000C56FB"/>
    <w:rsid w:val="000C59E0"/>
    <w:rsid w:val="000C6B00"/>
    <w:rsid w:val="000C766D"/>
    <w:rsid w:val="000C7C24"/>
    <w:rsid w:val="000D0BA7"/>
    <w:rsid w:val="000D2716"/>
    <w:rsid w:val="000D3D7E"/>
    <w:rsid w:val="000D3E95"/>
    <w:rsid w:val="000D3F74"/>
    <w:rsid w:val="000D4510"/>
    <w:rsid w:val="000D47F2"/>
    <w:rsid w:val="000D492A"/>
    <w:rsid w:val="000D5562"/>
    <w:rsid w:val="000D68A1"/>
    <w:rsid w:val="000D6A40"/>
    <w:rsid w:val="000D799B"/>
    <w:rsid w:val="000D79FF"/>
    <w:rsid w:val="000E0B58"/>
    <w:rsid w:val="000E137E"/>
    <w:rsid w:val="000E2158"/>
    <w:rsid w:val="000E2793"/>
    <w:rsid w:val="000E39F0"/>
    <w:rsid w:val="000E4E75"/>
    <w:rsid w:val="000E587C"/>
    <w:rsid w:val="000E5A4A"/>
    <w:rsid w:val="000E5A81"/>
    <w:rsid w:val="000E5DFE"/>
    <w:rsid w:val="000E62AF"/>
    <w:rsid w:val="000E700D"/>
    <w:rsid w:val="000F0DF9"/>
    <w:rsid w:val="000F1B48"/>
    <w:rsid w:val="000F276A"/>
    <w:rsid w:val="000F293F"/>
    <w:rsid w:val="000F33E9"/>
    <w:rsid w:val="000F46B0"/>
    <w:rsid w:val="000F5C75"/>
    <w:rsid w:val="000F74FD"/>
    <w:rsid w:val="000F7B08"/>
    <w:rsid w:val="001009B5"/>
    <w:rsid w:val="00101560"/>
    <w:rsid w:val="001020AF"/>
    <w:rsid w:val="00102C7E"/>
    <w:rsid w:val="00103115"/>
    <w:rsid w:val="0010444E"/>
    <w:rsid w:val="0010596C"/>
    <w:rsid w:val="00105BF6"/>
    <w:rsid w:val="00105C7F"/>
    <w:rsid w:val="00106607"/>
    <w:rsid w:val="0010720B"/>
    <w:rsid w:val="0010748B"/>
    <w:rsid w:val="00107A78"/>
    <w:rsid w:val="00107CCB"/>
    <w:rsid w:val="0011119F"/>
    <w:rsid w:val="0011179C"/>
    <w:rsid w:val="00111FF2"/>
    <w:rsid w:val="0011263A"/>
    <w:rsid w:val="001128C2"/>
    <w:rsid w:val="00112DFF"/>
    <w:rsid w:val="0011341F"/>
    <w:rsid w:val="00113821"/>
    <w:rsid w:val="00115744"/>
    <w:rsid w:val="0011610C"/>
    <w:rsid w:val="0011614F"/>
    <w:rsid w:val="0011617D"/>
    <w:rsid w:val="0012134D"/>
    <w:rsid w:val="00121A85"/>
    <w:rsid w:val="0012249E"/>
    <w:rsid w:val="00123286"/>
    <w:rsid w:val="00123506"/>
    <w:rsid w:val="00123A18"/>
    <w:rsid w:val="00124300"/>
    <w:rsid w:val="00126C82"/>
    <w:rsid w:val="00127524"/>
    <w:rsid w:val="001302DF"/>
    <w:rsid w:val="00130941"/>
    <w:rsid w:val="0013102A"/>
    <w:rsid w:val="00132CC9"/>
    <w:rsid w:val="0013355B"/>
    <w:rsid w:val="00133A76"/>
    <w:rsid w:val="00134F09"/>
    <w:rsid w:val="00135E48"/>
    <w:rsid w:val="00136577"/>
    <w:rsid w:val="0013676E"/>
    <w:rsid w:val="00136AE2"/>
    <w:rsid w:val="00136BD1"/>
    <w:rsid w:val="00136D3D"/>
    <w:rsid w:val="001373A2"/>
    <w:rsid w:val="001400DB"/>
    <w:rsid w:val="001403E4"/>
    <w:rsid w:val="00140568"/>
    <w:rsid w:val="001408DB"/>
    <w:rsid w:val="00140D2F"/>
    <w:rsid w:val="00141B63"/>
    <w:rsid w:val="00142940"/>
    <w:rsid w:val="00142B4D"/>
    <w:rsid w:val="0014403D"/>
    <w:rsid w:val="00144A42"/>
    <w:rsid w:val="00144E59"/>
    <w:rsid w:val="001451CD"/>
    <w:rsid w:val="0014563B"/>
    <w:rsid w:val="00145E8F"/>
    <w:rsid w:val="001462EE"/>
    <w:rsid w:val="0014647A"/>
    <w:rsid w:val="00146518"/>
    <w:rsid w:val="00150036"/>
    <w:rsid w:val="0015017C"/>
    <w:rsid w:val="00150289"/>
    <w:rsid w:val="001502A7"/>
    <w:rsid w:val="00151145"/>
    <w:rsid w:val="001511CB"/>
    <w:rsid w:val="00151AAA"/>
    <w:rsid w:val="00152374"/>
    <w:rsid w:val="00152553"/>
    <w:rsid w:val="00152625"/>
    <w:rsid w:val="00152969"/>
    <w:rsid w:val="00153304"/>
    <w:rsid w:val="0015344E"/>
    <w:rsid w:val="00153905"/>
    <w:rsid w:val="001569F2"/>
    <w:rsid w:val="00157C98"/>
    <w:rsid w:val="001600EB"/>
    <w:rsid w:val="0016062F"/>
    <w:rsid w:val="00160F23"/>
    <w:rsid w:val="001619E2"/>
    <w:rsid w:val="00162604"/>
    <w:rsid w:val="00162969"/>
    <w:rsid w:val="00163403"/>
    <w:rsid w:val="00163624"/>
    <w:rsid w:val="00164847"/>
    <w:rsid w:val="00164967"/>
    <w:rsid w:val="00164FD5"/>
    <w:rsid w:val="001655CA"/>
    <w:rsid w:val="0016629E"/>
    <w:rsid w:val="00166B71"/>
    <w:rsid w:val="00172D3F"/>
    <w:rsid w:val="00172D79"/>
    <w:rsid w:val="00180385"/>
    <w:rsid w:val="00181483"/>
    <w:rsid w:val="00181EED"/>
    <w:rsid w:val="00183230"/>
    <w:rsid w:val="00185C6B"/>
    <w:rsid w:val="00186D76"/>
    <w:rsid w:val="00186D89"/>
    <w:rsid w:val="0018734D"/>
    <w:rsid w:val="00187436"/>
    <w:rsid w:val="00187853"/>
    <w:rsid w:val="00190ECD"/>
    <w:rsid w:val="00191523"/>
    <w:rsid w:val="00191B6D"/>
    <w:rsid w:val="00193C90"/>
    <w:rsid w:val="00195583"/>
    <w:rsid w:val="00196B27"/>
    <w:rsid w:val="00196E1A"/>
    <w:rsid w:val="00197EFE"/>
    <w:rsid w:val="001A0A4F"/>
    <w:rsid w:val="001A0BC2"/>
    <w:rsid w:val="001A1815"/>
    <w:rsid w:val="001A28B1"/>
    <w:rsid w:val="001A3C58"/>
    <w:rsid w:val="001A4065"/>
    <w:rsid w:val="001A448F"/>
    <w:rsid w:val="001A5462"/>
    <w:rsid w:val="001A581A"/>
    <w:rsid w:val="001A695C"/>
    <w:rsid w:val="001B0834"/>
    <w:rsid w:val="001B08E1"/>
    <w:rsid w:val="001B15D6"/>
    <w:rsid w:val="001B16D7"/>
    <w:rsid w:val="001B1792"/>
    <w:rsid w:val="001B1BFD"/>
    <w:rsid w:val="001B1C18"/>
    <w:rsid w:val="001B1F56"/>
    <w:rsid w:val="001B301C"/>
    <w:rsid w:val="001B352C"/>
    <w:rsid w:val="001B4064"/>
    <w:rsid w:val="001B50AE"/>
    <w:rsid w:val="001B5D82"/>
    <w:rsid w:val="001B6C83"/>
    <w:rsid w:val="001B6FFB"/>
    <w:rsid w:val="001C092E"/>
    <w:rsid w:val="001C146D"/>
    <w:rsid w:val="001C14FA"/>
    <w:rsid w:val="001C1DD6"/>
    <w:rsid w:val="001C3694"/>
    <w:rsid w:val="001C4DBE"/>
    <w:rsid w:val="001C5781"/>
    <w:rsid w:val="001C5B37"/>
    <w:rsid w:val="001C6976"/>
    <w:rsid w:val="001C7163"/>
    <w:rsid w:val="001D0AA8"/>
    <w:rsid w:val="001D0DB1"/>
    <w:rsid w:val="001D25D5"/>
    <w:rsid w:val="001D2777"/>
    <w:rsid w:val="001D293B"/>
    <w:rsid w:val="001D2C81"/>
    <w:rsid w:val="001D305D"/>
    <w:rsid w:val="001D3819"/>
    <w:rsid w:val="001D3955"/>
    <w:rsid w:val="001D42DF"/>
    <w:rsid w:val="001D4390"/>
    <w:rsid w:val="001D6210"/>
    <w:rsid w:val="001D6AB5"/>
    <w:rsid w:val="001E048F"/>
    <w:rsid w:val="001E0A07"/>
    <w:rsid w:val="001E1944"/>
    <w:rsid w:val="001E3CDB"/>
    <w:rsid w:val="001E4439"/>
    <w:rsid w:val="001E4598"/>
    <w:rsid w:val="001E4D3B"/>
    <w:rsid w:val="001E52AC"/>
    <w:rsid w:val="001E76CF"/>
    <w:rsid w:val="001E7873"/>
    <w:rsid w:val="001E7A0F"/>
    <w:rsid w:val="001F0E1F"/>
    <w:rsid w:val="001F0F05"/>
    <w:rsid w:val="001F108B"/>
    <w:rsid w:val="001F19F6"/>
    <w:rsid w:val="001F2558"/>
    <w:rsid w:val="001F2F20"/>
    <w:rsid w:val="001F358F"/>
    <w:rsid w:val="001F4121"/>
    <w:rsid w:val="001F43A4"/>
    <w:rsid w:val="001F5180"/>
    <w:rsid w:val="001F58F0"/>
    <w:rsid w:val="00201844"/>
    <w:rsid w:val="00201897"/>
    <w:rsid w:val="002024E4"/>
    <w:rsid w:val="002028F2"/>
    <w:rsid w:val="00203F47"/>
    <w:rsid w:val="0020452E"/>
    <w:rsid w:val="0020458D"/>
    <w:rsid w:val="00204902"/>
    <w:rsid w:val="00205066"/>
    <w:rsid w:val="002054CE"/>
    <w:rsid w:val="00205598"/>
    <w:rsid w:val="00206225"/>
    <w:rsid w:val="002072FB"/>
    <w:rsid w:val="00207A6F"/>
    <w:rsid w:val="002107FD"/>
    <w:rsid w:val="00210B47"/>
    <w:rsid w:val="002110A7"/>
    <w:rsid w:val="00211110"/>
    <w:rsid w:val="00211FE4"/>
    <w:rsid w:val="0021286E"/>
    <w:rsid w:val="002131E0"/>
    <w:rsid w:val="00213F8A"/>
    <w:rsid w:val="00214B21"/>
    <w:rsid w:val="00215C0C"/>
    <w:rsid w:val="00217781"/>
    <w:rsid w:val="00220F03"/>
    <w:rsid w:val="00221738"/>
    <w:rsid w:val="002221F4"/>
    <w:rsid w:val="002225E9"/>
    <w:rsid w:val="00222EF8"/>
    <w:rsid w:val="00222F27"/>
    <w:rsid w:val="00223C18"/>
    <w:rsid w:val="002244EA"/>
    <w:rsid w:val="00225287"/>
    <w:rsid w:val="00225B1A"/>
    <w:rsid w:val="00225F39"/>
    <w:rsid w:val="002265DC"/>
    <w:rsid w:val="0022670D"/>
    <w:rsid w:val="00227B3D"/>
    <w:rsid w:val="00227C43"/>
    <w:rsid w:val="00230136"/>
    <w:rsid w:val="002315F1"/>
    <w:rsid w:val="00231ACC"/>
    <w:rsid w:val="00231DBD"/>
    <w:rsid w:val="00232F63"/>
    <w:rsid w:val="00233364"/>
    <w:rsid w:val="00233919"/>
    <w:rsid w:val="00234142"/>
    <w:rsid w:val="00234858"/>
    <w:rsid w:val="00235503"/>
    <w:rsid w:val="002356D4"/>
    <w:rsid w:val="00236093"/>
    <w:rsid w:val="00236880"/>
    <w:rsid w:val="00236E81"/>
    <w:rsid w:val="00237DE7"/>
    <w:rsid w:val="00237E47"/>
    <w:rsid w:val="00237EA8"/>
    <w:rsid w:val="00241496"/>
    <w:rsid w:val="0024176B"/>
    <w:rsid w:val="00242A90"/>
    <w:rsid w:val="00242B58"/>
    <w:rsid w:val="00243AEF"/>
    <w:rsid w:val="00244993"/>
    <w:rsid w:val="00245B0E"/>
    <w:rsid w:val="002473E0"/>
    <w:rsid w:val="00247F95"/>
    <w:rsid w:val="002506B1"/>
    <w:rsid w:val="00250D89"/>
    <w:rsid w:val="00251770"/>
    <w:rsid w:val="00252C29"/>
    <w:rsid w:val="00252E28"/>
    <w:rsid w:val="00253012"/>
    <w:rsid w:val="00253227"/>
    <w:rsid w:val="00254365"/>
    <w:rsid w:val="00254902"/>
    <w:rsid w:val="002612BC"/>
    <w:rsid w:val="0026164D"/>
    <w:rsid w:val="0026182A"/>
    <w:rsid w:val="00261AC6"/>
    <w:rsid w:val="00262BA9"/>
    <w:rsid w:val="00262C04"/>
    <w:rsid w:val="002638CF"/>
    <w:rsid w:val="0026391C"/>
    <w:rsid w:val="00265243"/>
    <w:rsid w:val="00266F36"/>
    <w:rsid w:val="002670A7"/>
    <w:rsid w:val="002671AE"/>
    <w:rsid w:val="0026743A"/>
    <w:rsid w:val="00270230"/>
    <w:rsid w:val="00270E1D"/>
    <w:rsid w:val="00271377"/>
    <w:rsid w:val="00271C85"/>
    <w:rsid w:val="00271D1F"/>
    <w:rsid w:val="00271E86"/>
    <w:rsid w:val="00272BE3"/>
    <w:rsid w:val="00272CB7"/>
    <w:rsid w:val="002732EF"/>
    <w:rsid w:val="00273FD0"/>
    <w:rsid w:val="002746FB"/>
    <w:rsid w:val="00274A1A"/>
    <w:rsid w:val="00274BF9"/>
    <w:rsid w:val="0027502A"/>
    <w:rsid w:val="0027615A"/>
    <w:rsid w:val="0027666F"/>
    <w:rsid w:val="00276C49"/>
    <w:rsid w:val="002773BC"/>
    <w:rsid w:val="00277E5C"/>
    <w:rsid w:val="00277F8E"/>
    <w:rsid w:val="00280D56"/>
    <w:rsid w:val="00281143"/>
    <w:rsid w:val="00282520"/>
    <w:rsid w:val="00282C6D"/>
    <w:rsid w:val="00282C91"/>
    <w:rsid w:val="00283281"/>
    <w:rsid w:val="00284119"/>
    <w:rsid w:val="00284823"/>
    <w:rsid w:val="00284E73"/>
    <w:rsid w:val="00284F26"/>
    <w:rsid w:val="00285292"/>
    <w:rsid w:val="00286C4D"/>
    <w:rsid w:val="002902AC"/>
    <w:rsid w:val="002910BC"/>
    <w:rsid w:val="00292147"/>
    <w:rsid w:val="00292BC0"/>
    <w:rsid w:val="002932B6"/>
    <w:rsid w:val="0029356C"/>
    <w:rsid w:val="002935CF"/>
    <w:rsid w:val="00293BB6"/>
    <w:rsid w:val="00294B47"/>
    <w:rsid w:val="0029501B"/>
    <w:rsid w:val="00295F2B"/>
    <w:rsid w:val="00296D1E"/>
    <w:rsid w:val="0029749E"/>
    <w:rsid w:val="00297BDF"/>
    <w:rsid w:val="002A00B4"/>
    <w:rsid w:val="002A01A4"/>
    <w:rsid w:val="002A0BB2"/>
    <w:rsid w:val="002A1768"/>
    <w:rsid w:val="002A188E"/>
    <w:rsid w:val="002A19E0"/>
    <w:rsid w:val="002A1D67"/>
    <w:rsid w:val="002A1F13"/>
    <w:rsid w:val="002A2112"/>
    <w:rsid w:val="002A5697"/>
    <w:rsid w:val="002A6F66"/>
    <w:rsid w:val="002A7178"/>
    <w:rsid w:val="002A77CF"/>
    <w:rsid w:val="002B1CB4"/>
    <w:rsid w:val="002B1F5F"/>
    <w:rsid w:val="002B259E"/>
    <w:rsid w:val="002B3360"/>
    <w:rsid w:val="002B38C4"/>
    <w:rsid w:val="002B397A"/>
    <w:rsid w:val="002B4FD4"/>
    <w:rsid w:val="002B54A0"/>
    <w:rsid w:val="002B5F56"/>
    <w:rsid w:val="002B60C2"/>
    <w:rsid w:val="002B7CFE"/>
    <w:rsid w:val="002B7EAE"/>
    <w:rsid w:val="002C05FD"/>
    <w:rsid w:val="002C3F6E"/>
    <w:rsid w:val="002C54B1"/>
    <w:rsid w:val="002C7114"/>
    <w:rsid w:val="002C73D8"/>
    <w:rsid w:val="002C7A06"/>
    <w:rsid w:val="002C7D3A"/>
    <w:rsid w:val="002D073D"/>
    <w:rsid w:val="002D100D"/>
    <w:rsid w:val="002D1450"/>
    <w:rsid w:val="002D1E44"/>
    <w:rsid w:val="002D1EAC"/>
    <w:rsid w:val="002D2962"/>
    <w:rsid w:val="002D2FA6"/>
    <w:rsid w:val="002D3567"/>
    <w:rsid w:val="002D4872"/>
    <w:rsid w:val="002D4D98"/>
    <w:rsid w:val="002D5E1C"/>
    <w:rsid w:val="002D6944"/>
    <w:rsid w:val="002D6A5D"/>
    <w:rsid w:val="002E1EBC"/>
    <w:rsid w:val="002E27B4"/>
    <w:rsid w:val="002E3573"/>
    <w:rsid w:val="002E474E"/>
    <w:rsid w:val="002E5974"/>
    <w:rsid w:val="002E69C1"/>
    <w:rsid w:val="002E6CF4"/>
    <w:rsid w:val="002E6FA5"/>
    <w:rsid w:val="002E700F"/>
    <w:rsid w:val="002E716F"/>
    <w:rsid w:val="002E7CDE"/>
    <w:rsid w:val="002F0C5C"/>
    <w:rsid w:val="002F10A1"/>
    <w:rsid w:val="002F203C"/>
    <w:rsid w:val="002F2671"/>
    <w:rsid w:val="002F30EB"/>
    <w:rsid w:val="002F328E"/>
    <w:rsid w:val="002F373E"/>
    <w:rsid w:val="002F377C"/>
    <w:rsid w:val="002F434C"/>
    <w:rsid w:val="002F4B27"/>
    <w:rsid w:val="002F4DB3"/>
    <w:rsid w:val="002F5A63"/>
    <w:rsid w:val="002F6C5D"/>
    <w:rsid w:val="002F6DD1"/>
    <w:rsid w:val="002F755A"/>
    <w:rsid w:val="0030031A"/>
    <w:rsid w:val="003017E6"/>
    <w:rsid w:val="003026AF"/>
    <w:rsid w:val="00302A9C"/>
    <w:rsid w:val="00303C51"/>
    <w:rsid w:val="003067FC"/>
    <w:rsid w:val="00306976"/>
    <w:rsid w:val="00307C70"/>
    <w:rsid w:val="00310244"/>
    <w:rsid w:val="00310AA1"/>
    <w:rsid w:val="00310BB0"/>
    <w:rsid w:val="00310CE7"/>
    <w:rsid w:val="00312657"/>
    <w:rsid w:val="00312C51"/>
    <w:rsid w:val="00313417"/>
    <w:rsid w:val="00313AEC"/>
    <w:rsid w:val="00314307"/>
    <w:rsid w:val="0031440B"/>
    <w:rsid w:val="00314601"/>
    <w:rsid w:val="00315232"/>
    <w:rsid w:val="003157B7"/>
    <w:rsid w:val="00315E8E"/>
    <w:rsid w:val="003168B5"/>
    <w:rsid w:val="00320427"/>
    <w:rsid w:val="00320908"/>
    <w:rsid w:val="00320938"/>
    <w:rsid w:val="003216C8"/>
    <w:rsid w:val="00324951"/>
    <w:rsid w:val="00324C97"/>
    <w:rsid w:val="00326EAB"/>
    <w:rsid w:val="00327966"/>
    <w:rsid w:val="00327CAA"/>
    <w:rsid w:val="00327E1A"/>
    <w:rsid w:val="00330319"/>
    <w:rsid w:val="00330C9D"/>
    <w:rsid w:val="00331E7A"/>
    <w:rsid w:val="00334356"/>
    <w:rsid w:val="00335646"/>
    <w:rsid w:val="00335D85"/>
    <w:rsid w:val="00336A17"/>
    <w:rsid w:val="00336A54"/>
    <w:rsid w:val="00336BDF"/>
    <w:rsid w:val="003374FB"/>
    <w:rsid w:val="00340CB7"/>
    <w:rsid w:val="00340D13"/>
    <w:rsid w:val="00340E68"/>
    <w:rsid w:val="00342696"/>
    <w:rsid w:val="00342732"/>
    <w:rsid w:val="0034351F"/>
    <w:rsid w:val="003439F2"/>
    <w:rsid w:val="00343D61"/>
    <w:rsid w:val="0034450B"/>
    <w:rsid w:val="00344C17"/>
    <w:rsid w:val="003476FE"/>
    <w:rsid w:val="0034794A"/>
    <w:rsid w:val="00347D29"/>
    <w:rsid w:val="00350ED3"/>
    <w:rsid w:val="003524E4"/>
    <w:rsid w:val="00352A29"/>
    <w:rsid w:val="00352BBD"/>
    <w:rsid w:val="00352CEE"/>
    <w:rsid w:val="003534CC"/>
    <w:rsid w:val="00353C79"/>
    <w:rsid w:val="003548E0"/>
    <w:rsid w:val="00354EAD"/>
    <w:rsid w:val="0035502F"/>
    <w:rsid w:val="00355A7B"/>
    <w:rsid w:val="00356CAD"/>
    <w:rsid w:val="00357CCF"/>
    <w:rsid w:val="0036120A"/>
    <w:rsid w:val="0036189D"/>
    <w:rsid w:val="0036256E"/>
    <w:rsid w:val="0036286A"/>
    <w:rsid w:val="00363D1A"/>
    <w:rsid w:val="00364865"/>
    <w:rsid w:val="00364C1D"/>
    <w:rsid w:val="00364D47"/>
    <w:rsid w:val="00365115"/>
    <w:rsid w:val="0036515F"/>
    <w:rsid w:val="00365860"/>
    <w:rsid w:val="00365BC8"/>
    <w:rsid w:val="00365BCE"/>
    <w:rsid w:val="00365C7C"/>
    <w:rsid w:val="00367017"/>
    <w:rsid w:val="00367199"/>
    <w:rsid w:val="0036743D"/>
    <w:rsid w:val="0037115B"/>
    <w:rsid w:val="00371CC4"/>
    <w:rsid w:val="00373682"/>
    <w:rsid w:val="003739C4"/>
    <w:rsid w:val="00373DF7"/>
    <w:rsid w:val="00374E09"/>
    <w:rsid w:val="0037504A"/>
    <w:rsid w:val="003751F0"/>
    <w:rsid w:val="00376484"/>
    <w:rsid w:val="003771BB"/>
    <w:rsid w:val="0037774D"/>
    <w:rsid w:val="00377D73"/>
    <w:rsid w:val="00380E57"/>
    <w:rsid w:val="00382134"/>
    <w:rsid w:val="003835A3"/>
    <w:rsid w:val="0038432B"/>
    <w:rsid w:val="00385F1A"/>
    <w:rsid w:val="00386213"/>
    <w:rsid w:val="003875E0"/>
    <w:rsid w:val="00387CD7"/>
    <w:rsid w:val="0039005B"/>
    <w:rsid w:val="00390744"/>
    <w:rsid w:val="003918FF"/>
    <w:rsid w:val="0039235D"/>
    <w:rsid w:val="00392D5D"/>
    <w:rsid w:val="003930C4"/>
    <w:rsid w:val="00393145"/>
    <w:rsid w:val="00393D2A"/>
    <w:rsid w:val="00393DC9"/>
    <w:rsid w:val="00394A16"/>
    <w:rsid w:val="00394DF6"/>
    <w:rsid w:val="00395C6B"/>
    <w:rsid w:val="00395E92"/>
    <w:rsid w:val="00395FC3"/>
    <w:rsid w:val="00396357"/>
    <w:rsid w:val="0039664B"/>
    <w:rsid w:val="0039675C"/>
    <w:rsid w:val="00396B17"/>
    <w:rsid w:val="003A0346"/>
    <w:rsid w:val="003A0968"/>
    <w:rsid w:val="003A1819"/>
    <w:rsid w:val="003A209B"/>
    <w:rsid w:val="003A2A14"/>
    <w:rsid w:val="003A47B2"/>
    <w:rsid w:val="003A4AA7"/>
    <w:rsid w:val="003A4FF9"/>
    <w:rsid w:val="003A54CB"/>
    <w:rsid w:val="003A6101"/>
    <w:rsid w:val="003A65DB"/>
    <w:rsid w:val="003A730B"/>
    <w:rsid w:val="003A794A"/>
    <w:rsid w:val="003B05CD"/>
    <w:rsid w:val="003B09A5"/>
    <w:rsid w:val="003B0B83"/>
    <w:rsid w:val="003B29F1"/>
    <w:rsid w:val="003B3195"/>
    <w:rsid w:val="003B3F20"/>
    <w:rsid w:val="003B4E74"/>
    <w:rsid w:val="003B4FAF"/>
    <w:rsid w:val="003B5845"/>
    <w:rsid w:val="003C0B98"/>
    <w:rsid w:val="003C1807"/>
    <w:rsid w:val="003C1952"/>
    <w:rsid w:val="003C301D"/>
    <w:rsid w:val="003C3E6A"/>
    <w:rsid w:val="003C3F75"/>
    <w:rsid w:val="003C3FF3"/>
    <w:rsid w:val="003C4282"/>
    <w:rsid w:val="003C43B9"/>
    <w:rsid w:val="003C4CED"/>
    <w:rsid w:val="003C57AF"/>
    <w:rsid w:val="003C63E3"/>
    <w:rsid w:val="003C649A"/>
    <w:rsid w:val="003C6777"/>
    <w:rsid w:val="003C708A"/>
    <w:rsid w:val="003C7A52"/>
    <w:rsid w:val="003C7BF5"/>
    <w:rsid w:val="003D1521"/>
    <w:rsid w:val="003D18C1"/>
    <w:rsid w:val="003D19C7"/>
    <w:rsid w:val="003D1D04"/>
    <w:rsid w:val="003D2B51"/>
    <w:rsid w:val="003D301F"/>
    <w:rsid w:val="003D3A7F"/>
    <w:rsid w:val="003D3B2D"/>
    <w:rsid w:val="003D46EC"/>
    <w:rsid w:val="003D4924"/>
    <w:rsid w:val="003D5DF2"/>
    <w:rsid w:val="003D689D"/>
    <w:rsid w:val="003D6BB6"/>
    <w:rsid w:val="003D75BA"/>
    <w:rsid w:val="003D760F"/>
    <w:rsid w:val="003E12CF"/>
    <w:rsid w:val="003E13DF"/>
    <w:rsid w:val="003E1C6E"/>
    <w:rsid w:val="003E25EC"/>
    <w:rsid w:val="003E2B92"/>
    <w:rsid w:val="003E2BA0"/>
    <w:rsid w:val="003E3F7F"/>
    <w:rsid w:val="003E45E2"/>
    <w:rsid w:val="003E54F5"/>
    <w:rsid w:val="003E5546"/>
    <w:rsid w:val="003E5E18"/>
    <w:rsid w:val="003E66C9"/>
    <w:rsid w:val="003E68BE"/>
    <w:rsid w:val="003E69D0"/>
    <w:rsid w:val="003E6B8E"/>
    <w:rsid w:val="003E7405"/>
    <w:rsid w:val="003F1793"/>
    <w:rsid w:val="003F2DC4"/>
    <w:rsid w:val="003F2FC8"/>
    <w:rsid w:val="003F3221"/>
    <w:rsid w:val="003F341E"/>
    <w:rsid w:val="003F3F18"/>
    <w:rsid w:val="003F41C0"/>
    <w:rsid w:val="003F43BF"/>
    <w:rsid w:val="003F4B9A"/>
    <w:rsid w:val="003F529E"/>
    <w:rsid w:val="003F5680"/>
    <w:rsid w:val="003F59DE"/>
    <w:rsid w:val="003F606A"/>
    <w:rsid w:val="003F6375"/>
    <w:rsid w:val="003F68AF"/>
    <w:rsid w:val="003F68D2"/>
    <w:rsid w:val="003F782E"/>
    <w:rsid w:val="003F79A3"/>
    <w:rsid w:val="004002C7"/>
    <w:rsid w:val="00400642"/>
    <w:rsid w:val="00400978"/>
    <w:rsid w:val="00400C85"/>
    <w:rsid w:val="00400D16"/>
    <w:rsid w:val="00400F65"/>
    <w:rsid w:val="00400FF2"/>
    <w:rsid w:val="00401075"/>
    <w:rsid w:val="0040110B"/>
    <w:rsid w:val="004038F0"/>
    <w:rsid w:val="004072D4"/>
    <w:rsid w:val="00407D0C"/>
    <w:rsid w:val="00407E52"/>
    <w:rsid w:val="0041094A"/>
    <w:rsid w:val="00410AF4"/>
    <w:rsid w:val="00410C54"/>
    <w:rsid w:val="00412187"/>
    <w:rsid w:val="00412F18"/>
    <w:rsid w:val="004138C3"/>
    <w:rsid w:val="00413F33"/>
    <w:rsid w:val="00414443"/>
    <w:rsid w:val="00416031"/>
    <w:rsid w:val="004171BE"/>
    <w:rsid w:val="00417D22"/>
    <w:rsid w:val="00417F2A"/>
    <w:rsid w:val="004200D9"/>
    <w:rsid w:val="0042010A"/>
    <w:rsid w:val="00420658"/>
    <w:rsid w:val="00420A62"/>
    <w:rsid w:val="00420F82"/>
    <w:rsid w:val="00421462"/>
    <w:rsid w:val="00421993"/>
    <w:rsid w:val="0042201E"/>
    <w:rsid w:val="00422296"/>
    <w:rsid w:val="004232B9"/>
    <w:rsid w:val="00424C8A"/>
    <w:rsid w:val="00425476"/>
    <w:rsid w:val="004267AD"/>
    <w:rsid w:val="00426BEA"/>
    <w:rsid w:val="00426EC6"/>
    <w:rsid w:val="00426FEF"/>
    <w:rsid w:val="004277C2"/>
    <w:rsid w:val="00430757"/>
    <w:rsid w:val="00430EC3"/>
    <w:rsid w:val="0043108A"/>
    <w:rsid w:val="00431297"/>
    <w:rsid w:val="004326AC"/>
    <w:rsid w:val="00433122"/>
    <w:rsid w:val="0043341F"/>
    <w:rsid w:val="00433E1C"/>
    <w:rsid w:val="00434104"/>
    <w:rsid w:val="004351F7"/>
    <w:rsid w:val="00437FD8"/>
    <w:rsid w:val="00442755"/>
    <w:rsid w:val="00443B41"/>
    <w:rsid w:val="00443C81"/>
    <w:rsid w:val="004453BA"/>
    <w:rsid w:val="00445DF1"/>
    <w:rsid w:val="004470C2"/>
    <w:rsid w:val="00447270"/>
    <w:rsid w:val="00450453"/>
    <w:rsid w:val="00450519"/>
    <w:rsid w:val="00450622"/>
    <w:rsid w:val="004506AF"/>
    <w:rsid w:val="00450752"/>
    <w:rsid w:val="00450F76"/>
    <w:rsid w:val="00452286"/>
    <w:rsid w:val="00452E2B"/>
    <w:rsid w:val="00453315"/>
    <w:rsid w:val="00453835"/>
    <w:rsid w:val="00453AF0"/>
    <w:rsid w:val="00453D1E"/>
    <w:rsid w:val="0045555A"/>
    <w:rsid w:val="00455578"/>
    <w:rsid w:val="00455AD2"/>
    <w:rsid w:val="00456146"/>
    <w:rsid w:val="00456223"/>
    <w:rsid w:val="00456ACE"/>
    <w:rsid w:val="00457646"/>
    <w:rsid w:val="00457DCF"/>
    <w:rsid w:val="004604E4"/>
    <w:rsid w:val="0046336D"/>
    <w:rsid w:val="004635E3"/>
    <w:rsid w:val="00463700"/>
    <w:rsid w:val="00464BD5"/>
    <w:rsid w:val="00464DD4"/>
    <w:rsid w:val="004665B9"/>
    <w:rsid w:val="00467037"/>
    <w:rsid w:val="0046709A"/>
    <w:rsid w:val="00470366"/>
    <w:rsid w:val="00470AD8"/>
    <w:rsid w:val="00470DD1"/>
    <w:rsid w:val="00470DDA"/>
    <w:rsid w:val="00471452"/>
    <w:rsid w:val="00471996"/>
    <w:rsid w:val="00472040"/>
    <w:rsid w:val="0047273F"/>
    <w:rsid w:val="00473713"/>
    <w:rsid w:val="0047494D"/>
    <w:rsid w:val="0047577B"/>
    <w:rsid w:val="00475D44"/>
    <w:rsid w:val="0047647C"/>
    <w:rsid w:val="004764A8"/>
    <w:rsid w:val="00476851"/>
    <w:rsid w:val="00476BBA"/>
    <w:rsid w:val="00476E89"/>
    <w:rsid w:val="004771D6"/>
    <w:rsid w:val="004774C3"/>
    <w:rsid w:val="00480D91"/>
    <w:rsid w:val="00482002"/>
    <w:rsid w:val="00482031"/>
    <w:rsid w:val="004832E3"/>
    <w:rsid w:val="00483713"/>
    <w:rsid w:val="00483752"/>
    <w:rsid w:val="00484DBE"/>
    <w:rsid w:val="004851CF"/>
    <w:rsid w:val="00485473"/>
    <w:rsid w:val="00485522"/>
    <w:rsid w:val="0048673E"/>
    <w:rsid w:val="00486A3B"/>
    <w:rsid w:val="0048713E"/>
    <w:rsid w:val="004913CC"/>
    <w:rsid w:val="00491F6F"/>
    <w:rsid w:val="00492566"/>
    <w:rsid w:val="00494213"/>
    <w:rsid w:val="004948EF"/>
    <w:rsid w:val="004976ED"/>
    <w:rsid w:val="00497EBD"/>
    <w:rsid w:val="004A0168"/>
    <w:rsid w:val="004A1144"/>
    <w:rsid w:val="004A1BD3"/>
    <w:rsid w:val="004A1E6E"/>
    <w:rsid w:val="004A281E"/>
    <w:rsid w:val="004A3018"/>
    <w:rsid w:val="004A345F"/>
    <w:rsid w:val="004A4AEB"/>
    <w:rsid w:val="004A5D3D"/>
    <w:rsid w:val="004A64C4"/>
    <w:rsid w:val="004A78CA"/>
    <w:rsid w:val="004A7E2F"/>
    <w:rsid w:val="004B0BD3"/>
    <w:rsid w:val="004B1275"/>
    <w:rsid w:val="004B1DB3"/>
    <w:rsid w:val="004B249D"/>
    <w:rsid w:val="004B3C80"/>
    <w:rsid w:val="004B4ACA"/>
    <w:rsid w:val="004B4F77"/>
    <w:rsid w:val="004B4FEE"/>
    <w:rsid w:val="004B59AC"/>
    <w:rsid w:val="004B687F"/>
    <w:rsid w:val="004B733F"/>
    <w:rsid w:val="004B75D1"/>
    <w:rsid w:val="004B78FE"/>
    <w:rsid w:val="004C076D"/>
    <w:rsid w:val="004C11A5"/>
    <w:rsid w:val="004C2BE5"/>
    <w:rsid w:val="004C3040"/>
    <w:rsid w:val="004C316E"/>
    <w:rsid w:val="004C32F9"/>
    <w:rsid w:val="004C4DFA"/>
    <w:rsid w:val="004C4E7A"/>
    <w:rsid w:val="004C6214"/>
    <w:rsid w:val="004C6849"/>
    <w:rsid w:val="004C6EBE"/>
    <w:rsid w:val="004C6F7C"/>
    <w:rsid w:val="004C7B2B"/>
    <w:rsid w:val="004D15A6"/>
    <w:rsid w:val="004D1B45"/>
    <w:rsid w:val="004D1C46"/>
    <w:rsid w:val="004D3505"/>
    <w:rsid w:val="004D36AB"/>
    <w:rsid w:val="004D3DEA"/>
    <w:rsid w:val="004D4788"/>
    <w:rsid w:val="004D4E1B"/>
    <w:rsid w:val="004D4F44"/>
    <w:rsid w:val="004D5609"/>
    <w:rsid w:val="004D6BAB"/>
    <w:rsid w:val="004D6C1A"/>
    <w:rsid w:val="004D74BF"/>
    <w:rsid w:val="004E04EF"/>
    <w:rsid w:val="004E0A3C"/>
    <w:rsid w:val="004E0AE9"/>
    <w:rsid w:val="004E0FF6"/>
    <w:rsid w:val="004E1140"/>
    <w:rsid w:val="004E1935"/>
    <w:rsid w:val="004E1B64"/>
    <w:rsid w:val="004E43FC"/>
    <w:rsid w:val="004E5500"/>
    <w:rsid w:val="004E5FA0"/>
    <w:rsid w:val="004E6F1E"/>
    <w:rsid w:val="004E7BA1"/>
    <w:rsid w:val="004F037D"/>
    <w:rsid w:val="004F0F08"/>
    <w:rsid w:val="004F0FF6"/>
    <w:rsid w:val="004F28F3"/>
    <w:rsid w:val="004F2E25"/>
    <w:rsid w:val="004F3A4B"/>
    <w:rsid w:val="004F429D"/>
    <w:rsid w:val="004F474F"/>
    <w:rsid w:val="004F4AC6"/>
    <w:rsid w:val="004F4AF2"/>
    <w:rsid w:val="004F564D"/>
    <w:rsid w:val="004F5CC7"/>
    <w:rsid w:val="004F65E9"/>
    <w:rsid w:val="004F6934"/>
    <w:rsid w:val="004F6BF9"/>
    <w:rsid w:val="004F75A1"/>
    <w:rsid w:val="00500D18"/>
    <w:rsid w:val="00501D40"/>
    <w:rsid w:val="00502872"/>
    <w:rsid w:val="00502B58"/>
    <w:rsid w:val="00502F67"/>
    <w:rsid w:val="005035EC"/>
    <w:rsid w:val="005037CE"/>
    <w:rsid w:val="00503DEB"/>
    <w:rsid w:val="005068FD"/>
    <w:rsid w:val="00506C05"/>
    <w:rsid w:val="005077E6"/>
    <w:rsid w:val="00507D38"/>
    <w:rsid w:val="005102EE"/>
    <w:rsid w:val="00510AA4"/>
    <w:rsid w:val="00511562"/>
    <w:rsid w:val="00511AEF"/>
    <w:rsid w:val="00511D69"/>
    <w:rsid w:val="005120EE"/>
    <w:rsid w:val="0051242A"/>
    <w:rsid w:val="0051366E"/>
    <w:rsid w:val="00513D08"/>
    <w:rsid w:val="005149A9"/>
    <w:rsid w:val="00515FA6"/>
    <w:rsid w:val="005161A7"/>
    <w:rsid w:val="005164BA"/>
    <w:rsid w:val="005167F1"/>
    <w:rsid w:val="0051689C"/>
    <w:rsid w:val="005171D9"/>
    <w:rsid w:val="00517385"/>
    <w:rsid w:val="005209CD"/>
    <w:rsid w:val="00521B01"/>
    <w:rsid w:val="00523271"/>
    <w:rsid w:val="005238A3"/>
    <w:rsid w:val="00523BCC"/>
    <w:rsid w:val="00524B63"/>
    <w:rsid w:val="00525318"/>
    <w:rsid w:val="00525AE8"/>
    <w:rsid w:val="00527246"/>
    <w:rsid w:val="0052773B"/>
    <w:rsid w:val="00531A81"/>
    <w:rsid w:val="00532211"/>
    <w:rsid w:val="0053345C"/>
    <w:rsid w:val="00534025"/>
    <w:rsid w:val="0053475A"/>
    <w:rsid w:val="00534E40"/>
    <w:rsid w:val="005351C6"/>
    <w:rsid w:val="00535AD5"/>
    <w:rsid w:val="00535D6E"/>
    <w:rsid w:val="00535E0E"/>
    <w:rsid w:val="005360A3"/>
    <w:rsid w:val="005361D2"/>
    <w:rsid w:val="00536618"/>
    <w:rsid w:val="00536CC0"/>
    <w:rsid w:val="00536F68"/>
    <w:rsid w:val="0053736D"/>
    <w:rsid w:val="00537AE1"/>
    <w:rsid w:val="00540709"/>
    <w:rsid w:val="005409C9"/>
    <w:rsid w:val="005426CA"/>
    <w:rsid w:val="005448BB"/>
    <w:rsid w:val="00545092"/>
    <w:rsid w:val="00545905"/>
    <w:rsid w:val="00545A0C"/>
    <w:rsid w:val="00545DC2"/>
    <w:rsid w:val="00546D77"/>
    <w:rsid w:val="0054729A"/>
    <w:rsid w:val="005477DD"/>
    <w:rsid w:val="00547FC6"/>
    <w:rsid w:val="005507D2"/>
    <w:rsid w:val="00550EA5"/>
    <w:rsid w:val="00550FCE"/>
    <w:rsid w:val="00551DFB"/>
    <w:rsid w:val="00551F8E"/>
    <w:rsid w:val="00552018"/>
    <w:rsid w:val="00553052"/>
    <w:rsid w:val="0055312C"/>
    <w:rsid w:val="005533D8"/>
    <w:rsid w:val="005561D7"/>
    <w:rsid w:val="005601E5"/>
    <w:rsid w:val="0056075D"/>
    <w:rsid w:val="00561328"/>
    <w:rsid w:val="005618E5"/>
    <w:rsid w:val="0056190F"/>
    <w:rsid w:val="00561C94"/>
    <w:rsid w:val="005626CB"/>
    <w:rsid w:val="005635C6"/>
    <w:rsid w:val="00563D91"/>
    <w:rsid w:val="00564764"/>
    <w:rsid w:val="00570164"/>
    <w:rsid w:val="00570A96"/>
    <w:rsid w:val="00570D3E"/>
    <w:rsid w:val="00572997"/>
    <w:rsid w:val="00572ECA"/>
    <w:rsid w:val="00574AB7"/>
    <w:rsid w:val="00575C67"/>
    <w:rsid w:val="005771F9"/>
    <w:rsid w:val="005775FE"/>
    <w:rsid w:val="005807A2"/>
    <w:rsid w:val="005808A0"/>
    <w:rsid w:val="00580D82"/>
    <w:rsid w:val="0058137D"/>
    <w:rsid w:val="00581CE8"/>
    <w:rsid w:val="0058289E"/>
    <w:rsid w:val="00582986"/>
    <w:rsid w:val="0058362F"/>
    <w:rsid w:val="00583CD4"/>
    <w:rsid w:val="00583D2F"/>
    <w:rsid w:val="00583FBA"/>
    <w:rsid w:val="0058429C"/>
    <w:rsid w:val="0058495C"/>
    <w:rsid w:val="00584B08"/>
    <w:rsid w:val="0058554F"/>
    <w:rsid w:val="00586B59"/>
    <w:rsid w:val="005873D8"/>
    <w:rsid w:val="005878AF"/>
    <w:rsid w:val="005905F7"/>
    <w:rsid w:val="00590E84"/>
    <w:rsid w:val="00590EE3"/>
    <w:rsid w:val="005914ED"/>
    <w:rsid w:val="0059160E"/>
    <w:rsid w:val="005935D0"/>
    <w:rsid w:val="005936CB"/>
    <w:rsid w:val="005938C7"/>
    <w:rsid w:val="0059453C"/>
    <w:rsid w:val="005953C9"/>
    <w:rsid w:val="005953E7"/>
    <w:rsid w:val="005959C1"/>
    <w:rsid w:val="0059648D"/>
    <w:rsid w:val="00596A7C"/>
    <w:rsid w:val="0059776C"/>
    <w:rsid w:val="00597EFA"/>
    <w:rsid w:val="005A0F0C"/>
    <w:rsid w:val="005A197B"/>
    <w:rsid w:val="005A1A6C"/>
    <w:rsid w:val="005A2578"/>
    <w:rsid w:val="005A27E7"/>
    <w:rsid w:val="005A35DD"/>
    <w:rsid w:val="005A4C2A"/>
    <w:rsid w:val="005A60AE"/>
    <w:rsid w:val="005A6334"/>
    <w:rsid w:val="005A6752"/>
    <w:rsid w:val="005A75EA"/>
    <w:rsid w:val="005B121F"/>
    <w:rsid w:val="005B33F9"/>
    <w:rsid w:val="005B47EB"/>
    <w:rsid w:val="005B49A8"/>
    <w:rsid w:val="005B4AF0"/>
    <w:rsid w:val="005B4F76"/>
    <w:rsid w:val="005B51EF"/>
    <w:rsid w:val="005B5413"/>
    <w:rsid w:val="005B55BA"/>
    <w:rsid w:val="005B61F6"/>
    <w:rsid w:val="005B6E1A"/>
    <w:rsid w:val="005C2D56"/>
    <w:rsid w:val="005C33AF"/>
    <w:rsid w:val="005C3449"/>
    <w:rsid w:val="005C3632"/>
    <w:rsid w:val="005C39DF"/>
    <w:rsid w:val="005C452B"/>
    <w:rsid w:val="005C475A"/>
    <w:rsid w:val="005C476A"/>
    <w:rsid w:val="005C498B"/>
    <w:rsid w:val="005C4BE7"/>
    <w:rsid w:val="005C4DCB"/>
    <w:rsid w:val="005C5C7A"/>
    <w:rsid w:val="005C6208"/>
    <w:rsid w:val="005C63AE"/>
    <w:rsid w:val="005C74BF"/>
    <w:rsid w:val="005C785C"/>
    <w:rsid w:val="005C7A62"/>
    <w:rsid w:val="005D01AB"/>
    <w:rsid w:val="005D02EA"/>
    <w:rsid w:val="005D0834"/>
    <w:rsid w:val="005D1BC1"/>
    <w:rsid w:val="005D25CD"/>
    <w:rsid w:val="005D2B80"/>
    <w:rsid w:val="005D304C"/>
    <w:rsid w:val="005D339C"/>
    <w:rsid w:val="005D3DB6"/>
    <w:rsid w:val="005D50B1"/>
    <w:rsid w:val="005D6A5A"/>
    <w:rsid w:val="005D7DA2"/>
    <w:rsid w:val="005E07C8"/>
    <w:rsid w:val="005E0A90"/>
    <w:rsid w:val="005E1456"/>
    <w:rsid w:val="005E1F56"/>
    <w:rsid w:val="005E2421"/>
    <w:rsid w:val="005E2967"/>
    <w:rsid w:val="005E2B31"/>
    <w:rsid w:val="005E2C3E"/>
    <w:rsid w:val="005E30CC"/>
    <w:rsid w:val="005E313E"/>
    <w:rsid w:val="005E3977"/>
    <w:rsid w:val="005E42F7"/>
    <w:rsid w:val="005E4566"/>
    <w:rsid w:val="005E5275"/>
    <w:rsid w:val="005E5DAA"/>
    <w:rsid w:val="005F077F"/>
    <w:rsid w:val="005F484F"/>
    <w:rsid w:val="005F49FB"/>
    <w:rsid w:val="005F5B46"/>
    <w:rsid w:val="005F60A3"/>
    <w:rsid w:val="005F61E4"/>
    <w:rsid w:val="005F6610"/>
    <w:rsid w:val="005F722A"/>
    <w:rsid w:val="0060049A"/>
    <w:rsid w:val="00600AB3"/>
    <w:rsid w:val="00600F2E"/>
    <w:rsid w:val="00601952"/>
    <w:rsid w:val="006019C3"/>
    <w:rsid w:val="00601A71"/>
    <w:rsid w:val="00601BE6"/>
    <w:rsid w:val="0060208A"/>
    <w:rsid w:val="00602F8A"/>
    <w:rsid w:val="006035E1"/>
    <w:rsid w:val="0060366B"/>
    <w:rsid w:val="00604247"/>
    <w:rsid w:val="00605BE2"/>
    <w:rsid w:val="00607778"/>
    <w:rsid w:val="00607CFF"/>
    <w:rsid w:val="00607D42"/>
    <w:rsid w:val="0061049B"/>
    <w:rsid w:val="006104E2"/>
    <w:rsid w:val="0061084A"/>
    <w:rsid w:val="00612739"/>
    <w:rsid w:val="00612F72"/>
    <w:rsid w:val="00613EC3"/>
    <w:rsid w:val="00614A6D"/>
    <w:rsid w:val="00615B7B"/>
    <w:rsid w:val="006162ED"/>
    <w:rsid w:val="00616F3B"/>
    <w:rsid w:val="00621C38"/>
    <w:rsid w:val="00622CB4"/>
    <w:rsid w:val="00623D68"/>
    <w:rsid w:val="00624103"/>
    <w:rsid w:val="00624995"/>
    <w:rsid w:val="00624CCA"/>
    <w:rsid w:val="00626028"/>
    <w:rsid w:val="0062663B"/>
    <w:rsid w:val="00626C38"/>
    <w:rsid w:val="00626EA5"/>
    <w:rsid w:val="00630416"/>
    <w:rsid w:val="00630633"/>
    <w:rsid w:val="00630D11"/>
    <w:rsid w:val="00630FF1"/>
    <w:rsid w:val="00631893"/>
    <w:rsid w:val="00632734"/>
    <w:rsid w:val="006328DC"/>
    <w:rsid w:val="0063296E"/>
    <w:rsid w:val="00632CDE"/>
    <w:rsid w:val="00633DCD"/>
    <w:rsid w:val="006344DB"/>
    <w:rsid w:val="00635B89"/>
    <w:rsid w:val="00636CD4"/>
    <w:rsid w:val="0063726E"/>
    <w:rsid w:val="006413B5"/>
    <w:rsid w:val="006422F0"/>
    <w:rsid w:val="00643B06"/>
    <w:rsid w:val="006457CD"/>
    <w:rsid w:val="00645DB5"/>
    <w:rsid w:val="0064643F"/>
    <w:rsid w:val="00647129"/>
    <w:rsid w:val="00647563"/>
    <w:rsid w:val="00647F2C"/>
    <w:rsid w:val="006504E2"/>
    <w:rsid w:val="00650820"/>
    <w:rsid w:val="00650F75"/>
    <w:rsid w:val="0065251F"/>
    <w:rsid w:val="00652E7A"/>
    <w:rsid w:val="006532F9"/>
    <w:rsid w:val="00653C50"/>
    <w:rsid w:val="006562D0"/>
    <w:rsid w:val="00657543"/>
    <w:rsid w:val="0065793B"/>
    <w:rsid w:val="00657C5D"/>
    <w:rsid w:val="00660009"/>
    <w:rsid w:val="006605CC"/>
    <w:rsid w:val="00661C9C"/>
    <w:rsid w:val="006644DE"/>
    <w:rsid w:val="00665088"/>
    <w:rsid w:val="0066530C"/>
    <w:rsid w:val="00665D0F"/>
    <w:rsid w:val="00670FDA"/>
    <w:rsid w:val="0067135C"/>
    <w:rsid w:val="00672B10"/>
    <w:rsid w:val="00672CAD"/>
    <w:rsid w:val="00672CCC"/>
    <w:rsid w:val="00672EA8"/>
    <w:rsid w:val="0067533A"/>
    <w:rsid w:val="006757DD"/>
    <w:rsid w:val="00675C8E"/>
    <w:rsid w:val="00675C94"/>
    <w:rsid w:val="0067645B"/>
    <w:rsid w:val="006768C5"/>
    <w:rsid w:val="00677C31"/>
    <w:rsid w:val="006801C5"/>
    <w:rsid w:val="00681256"/>
    <w:rsid w:val="00682C1B"/>
    <w:rsid w:val="00683128"/>
    <w:rsid w:val="00683141"/>
    <w:rsid w:val="006831E4"/>
    <w:rsid w:val="00683936"/>
    <w:rsid w:val="00684BAB"/>
    <w:rsid w:val="00684C31"/>
    <w:rsid w:val="00684F6F"/>
    <w:rsid w:val="0068527B"/>
    <w:rsid w:val="00685BC1"/>
    <w:rsid w:val="00686682"/>
    <w:rsid w:val="00686B66"/>
    <w:rsid w:val="0068738E"/>
    <w:rsid w:val="006876AD"/>
    <w:rsid w:val="006878FB"/>
    <w:rsid w:val="006904AB"/>
    <w:rsid w:val="00690F03"/>
    <w:rsid w:val="00691670"/>
    <w:rsid w:val="006919D4"/>
    <w:rsid w:val="0069314C"/>
    <w:rsid w:val="00695078"/>
    <w:rsid w:val="0069528A"/>
    <w:rsid w:val="0069547E"/>
    <w:rsid w:val="006963C8"/>
    <w:rsid w:val="00697162"/>
    <w:rsid w:val="006977B0"/>
    <w:rsid w:val="006A09EA"/>
    <w:rsid w:val="006A1809"/>
    <w:rsid w:val="006A1BFB"/>
    <w:rsid w:val="006A211A"/>
    <w:rsid w:val="006A2CA7"/>
    <w:rsid w:val="006A2FD0"/>
    <w:rsid w:val="006A3645"/>
    <w:rsid w:val="006A4513"/>
    <w:rsid w:val="006A47AB"/>
    <w:rsid w:val="006A49E8"/>
    <w:rsid w:val="006A4C75"/>
    <w:rsid w:val="006A4FA7"/>
    <w:rsid w:val="006A5A83"/>
    <w:rsid w:val="006A64C2"/>
    <w:rsid w:val="006A7327"/>
    <w:rsid w:val="006A7610"/>
    <w:rsid w:val="006A7CB8"/>
    <w:rsid w:val="006A7E2F"/>
    <w:rsid w:val="006B0278"/>
    <w:rsid w:val="006B0AA2"/>
    <w:rsid w:val="006B0B18"/>
    <w:rsid w:val="006B10BC"/>
    <w:rsid w:val="006B177B"/>
    <w:rsid w:val="006B1B07"/>
    <w:rsid w:val="006B2338"/>
    <w:rsid w:val="006B2780"/>
    <w:rsid w:val="006B2C50"/>
    <w:rsid w:val="006B2F5C"/>
    <w:rsid w:val="006B3BF2"/>
    <w:rsid w:val="006B3D07"/>
    <w:rsid w:val="006B4D27"/>
    <w:rsid w:val="006B4E80"/>
    <w:rsid w:val="006B6822"/>
    <w:rsid w:val="006B696B"/>
    <w:rsid w:val="006B7074"/>
    <w:rsid w:val="006B7FF1"/>
    <w:rsid w:val="006C0C2D"/>
    <w:rsid w:val="006C2B10"/>
    <w:rsid w:val="006C3719"/>
    <w:rsid w:val="006C49C5"/>
    <w:rsid w:val="006C502B"/>
    <w:rsid w:val="006C5161"/>
    <w:rsid w:val="006C5368"/>
    <w:rsid w:val="006C5AAE"/>
    <w:rsid w:val="006C5FE6"/>
    <w:rsid w:val="006C6B2C"/>
    <w:rsid w:val="006D0AE8"/>
    <w:rsid w:val="006D0FB8"/>
    <w:rsid w:val="006D11A2"/>
    <w:rsid w:val="006D21D7"/>
    <w:rsid w:val="006D3EC4"/>
    <w:rsid w:val="006D5855"/>
    <w:rsid w:val="006D5959"/>
    <w:rsid w:val="006D6DD2"/>
    <w:rsid w:val="006E0BF6"/>
    <w:rsid w:val="006E0C91"/>
    <w:rsid w:val="006E0C95"/>
    <w:rsid w:val="006E119A"/>
    <w:rsid w:val="006E11F0"/>
    <w:rsid w:val="006E126F"/>
    <w:rsid w:val="006E1E07"/>
    <w:rsid w:val="006E2C8A"/>
    <w:rsid w:val="006E2FD2"/>
    <w:rsid w:val="006E3BC1"/>
    <w:rsid w:val="006E4FE3"/>
    <w:rsid w:val="006E5CCD"/>
    <w:rsid w:val="006E5EBE"/>
    <w:rsid w:val="006E650D"/>
    <w:rsid w:val="006E7635"/>
    <w:rsid w:val="006F10AB"/>
    <w:rsid w:val="006F1A9D"/>
    <w:rsid w:val="006F1FD2"/>
    <w:rsid w:val="006F2488"/>
    <w:rsid w:val="006F2A7A"/>
    <w:rsid w:val="006F3E8E"/>
    <w:rsid w:val="006F406C"/>
    <w:rsid w:val="006F452E"/>
    <w:rsid w:val="006F48D9"/>
    <w:rsid w:val="006F5708"/>
    <w:rsid w:val="006F5C6F"/>
    <w:rsid w:val="006F5CD1"/>
    <w:rsid w:val="006F6EA6"/>
    <w:rsid w:val="006F7290"/>
    <w:rsid w:val="007004DA"/>
    <w:rsid w:val="007007FD"/>
    <w:rsid w:val="0070110A"/>
    <w:rsid w:val="00701ED3"/>
    <w:rsid w:val="0070201F"/>
    <w:rsid w:val="007025A3"/>
    <w:rsid w:val="00702B26"/>
    <w:rsid w:val="00702F52"/>
    <w:rsid w:val="00703C93"/>
    <w:rsid w:val="00704640"/>
    <w:rsid w:val="007059A4"/>
    <w:rsid w:val="00705BF2"/>
    <w:rsid w:val="00705CF8"/>
    <w:rsid w:val="00705DFC"/>
    <w:rsid w:val="00706514"/>
    <w:rsid w:val="0070667D"/>
    <w:rsid w:val="00706680"/>
    <w:rsid w:val="007071BC"/>
    <w:rsid w:val="00707282"/>
    <w:rsid w:val="00707BD5"/>
    <w:rsid w:val="00710F04"/>
    <w:rsid w:val="00711058"/>
    <w:rsid w:val="00711403"/>
    <w:rsid w:val="007117FF"/>
    <w:rsid w:val="00711C5F"/>
    <w:rsid w:val="00711CCE"/>
    <w:rsid w:val="007150E4"/>
    <w:rsid w:val="00715143"/>
    <w:rsid w:val="0071553E"/>
    <w:rsid w:val="00716016"/>
    <w:rsid w:val="00716250"/>
    <w:rsid w:val="007214F3"/>
    <w:rsid w:val="00722ED3"/>
    <w:rsid w:val="007233F5"/>
    <w:rsid w:val="007234AA"/>
    <w:rsid w:val="00723B4A"/>
    <w:rsid w:val="007242DA"/>
    <w:rsid w:val="00725ED7"/>
    <w:rsid w:val="007278C8"/>
    <w:rsid w:val="0073033D"/>
    <w:rsid w:val="0073058F"/>
    <w:rsid w:val="00730F0C"/>
    <w:rsid w:val="00731FF0"/>
    <w:rsid w:val="0073216E"/>
    <w:rsid w:val="00734285"/>
    <w:rsid w:val="0073487D"/>
    <w:rsid w:val="00734CF8"/>
    <w:rsid w:val="00734FE4"/>
    <w:rsid w:val="0073573E"/>
    <w:rsid w:val="00735E81"/>
    <w:rsid w:val="007379D8"/>
    <w:rsid w:val="00737CF6"/>
    <w:rsid w:val="007419B4"/>
    <w:rsid w:val="00741A5E"/>
    <w:rsid w:val="007426A6"/>
    <w:rsid w:val="0074312D"/>
    <w:rsid w:val="007433E9"/>
    <w:rsid w:val="00743D68"/>
    <w:rsid w:val="00743F6B"/>
    <w:rsid w:val="00744A67"/>
    <w:rsid w:val="00744DB9"/>
    <w:rsid w:val="00745484"/>
    <w:rsid w:val="007466D2"/>
    <w:rsid w:val="00746F61"/>
    <w:rsid w:val="0074707D"/>
    <w:rsid w:val="0074769D"/>
    <w:rsid w:val="007508DE"/>
    <w:rsid w:val="00750A57"/>
    <w:rsid w:val="00751A54"/>
    <w:rsid w:val="00751B1F"/>
    <w:rsid w:val="00751C16"/>
    <w:rsid w:val="0075224F"/>
    <w:rsid w:val="00753FA3"/>
    <w:rsid w:val="0075402C"/>
    <w:rsid w:val="00754096"/>
    <w:rsid w:val="00754221"/>
    <w:rsid w:val="00754E25"/>
    <w:rsid w:val="0075515A"/>
    <w:rsid w:val="0075574F"/>
    <w:rsid w:val="00755E27"/>
    <w:rsid w:val="00756881"/>
    <w:rsid w:val="00756E5D"/>
    <w:rsid w:val="00756E6A"/>
    <w:rsid w:val="0075775B"/>
    <w:rsid w:val="00760FC7"/>
    <w:rsid w:val="00763629"/>
    <w:rsid w:val="00763C57"/>
    <w:rsid w:val="00766C56"/>
    <w:rsid w:val="00767CB9"/>
    <w:rsid w:val="0077054C"/>
    <w:rsid w:val="00771B00"/>
    <w:rsid w:val="007725A8"/>
    <w:rsid w:val="007739A1"/>
    <w:rsid w:val="00773D31"/>
    <w:rsid w:val="00774A8A"/>
    <w:rsid w:val="0077544A"/>
    <w:rsid w:val="007764CA"/>
    <w:rsid w:val="007771BE"/>
    <w:rsid w:val="00777F5D"/>
    <w:rsid w:val="00780A39"/>
    <w:rsid w:val="00780AA6"/>
    <w:rsid w:val="00780DFB"/>
    <w:rsid w:val="00782AEE"/>
    <w:rsid w:val="00784A5A"/>
    <w:rsid w:val="00785916"/>
    <w:rsid w:val="00785BEB"/>
    <w:rsid w:val="00786CD4"/>
    <w:rsid w:val="0078740A"/>
    <w:rsid w:val="0078786A"/>
    <w:rsid w:val="00790510"/>
    <w:rsid w:val="00790A9E"/>
    <w:rsid w:val="00791670"/>
    <w:rsid w:val="00792FA3"/>
    <w:rsid w:val="007937C4"/>
    <w:rsid w:val="00794EA1"/>
    <w:rsid w:val="0079502C"/>
    <w:rsid w:val="007957AB"/>
    <w:rsid w:val="007957BB"/>
    <w:rsid w:val="007957F2"/>
    <w:rsid w:val="00795911"/>
    <w:rsid w:val="0079638E"/>
    <w:rsid w:val="00796DE6"/>
    <w:rsid w:val="00797497"/>
    <w:rsid w:val="007A0727"/>
    <w:rsid w:val="007A10AB"/>
    <w:rsid w:val="007A26BD"/>
    <w:rsid w:val="007A2894"/>
    <w:rsid w:val="007A2CC7"/>
    <w:rsid w:val="007A2E6E"/>
    <w:rsid w:val="007A375B"/>
    <w:rsid w:val="007A4F03"/>
    <w:rsid w:val="007A5130"/>
    <w:rsid w:val="007A6507"/>
    <w:rsid w:val="007A7E5A"/>
    <w:rsid w:val="007B0384"/>
    <w:rsid w:val="007B092B"/>
    <w:rsid w:val="007B0F16"/>
    <w:rsid w:val="007B1F10"/>
    <w:rsid w:val="007B2139"/>
    <w:rsid w:val="007B2372"/>
    <w:rsid w:val="007B3194"/>
    <w:rsid w:val="007B44A9"/>
    <w:rsid w:val="007B4AB9"/>
    <w:rsid w:val="007B4E41"/>
    <w:rsid w:val="007B6B5B"/>
    <w:rsid w:val="007B6C1C"/>
    <w:rsid w:val="007B79A1"/>
    <w:rsid w:val="007B7C42"/>
    <w:rsid w:val="007C24C8"/>
    <w:rsid w:val="007C259C"/>
    <w:rsid w:val="007C26F6"/>
    <w:rsid w:val="007C39CB"/>
    <w:rsid w:val="007C50E3"/>
    <w:rsid w:val="007C5E05"/>
    <w:rsid w:val="007C6A0F"/>
    <w:rsid w:val="007C6B0E"/>
    <w:rsid w:val="007C6CDB"/>
    <w:rsid w:val="007C708F"/>
    <w:rsid w:val="007C74C2"/>
    <w:rsid w:val="007D03C0"/>
    <w:rsid w:val="007D07AE"/>
    <w:rsid w:val="007D0DF8"/>
    <w:rsid w:val="007D1858"/>
    <w:rsid w:val="007D1A64"/>
    <w:rsid w:val="007D1CD3"/>
    <w:rsid w:val="007D2F6C"/>
    <w:rsid w:val="007D3582"/>
    <w:rsid w:val="007D4CE8"/>
    <w:rsid w:val="007D50A3"/>
    <w:rsid w:val="007D5560"/>
    <w:rsid w:val="007D6E2F"/>
    <w:rsid w:val="007E01F9"/>
    <w:rsid w:val="007E0858"/>
    <w:rsid w:val="007E1A92"/>
    <w:rsid w:val="007E22ED"/>
    <w:rsid w:val="007E2937"/>
    <w:rsid w:val="007E29E3"/>
    <w:rsid w:val="007E6156"/>
    <w:rsid w:val="007E62CC"/>
    <w:rsid w:val="007E6F5C"/>
    <w:rsid w:val="007E73BA"/>
    <w:rsid w:val="007E7DF2"/>
    <w:rsid w:val="007F0866"/>
    <w:rsid w:val="007F2995"/>
    <w:rsid w:val="007F385B"/>
    <w:rsid w:val="007F4273"/>
    <w:rsid w:val="007F4DD7"/>
    <w:rsid w:val="007F4F39"/>
    <w:rsid w:val="007F63FF"/>
    <w:rsid w:val="007F6AF0"/>
    <w:rsid w:val="007F6F83"/>
    <w:rsid w:val="007F7E7A"/>
    <w:rsid w:val="007F7FAD"/>
    <w:rsid w:val="008033D4"/>
    <w:rsid w:val="00803DE5"/>
    <w:rsid w:val="00804148"/>
    <w:rsid w:val="008047D7"/>
    <w:rsid w:val="00804AD6"/>
    <w:rsid w:val="0080506C"/>
    <w:rsid w:val="00806633"/>
    <w:rsid w:val="00806A5D"/>
    <w:rsid w:val="008079C0"/>
    <w:rsid w:val="00807ED7"/>
    <w:rsid w:val="00811185"/>
    <w:rsid w:val="008112A8"/>
    <w:rsid w:val="0081161C"/>
    <w:rsid w:val="008122F5"/>
    <w:rsid w:val="00812513"/>
    <w:rsid w:val="008129D3"/>
    <w:rsid w:val="00812A70"/>
    <w:rsid w:val="00814719"/>
    <w:rsid w:val="00814A6E"/>
    <w:rsid w:val="00814DD2"/>
    <w:rsid w:val="00814EED"/>
    <w:rsid w:val="00815DA7"/>
    <w:rsid w:val="00815EF7"/>
    <w:rsid w:val="008164D0"/>
    <w:rsid w:val="00816579"/>
    <w:rsid w:val="00817611"/>
    <w:rsid w:val="00820050"/>
    <w:rsid w:val="0082017D"/>
    <w:rsid w:val="00820475"/>
    <w:rsid w:val="00822204"/>
    <w:rsid w:val="008241BE"/>
    <w:rsid w:val="0082456B"/>
    <w:rsid w:val="00825A74"/>
    <w:rsid w:val="00826C1A"/>
    <w:rsid w:val="00830014"/>
    <w:rsid w:val="0083050B"/>
    <w:rsid w:val="00830901"/>
    <w:rsid w:val="00830D14"/>
    <w:rsid w:val="00831738"/>
    <w:rsid w:val="008317D4"/>
    <w:rsid w:val="008317EF"/>
    <w:rsid w:val="00831A56"/>
    <w:rsid w:val="00831B30"/>
    <w:rsid w:val="00832496"/>
    <w:rsid w:val="00832D28"/>
    <w:rsid w:val="00833048"/>
    <w:rsid w:val="00833516"/>
    <w:rsid w:val="00834097"/>
    <w:rsid w:val="008358E0"/>
    <w:rsid w:val="00835D4E"/>
    <w:rsid w:val="00835F3E"/>
    <w:rsid w:val="00835F43"/>
    <w:rsid w:val="008362B6"/>
    <w:rsid w:val="008364BF"/>
    <w:rsid w:val="00837564"/>
    <w:rsid w:val="008401A2"/>
    <w:rsid w:val="0084039C"/>
    <w:rsid w:val="008408CD"/>
    <w:rsid w:val="00841388"/>
    <w:rsid w:val="00841547"/>
    <w:rsid w:val="008418C9"/>
    <w:rsid w:val="00841E41"/>
    <w:rsid w:val="008421CA"/>
    <w:rsid w:val="00843302"/>
    <w:rsid w:val="00843496"/>
    <w:rsid w:val="00843A8F"/>
    <w:rsid w:val="008440FA"/>
    <w:rsid w:val="0084458C"/>
    <w:rsid w:val="00845416"/>
    <w:rsid w:val="00845A36"/>
    <w:rsid w:val="00846659"/>
    <w:rsid w:val="00846766"/>
    <w:rsid w:val="008467DF"/>
    <w:rsid w:val="0084702D"/>
    <w:rsid w:val="0084708F"/>
    <w:rsid w:val="00850B48"/>
    <w:rsid w:val="008514D2"/>
    <w:rsid w:val="00852C83"/>
    <w:rsid w:val="00853807"/>
    <w:rsid w:val="00853BF7"/>
    <w:rsid w:val="00853C1F"/>
    <w:rsid w:val="00854240"/>
    <w:rsid w:val="00854E58"/>
    <w:rsid w:val="00855BE9"/>
    <w:rsid w:val="00855EDF"/>
    <w:rsid w:val="008568B0"/>
    <w:rsid w:val="00856A32"/>
    <w:rsid w:val="00856A43"/>
    <w:rsid w:val="00856C01"/>
    <w:rsid w:val="00856EF6"/>
    <w:rsid w:val="00857457"/>
    <w:rsid w:val="008577F9"/>
    <w:rsid w:val="008601A6"/>
    <w:rsid w:val="00860E48"/>
    <w:rsid w:val="008611C2"/>
    <w:rsid w:val="0086170A"/>
    <w:rsid w:val="00863ED3"/>
    <w:rsid w:val="00863FA9"/>
    <w:rsid w:val="008642CB"/>
    <w:rsid w:val="00865D4B"/>
    <w:rsid w:val="008660AB"/>
    <w:rsid w:val="0086660F"/>
    <w:rsid w:val="00866981"/>
    <w:rsid w:val="008669C0"/>
    <w:rsid w:val="00866F1E"/>
    <w:rsid w:val="00867583"/>
    <w:rsid w:val="0086773E"/>
    <w:rsid w:val="00867926"/>
    <w:rsid w:val="00867D53"/>
    <w:rsid w:val="00867E1C"/>
    <w:rsid w:val="00867F10"/>
    <w:rsid w:val="00871FC4"/>
    <w:rsid w:val="0087204C"/>
    <w:rsid w:val="00872CBA"/>
    <w:rsid w:val="0087451B"/>
    <w:rsid w:val="0087573A"/>
    <w:rsid w:val="00875BD3"/>
    <w:rsid w:val="00875F2B"/>
    <w:rsid w:val="00876056"/>
    <w:rsid w:val="008770D9"/>
    <w:rsid w:val="008770F7"/>
    <w:rsid w:val="00880E64"/>
    <w:rsid w:val="00881BA6"/>
    <w:rsid w:val="00882A3D"/>
    <w:rsid w:val="00882C27"/>
    <w:rsid w:val="00883861"/>
    <w:rsid w:val="00885577"/>
    <w:rsid w:val="00885C67"/>
    <w:rsid w:val="00885D9C"/>
    <w:rsid w:val="00886A80"/>
    <w:rsid w:val="00887E5F"/>
    <w:rsid w:val="008906A4"/>
    <w:rsid w:val="00891140"/>
    <w:rsid w:val="008917C6"/>
    <w:rsid w:val="00891D43"/>
    <w:rsid w:val="0089218B"/>
    <w:rsid w:val="008921BE"/>
    <w:rsid w:val="00892C23"/>
    <w:rsid w:val="00893F92"/>
    <w:rsid w:val="00894E55"/>
    <w:rsid w:val="00894FE2"/>
    <w:rsid w:val="00895568"/>
    <w:rsid w:val="008956FA"/>
    <w:rsid w:val="008960F8"/>
    <w:rsid w:val="00896575"/>
    <w:rsid w:val="00896FD4"/>
    <w:rsid w:val="008A0600"/>
    <w:rsid w:val="008A14EC"/>
    <w:rsid w:val="008A1BF6"/>
    <w:rsid w:val="008A2B0C"/>
    <w:rsid w:val="008A2D5F"/>
    <w:rsid w:val="008A34CB"/>
    <w:rsid w:val="008A35E2"/>
    <w:rsid w:val="008A3740"/>
    <w:rsid w:val="008A374F"/>
    <w:rsid w:val="008A3BB5"/>
    <w:rsid w:val="008A4A26"/>
    <w:rsid w:val="008A588C"/>
    <w:rsid w:val="008A6183"/>
    <w:rsid w:val="008A648B"/>
    <w:rsid w:val="008A74EC"/>
    <w:rsid w:val="008A786D"/>
    <w:rsid w:val="008A7A03"/>
    <w:rsid w:val="008A7CFA"/>
    <w:rsid w:val="008B0A67"/>
    <w:rsid w:val="008B0D7D"/>
    <w:rsid w:val="008B133D"/>
    <w:rsid w:val="008B2A2C"/>
    <w:rsid w:val="008B2A9B"/>
    <w:rsid w:val="008B5FA0"/>
    <w:rsid w:val="008B6091"/>
    <w:rsid w:val="008B66A8"/>
    <w:rsid w:val="008B7146"/>
    <w:rsid w:val="008B75F6"/>
    <w:rsid w:val="008B7C13"/>
    <w:rsid w:val="008B7F90"/>
    <w:rsid w:val="008C1A99"/>
    <w:rsid w:val="008C2A16"/>
    <w:rsid w:val="008C2E4C"/>
    <w:rsid w:val="008C2E91"/>
    <w:rsid w:val="008C2F6B"/>
    <w:rsid w:val="008C3455"/>
    <w:rsid w:val="008C4F22"/>
    <w:rsid w:val="008C5109"/>
    <w:rsid w:val="008C5428"/>
    <w:rsid w:val="008C5EBA"/>
    <w:rsid w:val="008C62D5"/>
    <w:rsid w:val="008C6B1E"/>
    <w:rsid w:val="008D0880"/>
    <w:rsid w:val="008D0A01"/>
    <w:rsid w:val="008D0C6B"/>
    <w:rsid w:val="008D1A81"/>
    <w:rsid w:val="008D457B"/>
    <w:rsid w:val="008D49AE"/>
    <w:rsid w:val="008D51D7"/>
    <w:rsid w:val="008D5671"/>
    <w:rsid w:val="008D63CD"/>
    <w:rsid w:val="008D7261"/>
    <w:rsid w:val="008E0215"/>
    <w:rsid w:val="008E17D4"/>
    <w:rsid w:val="008E1D3A"/>
    <w:rsid w:val="008E2515"/>
    <w:rsid w:val="008E37B3"/>
    <w:rsid w:val="008E3B98"/>
    <w:rsid w:val="008E4F52"/>
    <w:rsid w:val="008E67D7"/>
    <w:rsid w:val="008E69B4"/>
    <w:rsid w:val="008E6B19"/>
    <w:rsid w:val="008E6EDC"/>
    <w:rsid w:val="008E717D"/>
    <w:rsid w:val="008E76EE"/>
    <w:rsid w:val="008F0404"/>
    <w:rsid w:val="008F0511"/>
    <w:rsid w:val="008F0558"/>
    <w:rsid w:val="008F161D"/>
    <w:rsid w:val="008F3888"/>
    <w:rsid w:val="008F4C62"/>
    <w:rsid w:val="008F5033"/>
    <w:rsid w:val="008F568D"/>
    <w:rsid w:val="008F7319"/>
    <w:rsid w:val="008F7563"/>
    <w:rsid w:val="008F758E"/>
    <w:rsid w:val="0090003D"/>
    <w:rsid w:val="00900271"/>
    <w:rsid w:val="00900501"/>
    <w:rsid w:val="009006AF"/>
    <w:rsid w:val="009009C6"/>
    <w:rsid w:val="00900AA7"/>
    <w:rsid w:val="00901396"/>
    <w:rsid w:val="0090152F"/>
    <w:rsid w:val="009025A0"/>
    <w:rsid w:val="00902AFE"/>
    <w:rsid w:val="00902B99"/>
    <w:rsid w:val="0090311C"/>
    <w:rsid w:val="009035D7"/>
    <w:rsid w:val="0090386C"/>
    <w:rsid w:val="00903EDF"/>
    <w:rsid w:val="00903F35"/>
    <w:rsid w:val="00903F6A"/>
    <w:rsid w:val="00904705"/>
    <w:rsid w:val="00904D24"/>
    <w:rsid w:val="00904F6A"/>
    <w:rsid w:val="00905EF1"/>
    <w:rsid w:val="00907361"/>
    <w:rsid w:val="009074B8"/>
    <w:rsid w:val="009101B4"/>
    <w:rsid w:val="0091020A"/>
    <w:rsid w:val="009103A2"/>
    <w:rsid w:val="00910B6A"/>
    <w:rsid w:val="00911133"/>
    <w:rsid w:val="009116F6"/>
    <w:rsid w:val="00912084"/>
    <w:rsid w:val="00912BAF"/>
    <w:rsid w:val="00913973"/>
    <w:rsid w:val="00914C28"/>
    <w:rsid w:val="009150DB"/>
    <w:rsid w:val="00915436"/>
    <w:rsid w:val="009158F8"/>
    <w:rsid w:val="00915A76"/>
    <w:rsid w:val="00915A83"/>
    <w:rsid w:val="00916A91"/>
    <w:rsid w:val="00916DA8"/>
    <w:rsid w:val="00917835"/>
    <w:rsid w:val="0091799E"/>
    <w:rsid w:val="00917ABA"/>
    <w:rsid w:val="00920561"/>
    <w:rsid w:val="0092151A"/>
    <w:rsid w:val="00921977"/>
    <w:rsid w:val="00921A7D"/>
    <w:rsid w:val="0092216F"/>
    <w:rsid w:val="009222BA"/>
    <w:rsid w:val="009225AE"/>
    <w:rsid w:val="009232EB"/>
    <w:rsid w:val="00923523"/>
    <w:rsid w:val="009235C5"/>
    <w:rsid w:val="0092420D"/>
    <w:rsid w:val="009246D6"/>
    <w:rsid w:val="00924CBB"/>
    <w:rsid w:val="00924CC1"/>
    <w:rsid w:val="00925901"/>
    <w:rsid w:val="0092614E"/>
    <w:rsid w:val="00926CF7"/>
    <w:rsid w:val="00927359"/>
    <w:rsid w:val="00927889"/>
    <w:rsid w:val="0092790F"/>
    <w:rsid w:val="00927D55"/>
    <w:rsid w:val="00927E67"/>
    <w:rsid w:val="00930B24"/>
    <w:rsid w:val="00930E14"/>
    <w:rsid w:val="009317F5"/>
    <w:rsid w:val="00931975"/>
    <w:rsid w:val="009324A2"/>
    <w:rsid w:val="0093283B"/>
    <w:rsid w:val="009337AF"/>
    <w:rsid w:val="00934051"/>
    <w:rsid w:val="0093433E"/>
    <w:rsid w:val="00935774"/>
    <w:rsid w:val="00936670"/>
    <w:rsid w:val="00936EAD"/>
    <w:rsid w:val="00942266"/>
    <w:rsid w:val="009430E6"/>
    <w:rsid w:val="00943652"/>
    <w:rsid w:val="00943F3A"/>
    <w:rsid w:val="009457A0"/>
    <w:rsid w:val="0094617A"/>
    <w:rsid w:val="009464C7"/>
    <w:rsid w:val="009468F5"/>
    <w:rsid w:val="00946974"/>
    <w:rsid w:val="00946D97"/>
    <w:rsid w:val="00947D46"/>
    <w:rsid w:val="00952F85"/>
    <w:rsid w:val="00953D76"/>
    <w:rsid w:val="00953F01"/>
    <w:rsid w:val="009542B4"/>
    <w:rsid w:val="00954E74"/>
    <w:rsid w:val="00955604"/>
    <w:rsid w:val="00956238"/>
    <w:rsid w:val="009564F2"/>
    <w:rsid w:val="00957031"/>
    <w:rsid w:val="00957169"/>
    <w:rsid w:val="00957457"/>
    <w:rsid w:val="00957A9B"/>
    <w:rsid w:val="00957C9C"/>
    <w:rsid w:val="00960293"/>
    <w:rsid w:val="0096093C"/>
    <w:rsid w:val="00960D44"/>
    <w:rsid w:val="00961E27"/>
    <w:rsid w:val="0096279E"/>
    <w:rsid w:val="00962C67"/>
    <w:rsid w:val="009632F2"/>
    <w:rsid w:val="00964161"/>
    <w:rsid w:val="009657FF"/>
    <w:rsid w:val="009658E3"/>
    <w:rsid w:val="009674E5"/>
    <w:rsid w:val="009716FB"/>
    <w:rsid w:val="00972AF1"/>
    <w:rsid w:val="00974A88"/>
    <w:rsid w:val="0097520E"/>
    <w:rsid w:val="009766B7"/>
    <w:rsid w:val="00976EB1"/>
    <w:rsid w:val="00977C0F"/>
    <w:rsid w:val="009819AC"/>
    <w:rsid w:val="00981D78"/>
    <w:rsid w:val="00983EF2"/>
    <w:rsid w:val="00983F2E"/>
    <w:rsid w:val="0098420C"/>
    <w:rsid w:val="00984E24"/>
    <w:rsid w:val="009863BD"/>
    <w:rsid w:val="00986C75"/>
    <w:rsid w:val="0098788A"/>
    <w:rsid w:val="00990044"/>
    <w:rsid w:val="00990C5D"/>
    <w:rsid w:val="009910B4"/>
    <w:rsid w:val="00991D28"/>
    <w:rsid w:val="00992470"/>
    <w:rsid w:val="009925D3"/>
    <w:rsid w:val="0099279F"/>
    <w:rsid w:val="00993924"/>
    <w:rsid w:val="00993AF0"/>
    <w:rsid w:val="00993F5E"/>
    <w:rsid w:val="00994092"/>
    <w:rsid w:val="009940E2"/>
    <w:rsid w:val="009946FB"/>
    <w:rsid w:val="00994EED"/>
    <w:rsid w:val="00996575"/>
    <w:rsid w:val="00997A92"/>
    <w:rsid w:val="009A0AA8"/>
    <w:rsid w:val="009A0B15"/>
    <w:rsid w:val="009A141A"/>
    <w:rsid w:val="009A21C6"/>
    <w:rsid w:val="009A2A7A"/>
    <w:rsid w:val="009A2F17"/>
    <w:rsid w:val="009A331A"/>
    <w:rsid w:val="009A4213"/>
    <w:rsid w:val="009A4E78"/>
    <w:rsid w:val="009A50E6"/>
    <w:rsid w:val="009A5490"/>
    <w:rsid w:val="009A58CA"/>
    <w:rsid w:val="009A68B4"/>
    <w:rsid w:val="009A796A"/>
    <w:rsid w:val="009B0AC8"/>
    <w:rsid w:val="009B14FF"/>
    <w:rsid w:val="009B18F9"/>
    <w:rsid w:val="009B1E5E"/>
    <w:rsid w:val="009B243A"/>
    <w:rsid w:val="009B2A9A"/>
    <w:rsid w:val="009B40B9"/>
    <w:rsid w:val="009B42A7"/>
    <w:rsid w:val="009B60B7"/>
    <w:rsid w:val="009B6129"/>
    <w:rsid w:val="009B6436"/>
    <w:rsid w:val="009B683F"/>
    <w:rsid w:val="009C0B67"/>
    <w:rsid w:val="009C0C12"/>
    <w:rsid w:val="009C0C47"/>
    <w:rsid w:val="009C137B"/>
    <w:rsid w:val="009C1792"/>
    <w:rsid w:val="009C1B45"/>
    <w:rsid w:val="009C2077"/>
    <w:rsid w:val="009C32EE"/>
    <w:rsid w:val="009C3875"/>
    <w:rsid w:val="009C48DE"/>
    <w:rsid w:val="009C4F4E"/>
    <w:rsid w:val="009C524A"/>
    <w:rsid w:val="009C5473"/>
    <w:rsid w:val="009C633B"/>
    <w:rsid w:val="009C6723"/>
    <w:rsid w:val="009C67D4"/>
    <w:rsid w:val="009C7B99"/>
    <w:rsid w:val="009D1283"/>
    <w:rsid w:val="009D2E41"/>
    <w:rsid w:val="009D4774"/>
    <w:rsid w:val="009D4F16"/>
    <w:rsid w:val="009D5084"/>
    <w:rsid w:val="009D5D14"/>
    <w:rsid w:val="009D69DD"/>
    <w:rsid w:val="009D73AF"/>
    <w:rsid w:val="009D75FD"/>
    <w:rsid w:val="009E021E"/>
    <w:rsid w:val="009E0FBC"/>
    <w:rsid w:val="009E1609"/>
    <w:rsid w:val="009E3691"/>
    <w:rsid w:val="009E41D9"/>
    <w:rsid w:val="009E55F5"/>
    <w:rsid w:val="009E64CA"/>
    <w:rsid w:val="009E76C8"/>
    <w:rsid w:val="009E7A32"/>
    <w:rsid w:val="009F00A5"/>
    <w:rsid w:val="009F06CD"/>
    <w:rsid w:val="009F1B64"/>
    <w:rsid w:val="009F2C30"/>
    <w:rsid w:val="009F3569"/>
    <w:rsid w:val="009F3667"/>
    <w:rsid w:val="009F3E41"/>
    <w:rsid w:val="009F3EBC"/>
    <w:rsid w:val="009F3F5B"/>
    <w:rsid w:val="009F4001"/>
    <w:rsid w:val="009F4738"/>
    <w:rsid w:val="009F4D27"/>
    <w:rsid w:val="009F55D9"/>
    <w:rsid w:val="009F671A"/>
    <w:rsid w:val="00A005C3"/>
    <w:rsid w:val="00A023DB"/>
    <w:rsid w:val="00A028CF"/>
    <w:rsid w:val="00A02ED6"/>
    <w:rsid w:val="00A03173"/>
    <w:rsid w:val="00A03401"/>
    <w:rsid w:val="00A03C7A"/>
    <w:rsid w:val="00A03E63"/>
    <w:rsid w:val="00A03F2F"/>
    <w:rsid w:val="00A048AC"/>
    <w:rsid w:val="00A04C71"/>
    <w:rsid w:val="00A05D25"/>
    <w:rsid w:val="00A10552"/>
    <w:rsid w:val="00A10C96"/>
    <w:rsid w:val="00A11151"/>
    <w:rsid w:val="00A1168D"/>
    <w:rsid w:val="00A11860"/>
    <w:rsid w:val="00A122C3"/>
    <w:rsid w:val="00A12531"/>
    <w:rsid w:val="00A129B5"/>
    <w:rsid w:val="00A12DC7"/>
    <w:rsid w:val="00A13FF9"/>
    <w:rsid w:val="00A15664"/>
    <w:rsid w:val="00A17DAA"/>
    <w:rsid w:val="00A17FB0"/>
    <w:rsid w:val="00A2018C"/>
    <w:rsid w:val="00A20241"/>
    <w:rsid w:val="00A20F25"/>
    <w:rsid w:val="00A21434"/>
    <w:rsid w:val="00A22076"/>
    <w:rsid w:val="00A236A0"/>
    <w:rsid w:val="00A239C6"/>
    <w:rsid w:val="00A23E60"/>
    <w:rsid w:val="00A23E85"/>
    <w:rsid w:val="00A25E8A"/>
    <w:rsid w:val="00A25E99"/>
    <w:rsid w:val="00A265CE"/>
    <w:rsid w:val="00A26AE1"/>
    <w:rsid w:val="00A2732C"/>
    <w:rsid w:val="00A275B5"/>
    <w:rsid w:val="00A30A95"/>
    <w:rsid w:val="00A30EA0"/>
    <w:rsid w:val="00A311E3"/>
    <w:rsid w:val="00A32F68"/>
    <w:rsid w:val="00A335C6"/>
    <w:rsid w:val="00A3411E"/>
    <w:rsid w:val="00A35194"/>
    <w:rsid w:val="00A35CA0"/>
    <w:rsid w:val="00A367F8"/>
    <w:rsid w:val="00A3696E"/>
    <w:rsid w:val="00A36ED9"/>
    <w:rsid w:val="00A41CAD"/>
    <w:rsid w:val="00A42029"/>
    <w:rsid w:val="00A421DB"/>
    <w:rsid w:val="00A4465F"/>
    <w:rsid w:val="00A44B03"/>
    <w:rsid w:val="00A4520A"/>
    <w:rsid w:val="00A454CF"/>
    <w:rsid w:val="00A4555B"/>
    <w:rsid w:val="00A45B23"/>
    <w:rsid w:val="00A45C3B"/>
    <w:rsid w:val="00A45EEA"/>
    <w:rsid w:val="00A467E6"/>
    <w:rsid w:val="00A46FA6"/>
    <w:rsid w:val="00A47155"/>
    <w:rsid w:val="00A5001C"/>
    <w:rsid w:val="00A511F4"/>
    <w:rsid w:val="00A51708"/>
    <w:rsid w:val="00A51CC0"/>
    <w:rsid w:val="00A5245F"/>
    <w:rsid w:val="00A5571A"/>
    <w:rsid w:val="00A55B7C"/>
    <w:rsid w:val="00A568A1"/>
    <w:rsid w:val="00A5759F"/>
    <w:rsid w:val="00A57E05"/>
    <w:rsid w:val="00A6050C"/>
    <w:rsid w:val="00A61001"/>
    <w:rsid w:val="00A61E95"/>
    <w:rsid w:val="00A62F61"/>
    <w:rsid w:val="00A63044"/>
    <w:rsid w:val="00A633F7"/>
    <w:rsid w:val="00A6360D"/>
    <w:rsid w:val="00A639BF"/>
    <w:rsid w:val="00A63A8C"/>
    <w:rsid w:val="00A64BB2"/>
    <w:rsid w:val="00A65ABF"/>
    <w:rsid w:val="00A65FBF"/>
    <w:rsid w:val="00A66106"/>
    <w:rsid w:val="00A663C0"/>
    <w:rsid w:val="00A67F46"/>
    <w:rsid w:val="00A701B5"/>
    <w:rsid w:val="00A71AE5"/>
    <w:rsid w:val="00A7216D"/>
    <w:rsid w:val="00A72787"/>
    <w:rsid w:val="00A74F27"/>
    <w:rsid w:val="00A7561D"/>
    <w:rsid w:val="00A75D0B"/>
    <w:rsid w:val="00A7655E"/>
    <w:rsid w:val="00A76AF3"/>
    <w:rsid w:val="00A77972"/>
    <w:rsid w:val="00A77E00"/>
    <w:rsid w:val="00A80512"/>
    <w:rsid w:val="00A81F26"/>
    <w:rsid w:val="00A82DC2"/>
    <w:rsid w:val="00A83118"/>
    <w:rsid w:val="00A83227"/>
    <w:rsid w:val="00A83E61"/>
    <w:rsid w:val="00A863A5"/>
    <w:rsid w:val="00A86590"/>
    <w:rsid w:val="00A86D21"/>
    <w:rsid w:val="00A87BDD"/>
    <w:rsid w:val="00A90A22"/>
    <w:rsid w:val="00A90A96"/>
    <w:rsid w:val="00A90F48"/>
    <w:rsid w:val="00A91890"/>
    <w:rsid w:val="00A91C74"/>
    <w:rsid w:val="00A9265C"/>
    <w:rsid w:val="00A928B9"/>
    <w:rsid w:val="00A92A3F"/>
    <w:rsid w:val="00A92B45"/>
    <w:rsid w:val="00A92B54"/>
    <w:rsid w:val="00A93244"/>
    <w:rsid w:val="00A93D8B"/>
    <w:rsid w:val="00A93F14"/>
    <w:rsid w:val="00A94FB0"/>
    <w:rsid w:val="00A95429"/>
    <w:rsid w:val="00A96EDF"/>
    <w:rsid w:val="00A973B1"/>
    <w:rsid w:val="00AA01D0"/>
    <w:rsid w:val="00AA0808"/>
    <w:rsid w:val="00AA1F23"/>
    <w:rsid w:val="00AA24E8"/>
    <w:rsid w:val="00AA34D2"/>
    <w:rsid w:val="00AA4822"/>
    <w:rsid w:val="00AA4889"/>
    <w:rsid w:val="00AA4AD5"/>
    <w:rsid w:val="00AA4D12"/>
    <w:rsid w:val="00AA5489"/>
    <w:rsid w:val="00AA5E08"/>
    <w:rsid w:val="00AB044F"/>
    <w:rsid w:val="00AB0A89"/>
    <w:rsid w:val="00AB0B74"/>
    <w:rsid w:val="00AB10EC"/>
    <w:rsid w:val="00AB1362"/>
    <w:rsid w:val="00AB1635"/>
    <w:rsid w:val="00AB43CF"/>
    <w:rsid w:val="00AB5B12"/>
    <w:rsid w:val="00AB689F"/>
    <w:rsid w:val="00AB6D96"/>
    <w:rsid w:val="00AB75E4"/>
    <w:rsid w:val="00AB7B88"/>
    <w:rsid w:val="00AC03C6"/>
    <w:rsid w:val="00AC1DCB"/>
    <w:rsid w:val="00AC22A5"/>
    <w:rsid w:val="00AC3651"/>
    <w:rsid w:val="00AC3A37"/>
    <w:rsid w:val="00AC3CB1"/>
    <w:rsid w:val="00AC3E7B"/>
    <w:rsid w:val="00AC4349"/>
    <w:rsid w:val="00AC4496"/>
    <w:rsid w:val="00AC44EA"/>
    <w:rsid w:val="00AC4515"/>
    <w:rsid w:val="00AC49E8"/>
    <w:rsid w:val="00AC5B16"/>
    <w:rsid w:val="00AC5E5C"/>
    <w:rsid w:val="00AC5F38"/>
    <w:rsid w:val="00AC6679"/>
    <w:rsid w:val="00AC70C9"/>
    <w:rsid w:val="00AC727F"/>
    <w:rsid w:val="00AC7D33"/>
    <w:rsid w:val="00AD0B59"/>
    <w:rsid w:val="00AD0CD8"/>
    <w:rsid w:val="00AD17D5"/>
    <w:rsid w:val="00AD1D21"/>
    <w:rsid w:val="00AD3EF5"/>
    <w:rsid w:val="00AD4565"/>
    <w:rsid w:val="00AD4CB8"/>
    <w:rsid w:val="00AD4D0D"/>
    <w:rsid w:val="00AD4FDE"/>
    <w:rsid w:val="00AD55F3"/>
    <w:rsid w:val="00AD634A"/>
    <w:rsid w:val="00AD7359"/>
    <w:rsid w:val="00AD7AE8"/>
    <w:rsid w:val="00AD7EFA"/>
    <w:rsid w:val="00AE0203"/>
    <w:rsid w:val="00AE02BD"/>
    <w:rsid w:val="00AE0AF4"/>
    <w:rsid w:val="00AE1A5A"/>
    <w:rsid w:val="00AE1C50"/>
    <w:rsid w:val="00AE1FDB"/>
    <w:rsid w:val="00AE3788"/>
    <w:rsid w:val="00AE3B86"/>
    <w:rsid w:val="00AE44B7"/>
    <w:rsid w:val="00AE44DD"/>
    <w:rsid w:val="00AE4811"/>
    <w:rsid w:val="00AE48E8"/>
    <w:rsid w:val="00AE4C4D"/>
    <w:rsid w:val="00AE5037"/>
    <w:rsid w:val="00AE5342"/>
    <w:rsid w:val="00AE6F02"/>
    <w:rsid w:val="00AE7C05"/>
    <w:rsid w:val="00AF10E8"/>
    <w:rsid w:val="00AF1101"/>
    <w:rsid w:val="00AF22B8"/>
    <w:rsid w:val="00AF2DFF"/>
    <w:rsid w:val="00AF2E90"/>
    <w:rsid w:val="00AF2F51"/>
    <w:rsid w:val="00AF4E76"/>
    <w:rsid w:val="00AF5043"/>
    <w:rsid w:val="00AF5686"/>
    <w:rsid w:val="00AF59AA"/>
    <w:rsid w:val="00AF5A27"/>
    <w:rsid w:val="00AF6175"/>
    <w:rsid w:val="00AF70C4"/>
    <w:rsid w:val="00AF7F17"/>
    <w:rsid w:val="00B01EF6"/>
    <w:rsid w:val="00B02162"/>
    <w:rsid w:val="00B03330"/>
    <w:rsid w:val="00B03CF0"/>
    <w:rsid w:val="00B03E30"/>
    <w:rsid w:val="00B04004"/>
    <w:rsid w:val="00B043E9"/>
    <w:rsid w:val="00B0468C"/>
    <w:rsid w:val="00B074C5"/>
    <w:rsid w:val="00B075A1"/>
    <w:rsid w:val="00B07A9D"/>
    <w:rsid w:val="00B07DBF"/>
    <w:rsid w:val="00B1020E"/>
    <w:rsid w:val="00B103F6"/>
    <w:rsid w:val="00B10C4A"/>
    <w:rsid w:val="00B1237A"/>
    <w:rsid w:val="00B123F2"/>
    <w:rsid w:val="00B1242C"/>
    <w:rsid w:val="00B12949"/>
    <w:rsid w:val="00B138EF"/>
    <w:rsid w:val="00B143A3"/>
    <w:rsid w:val="00B14985"/>
    <w:rsid w:val="00B153CF"/>
    <w:rsid w:val="00B154E8"/>
    <w:rsid w:val="00B1599D"/>
    <w:rsid w:val="00B15A83"/>
    <w:rsid w:val="00B17025"/>
    <w:rsid w:val="00B1731C"/>
    <w:rsid w:val="00B174A2"/>
    <w:rsid w:val="00B179DE"/>
    <w:rsid w:val="00B17B38"/>
    <w:rsid w:val="00B20CA2"/>
    <w:rsid w:val="00B2189D"/>
    <w:rsid w:val="00B21F3B"/>
    <w:rsid w:val="00B21F3C"/>
    <w:rsid w:val="00B21FA1"/>
    <w:rsid w:val="00B21FC3"/>
    <w:rsid w:val="00B2235A"/>
    <w:rsid w:val="00B223B7"/>
    <w:rsid w:val="00B22AA2"/>
    <w:rsid w:val="00B243F7"/>
    <w:rsid w:val="00B24837"/>
    <w:rsid w:val="00B24DD3"/>
    <w:rsid w:val="00B24FA0"/>
    <w:rsid w:val="00B26B6B"/>
    <w:rsid w:val="00B26CAD"/>
    <w:rsid w:val="00B30437"/>
    <w:rsid w:val="00B31192"/>
    <w:rsid w:val="00B31C96"/>
    <w:rsid w:val="00B3311F"/>
    <w:rsid w:val="00B33424"/>
    <w:rsid w:val="00B34663"/>
    <w:rsid w:val="00B34BE2"/>
    <w:rsid w:val="00B35674"/>
    <w:rsid w:val="00B35845"/>
    <w:rsid w:val="00B3677E"/>
    <w:rsid w:val="00B367C8"/>
    <w:rsid w:val="00B374A6"/>
    <w:rsid w:val="00B379B6"/>
    <w:rsid w:val="00B37B45"/>
    <w:rsid w:val="00B4167B"/>
    <w:rsid w:val="00B428ED"/>
    <w:rsid w:val="00B42C54"/>
    <w:rsid w:val="00B43B4B"/>
    <w:rsid w:val="00B44154"/>
    <w:rsid w:val="00B44765"/>
    <w:rsid w:val="00B44D0A"/>
    <w:rsid w:val="00B47A3D"/>
    <w:rsid w:val="00B50655"/>
    <w:rsid w:val="00B51474"/>
    <w:rsid w:val="00B52F7A"/>
    <w:rsid w:val="00B535CD"/>
    <w:rsid w:val="00B537B3"/>
    <w:rsid w:val="00B53C0B"/>
    <w:rsid w:val="00B540DE"/>
    <w:rsid w:val="00B54F20"/>
    <w:rsid w:val="00B55890"/>
    <w:rsid w:val="00B55C5B"/>
    <w:rsid w:val="00B563D3"/>
    <w:rsid w:val="00B56F50"/>
    <w:rsid w:val="00B5764D"/>
    <w:rsid w:val="00B61B29"/>
    <w:rsid w:val="00B621B8"/>
    <w:rsid w:val="00B63AAD"/>
    <w:rsid w:val="00B63DAF"/>
    <w:rsid w:val="00B6446F"/>
    <w:rsid w:val="00B648AA"/>
    <w:rsid w:val="00B64B26"/>
    <w:rsid w:val="00B65102"/>
    <w:rsid w:val="00B6536D"/>
    <w:rsid w:val="00B656CD"/>
    <w:rsid w:val="00B66328"/>
    <w:rsid w:val="00B66369"/>
    <w:rsid w:val="00B6648A"/>
    <w:rsid w:val="00B66BE9"/>
    <w:rsid w:val="00B67AA0"/>
    <w:rsid w:val="00B7007A"/>
    <w:rsid w:val="00B70741"/>
    <w:rsid w:val="00B708C1"/>
    <w:rsid w:val="00B71707"/>
    <w:rsid w:val="00B719A9"/>
    <w:rsid w:val="00B72191"/>
    <w:rsid w:val="00B737B0"/>
    <w:rsid w:val="00B73DBA"/>
    <w:rsid w:val="00B74687"/>
    <w:rsid w:val="00B74C9D"/>
    <w:rsid w:val="00B75480"/>
    <w:rsid w:val="00B76437"/>
    <w:rsid w:val="00B76626"/>
    <w:rsid w:val="00B76A6F"/>
    <w:rsid w:val="00B76FF2"/>
    <w:rsid w:val="00B77123"/>
    <w:rsid w:val="00B777FD"/>
    <w:rsid w:val="00B8025B"/>
    <w:rsid w:val="00B80E99"/>
    <w:rsid w:val="00B81028"/>
    <w:rsid w:val="00B828A0"/>
    <w:rsid w:val="00B835A2"/>
    <w:rsid w:val="00B8469A"/>
    <w:rsid w:val="00B84758"/>
    <w:rsid w:val="00B852CF"/>
    <w:rsid w:val="00B85FB1"/>
    <w:rsid w:val="00B8657E"/>
    <w:rsid w:val="00B87218"/>
    <w:rsid w:val="00B876EF"/>
    <w:rsid w:val="00B87EAA"/>
    <w:rsid w:val="00B90948"/>
    <w:rsid w:val="00B910D6"/>
    <w:rsid w:val="00B917C3"/>
    <w:rsid w:val="00B91ED4"/>
    <w:rsid w:val="00B925D1"/>
    <w:rsid w:val="00B9284A"/>
    <w:rsid w:val="00B930FE"/>
    <w:rsid w:val="00B93A2E"/>
    <w:rsid w:val="00B93AFD"/>
    <w:rsid w:val="00B940B9"/>
    <w:rsid w:val="00B952C8"/>
    <w:rsid w:val="00B9765A"/>
    <w:rsid w:val="00B97DF7"/>
    <w:rsid w:val="00BA0860"/>
    <w:rsid w:val="00BA1726"/>
    <w:rsid w:val="00BA3F95"/>
    <w:rsid w:val="00BA462E"/>
    <w:rsid w:val="00BA4651"/>
    <w:rsid w:val="00BA4C0F"/>
    <w:rsid w:val="00BA5737"/>
    <w:rsid w:val="00BB1258"/>
    <w:rsid w:val="00BB1A65"/>
    <w:rsid w:val="00BB1CA6"/>
    <w:rsid w:val="00BB1E48"/>
    <w:rsid w:val="00BB2027"/>
    <w:rsid w:val="00BB2220"/>
    <w:rsid w:val="00BB23DD"/>
    <w:rsid w:val="00BB25DB"/>
    <w:rsid w:val="00BB2A7E"/>
    <w:rsid w:val="00BB4254"/>
    <w:rsid w:val="00BB497F"/>
    <w:rsid w:val="00BB5F7B"/>
    <w:rsid w:val="00BB62BB"/>
    <w:rsid w:val="00BB704D"/>
    <w:rsid w:val="00BB7846"/>
    <w:rsid w:val="00BB7F9C"/>
    <w:rsid w:val="00BC1087"/>
    <w:rsid w:val="00BC1869"/>
    <w:rsid w:val="00BC190D"/>
    <w:rsid w:val="00BC1DEF"/>
    <w:rsid w:val="00BC1EA0"/>
    <w:rsid w:val="00BC23FA"/>
    <w:rsid w:val="00BC3C54"/>
    <w:rsid w:val="00BC4839"/>
    <w:rsid w:val="00BC4E8C"/>
    <w:rsid w:val="00BC6C31"/>
    <w:rsid w:val="00BC7533"/>
    <w:rsid w:val="00BC76BA"/>
    <w:rsid w:val="00BC7F3F"/>
    <w:rsid w:val="00BD013C"/>
    <w:rsid w:val="00BD05A0"/>
    <w:rsid w:val="00BD12C4"/>
    <w:rsid w:val="00BD19B1"/>
    <w:rsid w:val="00BD375E"/>
    <w:rsid w:val="00BD59F0"/>
    <w:rsid w:val="00BD6030"/>
    <w:rsid w:val="00BD719A"/>
    <w:rsid w:val="00BD71B5"/>
    <w:rsid w:val="00BD7597"/>
    <w:rsid w:val="00BE1AF3"/>
    <w:rsid w:val="00BE1C26"/>
    <w:rsid w:val="00BE21C8"/>
    <w:rsid w:val="00BE21D1"/>
    <w:rsid w:val="00BE2234"/>
    <w:rsid w:val="00BE2BE1"/>
    <w:rsid w:val="00BE2C55"/>
    <w:rsid w:val="00BE3CED"/>
    <w:rsid w:val="00BE47D4"/>
    <w:rsid w:val="00BE507D"/>
    <w:rsid w:val="00BE725D"/>
    <w:rsid w:val="00BE7DC8"/>
    <w:rsid w:val="00BF0068"/>
    <w:rsid w:val="00BF07BF"/>
    <w:rsid w:val="00BF07F0"/>
    <w:rsid w:val="00BF0928"/>
    <w:rsid w:val="00BF099E"/>
    <w:rsid w:val="00BF0C02"/>
    <w:rsid w:val="00BF1296"/>
    <w:rsid w:val="00BF13B0"/>
    <w:rsid w:val="00BF3505"/>
    <w:rsid w:val="00BF386B"/>
    <w:rsid w:val="00BF5E89"/>
    <w:rsid w:val="00BF62C1"/>
    <w:rsid w:val="00BF7D4E"/>
    <w:rsid w:val="00C00219"/>
    <w:rsid w:val="00C0060B"/>
    <w:rsid w:val="00C00AD6"/>
    <w:rsid w:val="00C00F26"/>
    <w:rsid w:val="00C01048"/>
    <w:rsid w:val="00C01131"/>
    <w:rsid w:val="00C02534"/>
    <w:rsid w:val="00C035F6"/>
    <w:rsid w:val="00C03748"/>
    <w:rsid w:val="00C065BF"/>
    <w:rsid w:val="00C10789"/>
    <w:rsid w:val="00C12810"/>
    <w:rsid w:val="00C12D46"/>
    <w:rsid w:val="00C12F09"/>
    <w:rsid w:val="00C1383B"/>
    <w:rsid w:val="00C13B8F"/>
    <w:rsid w:val="00C13C2A"/>
    <w:rsid w:val="00C14630"/>
    <w:rsid w:val="00C1529C"/>
    <w:rsid w:val="00C168FD"/>
    <w:rsid w:val="00C16CC8"/>
    <w:rsid w:val="00C17C67"/>
    <w:rsid w:val="00C20A32"/>
    <w:rsid w:val="00C213AA"/>
    <w:rsid w:val="00C21859"/>
    <w:rsid w:val="00C21F47"/>
    <w:rsid w:val="00C233ED"/>
    <w:rsid w:val="00C23B09"/>
    <w:rsid w:val="00C24509"/>
    <w:rsid w:val="00C24868"/>
    <w:rsid w:val="00C24CE7"/>
    <w:rsid w:val="00C2544D"/>
    <w:rsid w:val="00C267EA"/>
    <w:rsid w:val="00C26DBF"/>
    <w:rsid w:val="00C30952"/>
    <w:rsid w:val="00C31172"/>
    <w:rsid w:val="00C3170B"/>
    <w:rsid w:val="00C320B4"/>
    <w:rsid w:val="00C32718"/>
    <w:rsid w:val="00C327E3"/>
    <w:rsid w:val="00C32C71"/>
    <w:rsid w:val="00C34272"/>
    <w:rsid w:val="00C34515"/>
    <w:rsid w:val="00C34521"/>
    <w:rsid w:val="00C35878"/>
    <w:rsid w:val="00C35BFA"/>
    <w:rsid w:val="00C35F7C"/>
    <w:rsid w:val="00C37C88"/>
    <w:rsid w:val="00C40296"/>
    <w:rsid w:val="00C407CF"/>
    <w:rsid w:val="00C40F1D"/>
    <w:rsid w:val="00C4130D"/>
    <w:rsid w:val="00C4171C"/>
    <w:rsid w:val="00C44244"/>
    <w:rsid w:val="00C448D1"/>
    <w:rsid w:val="00C44D2C"/>
    <w:rsid w:val="00C465C4"/>
    <w:rsid w:val="00C465D1"/>
    <w:rsid w:val="00C46EF9"/>
    <w:rsid w:val="00C470B1"/>
    <w:rsid w:val="00C4721D"/>
    <w:rsid w:val="00C47C33"/>
    <w:rsid w:val="00C47D1C"/>
    <w:rsid w:val="00C47DB4"/>
    <w:rsid w:val="00C47DFF"/>
    <w:rsid w:val="00C50677"/>
    <w:rsid w:val="00C51B41"/>
    <w:rsid w:val="00C51F5E"/>
    <w:rsid w:val="00C525E1"/>
    <w:rsid w:val="00C527E5"/>
    <w:rsid w:val="00C52E11"/>
    <w:rsid w:val="00C52F80"/>
    <w:rsid w:val="00C5325A"/>
    <w:rsid w:val="00C532AC"/>
    <w:rsid w:val="00C53EEA"/>
    <w:rsid w:val="00C5470B"/>
    <w:rsid w:val="00C5594C"/>
    <w:rsid w:val="00C55E5D"/>
    <w:rsid w:val="00C5615C"/>
    <w:rsid w:val="00C5643D"/>
    <w:rsid w:val="00C56695"/>
    <w:rsid w:val="00C56B31"/>
    <w:rsid w:val="00C56B8B"/>
    <w:rsid w:val="00C570C5"/>
    <w:rsid w:val="00C60D53"/>
    <w:rsid w:val="00C611C1"/>
    <w:rsid w:val="00C62C56"/>
    <w:rsid w:val="00C63039"/>
    <w:rsid w:val="00C63E02"/>
    <w:rsid w:val="00C6461C"/>
    <w:rsid w:val="00C652BF"/>
    <w:rsid w:val="00C65367"/>
    <w:rsid w:val="00C65F53"/>
    <w:rsid w:val="00C66CEE"/>
    <w:rsid w:val="00C7022E"/>
    <w:rsid w:val="00C70C11"/>
    <w:rsid w:val="00C71093"/>
    <w:rsid w:val="00C7140B"/>
    <w:rsid w:val="00C71411"/>
    <w:rsid w:val="00C74201"/>
    <w:rsid w:val="00C74E5A"/>
    <w:rsid w:val="00C7517D"/>
    <w:rsid w:val="00C7526A"/>
    <w:rsid w:val="00C75D00"/>
    <w:rsid w:val="00C77DC6"/>
    <w:rsid w:val="00C77FA5"/>
    <w:rsid w:val="00C804E8"/>
    <w:rsid w:val="00C808D8"/>
    <w:rsid w:val="00C81A43"/>
    <w:rsid w:val="00C825E6"/>
    <w:rsid w:val="00C836BC"/>
    <w:rsid w:val="00C84881"/>
    <w:rsid w:val="00C84959"/>
    <w:rsid w:val="00C85B02"/>
    <w:rsid w:val="00C86EDC"/>
    <w:rsid w:val="00C8723D"/>
    <w:rsid w:val="00C87286"/>
    <w:rsid w:val="00C87EC9"/>
    <w:rsid w:val="00C909F9"/>
    <w:rsid w:val="00C91032"/>
    <w:rsid w:val="00C916C0"/>
    <w:rsid w:val="00C92A97"/>
    <w:rsid w:val="00C936AE"/>
    <w:rsid w:val="00C941E0"/>
    <w:rsid w:val="00C94327"/>
    <w:rsid w:val="00C951ED"/>
    <w:rsid w:val="00C9521C"/>
    <w:rsid w:val="00C95408"/>
    <w:rsid w:val="00C954FD"/>
    <w:rsid w:val="00C9607C"/>
    <w:rsid w:val="00C96187"/>
    <w:rsid w:val="00C9651B"/>
    <w:rsid w:val="00C97560"/>
    <w:rsid w:val="00C97C07"/>
    <w:rsid w:val="00CA1039"/>
    <w:rsid w:val="00CA10B4"/>
    <w:rsid w:val="00CA1BA4"/>
    <w:rsid w:val="00CA2C0A"/>
    <w:rsid w:val="00CA3FF5"/>
    <w:rsid w:val="00CA438F"/>
    <w:rsid w:val="00CA5778"/>
    <w:rsid w:val="00CA5989"/>
    <w:rsid w:val="00CA5BD6"/>
    <w:rsid w:val="00CA64B9"/>
    <w:rsid w:val="00CA7136"/>
    <w:rsid w:val="00CA758C"/>
    <w:rsid w:val="00CA76F6"/>
    <w:rsid w:val="00CA7ACE"/>
    <w:rsid w:val="00CA7C1D"/>
    <w:rsid w:val="00CA7C91"/>
    <w:rsid w:val="00CB0A25"/>
    <w:rsid w:val="00CB0C5B"/>
    <w:rsid w:val="00CB0E63"/>
    <w:rsid w:val="00CB0E7B"/>
    <w:rsid w:val="00CB1CAA"/>
    <w:rsid w:val="00CB2CAF"/>
    <w:rsid w:val="00CB2DAD"/>
    <w:rsid w:val="00CB2F91"/>
    <w:rsid w:val="00CB32B5"/>
    <w:rsid w:val="00CB3504"/>
    <w:rsid w:val="00CB3A25"/>
    <w:rsid w:val="00CB424B"/>
    <w:rsid w:val="00CB53C8"/>
    <w:rsid w:val="00CB6E74"/>
    <w:rsid w:val="00CB6E81"/>
    <w:rsid w:val="00CC008D"/>
    <w:rsid w:val="00CC085A"/>
    <w:rsid w:val="00CC0C96"/>
    <w:rsid w:val="00CC1205"/>
    <w:rsid w:val="00CC1E4A"/>
    <w:rsid w:val="00CC2A0F"/>
    <w:rsid w:val="00CC2DBE"/>
    <w:rsid w:val="00CC3C21"/>
    <w:rsid w:val="00CC4776"/>
    <w:rsid w:val="00CC480B"/>
    <w:rsid w:val="00CC7D23"/>
    <w:rsid w:val="00CD0415"/>
    <w:rsid w:val="00CD0866"/>
    <w:rsid w:val="00CD1BBA"/>
    <w:rsid w:val="00CD1D90"/>
    <w:rsid w:val="00CD233F"/>
    <w:rsid w:val="00CD43CA"/>
    <w:rsid w:val="00CD54FA"/>
    <w:rsid w:val="00CD6812"/>
    <w:rsid w:val="00CD6B6A"/>
    <w:rsid w:val="00CD7DBB"/>
    <w:rsid w:val="00CE09CA"/>
    <w:rsid w:val="00CE124F"/>
    <w:rsid w:val="00CE1FA7"/>
    <w:rsid w:val="00CE51BE"/>
    <w:rsid w:val="00CE5789"/>
    <w:rsid w:val="00CE5F05"/>
    <w:rsid w:val="00CE65DA"/>
    <w:rsid w:val="00CE6814"/>
    <w:rsid w:val="00CF07DB"/>
    <w:rsid w:val="00CF07EA"/>
    <w:rsid w:val="00CF0B88"/>
    <w:rsid w:val="00CF2549"/>
    <w:rsid w:val="00CF3A9D"/>
    <w:rsid w:val="00CF4417"/>
    <w:rsid w:val="00CF4A0F"/>
    <w:rsid w:val="00CF4AE6"/>
    <w:rsid w:val="00CF551A"/>
    <w:rsid w:val="00CF5902"/>
    <w:rsid w:val="00CF62B6"/>
    <w:rsid w:val="00CF688C"/>
    <w:rsid w:val="00CF6D13"/>
    <w:rsid w:val="00CF7443"/>
    <w:rsid w:val="00D0131C"/>
    <w:rsid w:val="00D013ED"/>
    <w:rsid w:val="00D01A57"/>
    <w:rsid w:val="00D0200D"/>
    <w:rsid w:val="00D02C87"/>
    <w:rsid w:val="00D02D7A"/>
    <w:rsid w:val="00D02DF9"/>
    <w:rsid w:val="00D03ABA"/>
    <w:rsid w:val="00D03C46"/>
    <w:rsid w:val="00D03C67"/>
    <w:rsid w:val="00D04891"/>
    <w:rsid w:val="00D04FC3"/>
    <w:rsid w:val="00D051A9"/>
    <w:rsid w:val="00D060FC"/>
    <w:rsid w:val="00D061BF"/>
    <w:rsid w:val="00D062EF"/>
    <w:rsid w:val="00D06E75"/>
    <w:rsid w:val="00D0763B"/>
    <w:rsid w:val="00D07FC7"/>
    <w:rsid w:val="00D1054C"/>
    <w:rsid w:val="00D10ACF"/>
    <w:rsid w:val="00D114CE"/>
    <w:rsid w:val="00D114E6"/>
    <w:rsid w:val="00D116B0"/>
    <w:rsid w:val="00D11E72"/>
    <w:rsid w:val="00D12031"/>
    <w:rsid w:val="00D12FE6"/>
    <w:rsid w:val="00D136CF"/>
    <w:rsid w:val="00D13A33"/>
    <w:rsid w:val="00D13ACC"/>
    <w:rsid w:val="00D143A3"/>
    <w:rsid w:val="00D143D2"/>
    <w:rsid w:val="00D1469F"/>
    <w:rsid w:val="00D1488E"/>
    <w:rsid w:val="00D14DFA"/>
    <w:rsid w:val="00D16263"/>
    <w:rsid w:val="00D162DF"/>
    <w:rsid w:val="00D16355"/>
    <w:rsid w:val="00D16B68"/>
    <w:rsid w:val="00D16E48"/>
    <w:rsid w:val="00D17941"/>
    <w:rsid w:val="00D2298B"/>
    <w:rsid w:val="00D23044"/>
    <w:rsid w:val="00D245DE"/>
    <w:rsid w:val="00D24796"/>
    <w:rsid w:val="00D25EF8"/>
    <w:rsid w:val="00D265D7"/>
    <w:rsid w:val="00D26E30"/>
    <w:rsid w:val="00D31758"/>
    <w:rsid w:val="00D322E3"/>
    <w:rsid w:val="00D32456"/>
    <w:rsid w:val="00D33123"/>
    <w:rsid w:val="00D33617"/>
    <w:rsid w:val="00D33671"/>
    <w:rsid w:val="00D33FB5"/>
    <w:rsid w:val="00D34363"/>
    <w:rsid w:val="00D3443E"/>
    <w:rsid w:val="00D35E6B"/>
    <w:rsid w:val="00D369DD"/>
    <w:rsid w:val="00D40E02"/>
    <w:rsid w:val="00D41EDF"/>
    <w:rsid w:val="00D4222B"/>
    <w:rsid w:val="00D424C0"/>
    <w:rsid w:val="00D42AE6"/>
    <w:rsid w:val="00D42D33"/>
    <w:rsid w:val="00D437ED"/>
    <w:rsid w:val="00D43B3B"/>
    <w:rsid w:val="00D43CFA"/>
    <w:rsid w:val="00D441A4"/>
    <w:rsid w:val="00D444B7"/>
    <w:rsid w:val="00D44932"/>
    <w:rsid w:val="00D451CA"/>
    <w:rsid w:val="00D45935"/>
    <w:rsid w:val="00D45963"/>
    <w:rsid w:val="00D45E1A"/>
    <w:rsid w:val="00D47445"/>
    <w:rsid w:val="00D476F1"/>
    <w:rsid w:val="00D47ABD"/>
    <w:rsid w:val="00D47D9F"/>
    <w:rsid w:val="00D47E30"/>
    <w:rsid w:val="00D50095"/>
    <w:rsid w:val="00D503E0"/>
    <w:rsid w:val="00D51216"/>
    <w:rsid w:val="00D529A9"/>
    <w:rsid w:val="00D53F73"/>
    <w:rsid w:val="00D54366"/>
    <w:rsid w:val="00D545B3"/>
    <w:rsid w:val="00D54F19"/>
    <w:rsid w:val="00D569A7"/>
    <w:rsid w:val="00D56B2C"/>
    <w:rsid w:val="00D5740E"/>
    <w:rsid w:val="00D579CF"/>
    <w:rsid w:val="00D57C04"/>
    <w:rsid w:val="00D621A4"/>
    <w:rsid w:val="00D63131"/>
    <w:rsid w:val="00D6383E"/>
    <w:rsid w:val="00D643F5"/>
    <w:rsid w:val="00D64A9B"/>
    <w:rsid w:val="00D650CA"/>
    <w:rsid w:val="00D65540"/>
    <w:rsid w:val="00D657FF"/>
    <w:rsid w:val="00D659DA"/>
    <w:rsid w:val="00D67CD6"/>
    <w:rsid w:val="00D71177"/>
    <w:rsid w:val="00D75715"/>
    <w:rsid w:val="00D7574E"/>
    <w:rsid w:val="00D76664"/>
    <w:rsid w:val="00D772CB"/>
    <w:rsid w:val="00D77877"/>
    <w:rsid w:val="00D77F29"/>
    <w:rsid w:val="00D811D0"/>
    <w:rsid w:val="00D81398"/>
    <w:rsid w:val="00D818E5"/>
    <w:rsid w:val="00D8203A"/>
    <w:rsid w:val="00D82BDE"/>
    <w:rsid w:val="00D843FF"/>
    <w:rsid w:val="00D84985"/>
    <w:rsid w:val="00D84E86"/>
    <w:rsid w:val="00D85D46"/>
    <w:rsid w:val="00D87BC5"/>
    <w:rsid w:val="00D90DFE"/>
    <w:rsid w:val="00D92138"/>
    <w:rsid w:val="00D92836"/>
    <w:rsid w:val="00D93187"/>
    <w:rsid w:val="00D944BC"/>
    <w:rsid w:val="00D94871"/>
    <w:rsid w:val="00D94FE3"/>
    <w:rsid w:val="00D952D3"/>
    <w:rsid w:val="00D95D8C"/>
    <w:rsid w:val="00D979F2"/>
    <w:rsid w:val="00D97A88"/>
    <w:rsid w:val="00DA10B6"/>
    <w:rsid w:val="00DA18CE"/>
    <w:rsid w:val="00DA1983"/>
    <w:rsid w:val="00DA1A8A"/>
    <w:rsid w:val="00DA1D76"/>
    <w:rsid w:val="00DA1FCE"/>
    <w:rsid w:val="00DA45F1"/>
    <w:rsid w:val="00DA5357"/>
    <w:rsid w:val="00DA5D59"/>
    <w:rsid w:val="00DA6516"/>
    <w:rsid w:val="00DA77E0"/>
    <w:rsid w:val="00DA7C5E"/>
    <w:rsid w:val="00DB0308"/>
    <w:rsid w:val="00DB050F"/>
    <w:rsid w:val="00DB0952"/>
    <w:rsid w:val="00DB0A67"/>
    <w:rsid w:val="00DB0D0A"/>
    <w:rsid w:val="00DB2543"/>
    <w:rsid w:val="00DB296D"/>
    <w:rsid w:val="00DB3F87"/>
    <w:rsid w:val="00DB439E"/>
    <w:rsid w:val="00DB47D9"/>
    <w:rsid w:val="00DB4A9C"/>
    <w:rsid w:val="00DB5342"/>
    <w:rsid w:val="00DB5526"/>
    <w:rsid w:val="00DB5E13"/>
    <w:rsid w:val="00DB5FD0"/>
    <w:rsid w:val="00DB654B"/>
    <w:rsid w:val="00DB754C"/>
    <w:rsid w:val="00DB78C5"/>
    <w:rsid w:val="00DC0872"/>
    <w:rsid w:val="00DC3E56"/>
    <w:rsid w:val="00DC40CE"/>
    <w:rsid w:val="00DC44A0"/>
    <w:rsid w:val="00DC5CD3"/>
    <w:rsid w:val="00DC6268"/>
    <w:rsid w:val="00DC6A14"/>
    <w:rsid w:val="00DC7100"/>
    <w:rsid w:val="00DC7A73"/>
    <w:rsid w:val="00DD13CC"/>
    <w:rsid w:val="00DD1698"/>
    <w:rsid w:val="00DD187E"/>
    <w:rsid w:val="00DD1B79"/>
    <w:rsid w:val="00DD2626"/>
    <w:rsid w:val="00DD2661"/>
    <w:rsid w:val="00DD2C6A"/>
    <w:rsid w:val="00DD3240"/>
    <w:rsid w:val="00DD38BB"/>
    <w:rsid w:val="00DD3BC2"/>
    <w:rsid w:val="00DD48A4"/>
    <w:rsid w:val="00DD4B77"/>
    <w:rsid w:val="00DD570F"/>
    <w:rsid w:val="00DD5B5F"/>
    <w:rsid w:val="00DD6083"/>
    <w:rsid w:val="00DD645B"/>
    <w:rsid w:val="00DD7C1B"/>
    <w:rsid w:val="00DE0212"/>
    <w:rsid w:val="00DE0573"/>
    <w:rsid w:val="00DE2897"/>
    <w:rsid w:val="00DE2A84"/>
    <w:rsid w:val="00DE2BD1"/>
    <w:rsid w:val="00DE3873"/>
    <w:rsid w:val="00DE4176"/>
    <w:rsid w:val="00DE47FA"/>
    <w:rsid w:val="00DE5773"/>
    <w:rsid w:val="00DE6AA7"/>
    <w:rsid w:val="00DF02D4"/>
    <w:rsid w:val="00DF1F3B"/>
    <w:rsid w:val="00DF247E"/>
    <w:rsid w:val="00DF2818"/>
    <w:rsid w:val="00DF29D9"/>
    <w:rsid w:val="00DF2DB3"/>
    <w:rsid w:val="00DF2EB0"/>
    <w:rsid w:val="00DF2FA0"/>
    <w:rsid w:val="00DF3C2E"/>
    <w:rsid w:val="00DF3D3A"/>
    <w:rsid w:val="00DF46CF"/>
    <w:rsid w:val="00DF5215"/>
    <w:rsid w:val="00DF68FE"/>
    <w:rsid w:val="00DF7159"/>
    <w:rsid w:val="00E008C0"/>
    <w:rsid w:val="00E00B97"/>
    <w:rsid w:val="00E01045"/>
    <w:rsid w:val="00E02895"/>
    <w:rsid w:val="00E02D69"/>
    <w:rsid w:val="00E03640"/>
    <w:rsid w:val="00E0505C"/>
    <w:rsid w:val="00E06338"/>
    <w:rsid w:val="00E0670C"/>
    <w:rsid w:val="00E06AF0"/>
    <w:rsid w:val="00E07830"/>
    <w:rsid w:val="00E139CA"/>
    <w:rsid w:val="00E13E70"/>
    <w:rsid w:val="00E14477"/>
    <w:rsid w:val="00E14E27"/>
    <w:rsid w:val="00E14F4C"/>
    <w:rsid w:val="00E1619E"/>
    <w:rsid w:val="00E1675A"/>
    <w:rsid w:val="00E169E1"/>
    <w:rsid w:val="00E175AA"/>
    <w:rsid w:val="00E22314"/>
    <w:rsid w:val="00E240D2"/>
    <w:rsid w:val="00E24D59"/>
    <w:rsid w:val="00E24D67"/>
    <w:rsid w:val="00E24E86"/>
    <w:rsid w:val="00E24EA9"/>
    <w:rsid w:val="00E252CC"/>
    <w:rsid w:val="00E258A4"/>
    <w:rsid w:val="00E25F63"/>
    <w:rsid w:val="00E261E8"/>
    <w:rsid w:val="00E266EA"/>
    <w:rsid w:val="00E267A2"/>
    <w:rsid w:val="00E269E6"/>
    <w:rsid w:val="00E3058E"/>
    <w:rsid w:val="00E31AB5"/>
    <w:rsid w:val="00E31F2D"/>
    <w:rsid w:val="00E3201D"/>
    <w:rsid w:val="00E323E4"/>
    <w:rsid w:val="00E329AA"/>
    <w:rsid w:val="00E34423"/>
    <w:rsid w:val="00E369D4"/>
    <w:rsid w:val="00E37C8B"/>
    <w:rsid w:val="00E4025C"/>
    <w:rsid w:val="00E403DA"/>
    <w:rsid w:val="00E4106C"/>
    <w:rsid w:val="00E41845"/>
    <w:rsid w:val="00E41F4D"/>
    <w:rsid w:val="00E41F86"/>
    <w:rsid w:val="00E420A1"/>
    <w:rsid w:val="00E4270D"/>
    <w:rsid w:val="00E427A5"/>
    <w:rsid w:val="00E430C6"/>
    <w:rsid w:val="00E4443E"/>
    <w:rsid w:val="00E444E4"/>
    <w:rsid w:val="00E44E81"/>
    <w:rsid w:val="00E46A77"/>
    <w:rsid w:val="00E474EA"/>
    <w:rsid w:val="00E47649"/>
    <w:rsid w:val="00E47E7F"/>
    <w:rsid w:val="00E50042"/>
    <w:rsid w:val="00E5019A"/>
    <w:rsid w:val="00E518E1"/>
    <w:rsid w:val="00E51EAE"/>
    <w:rsid w:val="00E52095"/>
    <w:rsid w:val="00E52A0D"/>
    <w:rsid w:val="00E53BA8"/>
    <w:rsid w:val="00E54316"/>
    <w:rsid w:val="00E54FEA"/>
    <w:rsid w:val="00E5574C"/>
    <w:rsid w:val="00E55AF8"/>
    <w:rsid w:val="00E57677"/>
    <w:rsid w:val="00E579E8"/>
    <w:rsid w:val="00E60C44"/>
    <w:rsid w:val="00E61E5D"/>
    <w:rsid w:val="00E628C1"/>
    <w:rsid w:val="00E628F6"/>
    <w:rsid w:val="00E62EEB"/>
    <w:rsid w:val="00E63781"/>
    <w:rsid w:val="00E64306"/>
    <w:rsid w:val="00E67035"/>
    <w:rsid w:val="00E70049"/>
    <w:rsid w:val="00E71093"/>
    <w:rsid w:val="00E71BAE"/>
    <w:rsid w:val="00E727B0"/>
    <w:rsid w:val="00E729CA"/>
    <w:rsid w:val="00E72DA8"/>
    <w:rsid w:val="00E733C2"/>
    <w:rsid w:val="00E7381A"/>
    <w:rsid w:val="00E73E11"/>
    <w:rsid w:val="00E745D8"/>
    <w:rsid w:val="00E74857"/>
    <w:rsid w:val="00E753E4"/>
    <w:rsid w:val="00E758F5"/>
    <w:rsid w:val="00E7637C"/>
    <w:rsid w:val="00E76509"/>
    <w:rsid w:val="00E76C12"/>
    <w:rsid w:val="00E770AB"/>
    <w:rsid w:val="00E770FD"/>
    <w:rsid w:val="00E779A8"/>
    <w:rsid w:val="00E805CC"/>
    <w:rsid w:val="00E80958"/>
    <w:rsid w:val="00E81018"/>
    <w:rsid w:val="00E82855"/>
    <w:rsid w:val="00E83964"/>
    <w:rsid w:val="00E8443F"/>
    <w:rsid w:val="00E84C87"/>
    <w:rsid w:val="00E85F21"/>
    <w:rsid w:val="00E85FFB"/>
    <w:rsid w:val="00E86A19"/>
    <w:rsid w:val="00E86AAB"/>
    <w:rsid w:val="00E86B1B"/>
    <w:rsid w:val="00E86E25"/>
    <w:rsid w:val="00E91261"/>
    <w:rsid w:val="00E914FE"/>
    <w:rsid w:val="00E9214B"/>
    <w:rsid w:val="00E93B68"/>
    <w:rsid w:val="00E9422B"/>
    <w:rsid w:val="00E94B5F"/>
    <w:rsid w:val="00E94D7A"/>
    <w:rsid w:val="00E97976"/>
    <w:rsid w:val="00E97E3D"/>
    <w:rsid w:val="00EA0577"/>
    <w:rsid w:val="00EA0F7D"/>
    <w:rsid w:val="00EA258F"/>
    <w:rsid w:val="00EA3135"/>
    <w:rsid w:val="00EA50D2"/>
    <w:rsid w:val="00EA530F"/>
    <w:rsid w:val="00EA55D2"/>
    <w:rsid w:val="00EA5E37"/>
    <w:rsid w:val="00EA600B"/>
    <w:rsid w:val="00EA7192"/>
    <w:rsid w:val="00EA7816"/>
    <w:rsid w:val="00EA7A4F"/>
    <w:rsid w:val="00EA7E20"/>
    <w:rsid w:val="00EB056A"/>
    <w:rsid w:val="00EB1538"/>
    <w:rsid w:val="00EB1700"/>
    <w:rsid w:val="00EB342B"/>
    <w:rsid w:val="00EB3A44"/>
    <w:rsid w:val="00EB493D"/>
    <w:rsid w:val="00EB580E"/>
    <w:rsid w:val="00EB6A58"/>
    <w:rsid w:val="00EC09BE"/>
    <w:rsid w:val="00EC0D31"/>
    <w:rsid w:val="00EC12D9"/>
    <w:rsid w:val="00EC3575"/>
    <w:rsid w:val="00EC39BA"/>
    <w:rsid w:val="00EC4366"/>
    <w:rsid w:val="00EC5E3C"/>
    <w:rsid w:val="00EC6327"/>
    <w:rsid w:val="00EC67C3"/>
    <w:rsid w:val="00EC6807"/>
    <w:rsid w:val="00EC69AC"/>
    <w:rsid w:val="00EC6D9A"/>
    <w:rsid w:val="00EC7024"/>
    <w:rsid w:val="00EC782C"/>
    <w:rsid w:val="00EC7840"/>
    <w:rsid w:val="00EC799B"/>
    <w:rsid w:val="00ED0490"/>
    <w:rsid w:val="00ED0B35"/>
    <w:rsid w:val="00ED1567"/>
    <w:rsid w:val="00ED264F"/>
    <w:rsid w:val="00ED272C"/>
    <w:rsid w:val="00ED2A20"/>
    <w:rsid w:val="00ED3376"/>
    <w:rsid w:val="00ED4EC0"/>
    <w:rsid w:val="00ED4ED4"/>
    <w:rsid w:val="00ED50C0"/>
    <w:rsid w:val="00ED5B78"/>
    <w:rsid w:val="00ED6341"/>
    <w:rsid w:val="00ED6573"/>
    <w:rsid w:val="00ED6B26"/>
    <w:rsid w:val="00ED7856"/>
    <w:rsid w:val="00EE02D3"/>
    <w:rsid w:val="00EE08DF"/>
    <w:rsid w:val="00EE2D3F"/>
    <w:rsid w:val="00EE3013"/>
    <w:rsid w:val="00EE3380"/>
    <w:rsid w:val="00EE36D2"/>
    <w:rsid w:val="00EE4902"/>
    <w:rsid w:val="00EE4F81"/>
    <w:rsid w:val="00EE57D3"/>
    <w:rsid w:val="00EE5A6F"/>
    <w:rsid w:val="00EE705E"/>
    <w:rsid w:val="00EF2DF0"/>
    <w:rsid w:val="00EF3A3C"/>
    <w:rsid w:val="00EF413E"/>
    <w:rsid w:val="00EF444F"/>
    <w:rsid w:val="00EF59D0"/>
    <w:rsid w:val="00EF69C2"/>
    <w:rsid w:val="00EF7016"/>
    <w:rsid w:val="00EF782D"/>
    <w:rsid w:val="00EF7D17"/>
    <w:rsid w:val="00F00141"/>
    <w:rsid w:val="00F008B9"/>
    <w:rsid w:val="00F00C0E"/>
    <w:rsid w:val="00F00DD6"/>
    <w:rsid w:val="00F018BD"/>
    <w:rsid w:val="00F02CE2"/>
    <w:rsid w:val="00F02E9D"/>
    <w:rsid w:val="00F04048"/>
    <w:rsid w:val="00F0422F"/>
    <w:rsid w:val="00F05884"/>
    <w:rsid w:val="00F061C5"/>
    <w:rsid w:val="00F06617"/>
    <w:rsid w:val="00F06655"/>
    <w:rsid w:val="00F0690A"/>
    <w:rsid w:val="00F10E96"/>
    <w:rsid w:val="00F11022"/>
    <w:rsid w:val="00F11504"/>
    <w:rsid w:val="00F11C64"/>
    <w:rsid w:val="00F12C50"/>
    <w:rsid w:val="00F13192"/>
    <w:rsid w:val="00F13225"/>
    <w:rsid w:val="00F1360B"/>
    <w:rsid w:val="00F13B2A"/>
    <w:rsid w:val="00F13F39"/>
    <w:rsid w:val="00F1425E"/>
    <w:rsid w:val="00F15222"/>
    <w:rsid w:val="00F15C27"/>
    <w:rsid w:val="00F16B2E"/>
    <w:rsid w:val="00F16B78"/>
    <w:rsid w:val="00F209AB"/>
    <w:rsid w:val="00F21C95"/>
    <w:rsid w:val="00F2348A"/>
    <w:rsid w:val="00F24999"/>
    <w:rsid w:val="00F24B99"/>
    <w:rsid w:val="00F24C25"/>
    <w:rsid w:val="00F24DAE"/>
    <w:rsid w:val="00F24FBE"/>
    <w:rsid w:val="00F27DF5"/>
    <w:rsid w:val="00F27FA1"/>
    <w:rsid w:val="00F302DD"/>
    <w:rsid w:val="00F30419"/>
    <w:rsid w:val="00F3070F"/>
    <w:rsid w:val="00F3279B"/>
    <w:rsid w:val="00F32817"/>
    <w:rsid w:val="00F3363E"/>
    <w:rsid w:val="00F3392A"/>
    <w:rsid w:val="00F33970"/>
    <w:rsid w:val="00F33B4A"/>
    <w:rsid w:val="00F34EB1"/>
    <w:rsid w:val="00F364A0"/>
    <w:rsid w:val="00F3656B"/>
    <w:rsid w:val="00F367CF"/>
    <w:rsid w:val="00F36CF9"/>
    <w:rsid w:val="00F37234"/>
    <w:rsid w:val="00F37BBE"/>
    <w:rsid w:val="00F37D62"/>
    <w:rsid w:val="00F37EDA"/>
    <w:rsid w:val="00F40AC5"/>
    <w:rsid w:val="00F40C4C"/>
    <w:rsid w:val="00F420A1"/>
    <w:rsid w:val="00F4405B"/>
    <w:rsid w:val="00F444C3"/>
    <w:rsid w:val="00F44D30"/>
    <w:rsid w:val="00F45AB6"/>
    <w:rsid w:val="00F45DBD"/>
    <w:rsid w:val="00F462BA"/>
    <w:rsid w:val="00F46717"/>
    <w:rsid w:val="00F501A8"/>
    <w:rsid w:val="00F50370"/>
    <w:rsid w:val="00F50642"/>
    <w:rsid w:val="00F50898"/>
    <w:rsid w:val="00F51767"/>
    <w:rsid w:val="00F517F8"/>
    <w:rsid w:val="00F52539"/>
    <w:rsid w:val="00F525FF"/>
    <w:rsid w:val="00F538AB"/>
    <w:rsid w:val="00F558FC"/>
    <w:rsid w:val="00F55B3E"/>
    <w:rsid w:val="00F55D53"/>
    <w:rsid w:val="00F55DDC"/>
    <w:rsid w:val="00F5603B"/>
    <w:rsid w:val="00F561ED"/>
    <w:rsid w:val="00F569A1"/>
    <w:rsid w:val="00F5733A"/>
    <w:rsid w:val="00F5792F"/>
    <w:rsid w:val="00F60EAC"/>
    <w:rsid w:val="00F60F72"/>
    <w:rsid w:val="00F617CC"/>
    <w:rsid w:val="00F62A1F"/>
    <w:rsid w:val="00F63040"/>
    <w:rsid w:val="00F642B5"/>
    <w:rsid w:val="00F64A64"/>
    <w:rsid w:val="00F64BAB"/>
    <w:rsid w:val="00F651BF"/>
    <w:rsid w:val="00F66184"/>
    <w:rsid w:val="00F664E9"/>
    <w:rsid w:val="00F665E6"/>
    <w:rsid w:val="00F70720"/>
    <w:rsid w:val="00F71146"/>
    <w:rsid w:val="00F7182B"/>
    <w:rsid w:val="00F71A1F"/>
    <w:rsid w:val="00F7246A"/>
    <w:rsid w:val="00F726AA"/>
    <w:rsid w:val="00F72B28"/>
    <w:rsid w:val="00F732E0"/>
    <w:rsid w:val="00F74086"/>
    <w:rsid w:val="00F74093"/>
    <w:rsid w:val="00F745D8"/>
    <w:rsid w:val="00F7499E"/>
    <w:rsid w:val="00F7507A"/>
    <w:rsid w:val="00F75549"/>
    <w:rsid w:val="00F75903"/>
    <w:rsid w:val="00F75DB0"/>
    <w:rsid w:val="00F75EFD"/>
    <w:rsid w:val="00F76CE0"/>
    <w:rsid w:val="00F77218"/>
    <w:rsid w:val="00F77B9F"/>
    <w:rsid w:val="00F802F1"/>
    <w:rsid w:val="00F806F9"/>
    <w:rsid w:val="00F80FE7"/>
    <w:rsid w:val="00F81345"/>
    <w:rsid w:val="00F81D65"/>
    <w:rsid w:val="00F81DAD"/>
    <w:rsid w:val="00F81F53"/>
    <w:rsid w:val="00F82A35"/>
    <w:rsid w:val="00F83EB8"/>
    <w:rsid w:val="00F845A7"/>
    <w:rsid w:val="00F84D3A"/>
    <w:rsid w:val="00F85396"/>
    <w:rsid w:val="00F85802"/>
    <w:rsid w:val="00F868AC"/>
    <w:rsid w:val="00F878D0"/>
    <w:rsid w:val="00F91350"/>
    <w:rsid w:val="00F9165D"/>
    <w:rsid w:val="00F920E4"/>
    <w:rsid w:val="00F922A6"/>
    <w:rsid w:val="00F92304"/>
    <w:rsid w:val="00F92D12"/>
    <w:rsid w:val="00F92F7B"/>
    <w:rsid w:val="00F9463D"/>
    <w:rsid w:val="00F94974"/>
    <w:rsid w:val="00F950A6"/>
    <w:rsid w:val="00F95DE1"/>
    <w:rsid w:val="00F96505"/>
    <w:rsid w:val="00F975CA"/>
    <w:rsid w:val="00FA0BE9"/>
    <w:rsid w:val="00FA113E"/>
    <w:rsid w:val="00FA11C5"/>
    <w:rsid w:val="00FA2B29"/>
    <w:rsid w:val="00FA3073"/>
    <w:rsid w:val="00FA343C"/>
    <w:rsid w:val="00FA3DDE"/>
    <w:rsid w:val="00FA5DC9"/>
    <w:rsid w:val="00FA6675"/>
    <w:rsid w:val="00FA6E11"/>
    <w:rsid w:val="00FA7268"/>
    <w:rsid w:val="00FA784D"/>
    <w:rsid w:val="00FB0A8B"/>
    <w:rsid w:val="00FB1D76"/>
    <w:rsid w:val="00FB2444"/>
    <w:rsid w:val="00FB2723"/>
    <w:rsid w:val="00FB2D0F"/>
    <w:rsid w:val="00FB3219"/>
    <w:rsid w:val="00FB3769"/>
    <w:rsid w:val="00FB3E93"/>
    <w:rsid w:val="00FB4DD8"/>
    <w:rsid w:val="00FB589D"/>
    <w:rsid w:val="00FB79E0"/>
    <w:rsid w:val="00FC019D"/>
    <w:rsid w:val="00FC11E7"/>
    <w:rsid w:val="00FC3251"/>
    <w:rsid w:val="00FC36E5"/>
    <w:rsid w:val="00FC3A8D"/>
    <w:rsid w:val="00FC3D05"/>
    <w:rsid w:val="00FC418C"/>
    <w:rsid w:val="00FC4968"/>
    <w:rsid w:val="00FC4A8B"/>
    <w:rsid w:val="00FC50A1"/>
    <w:rsid w:val="00FC5EAA"/>
    <w:rsid w:val="00FC5F6A"/>
    <w:rsid w:val="00FC735A"/>
    <w:rsid w:val="00FC7362"/>
    <w:rsid w:val="00FC7C05"/>
    <w:rsid w:val="00FD07E3"/>
    <w:rsid w:val="00FD0936"/>
    <w:rsid w:val="00FD0E7C"/>
    <w:rsid w:val="00FD2E26"/>
    <w:rsid w:val="00FD2E3E"/>
    <w:rsid w:val="00FD2E7D"/>
    <w:rsid w:val="00FD3C65"/>
    <w:rsid w:val="00FD43D0"/>
    <w:rsid w:val="00FD4594"/>
    <w:rsid w:val="00FD4B83"/>
    <w:rsid w:val="00FD643A"/>
    <w:rsid w:val="00FD7582"/>
    <w:rsid w:val="00FD790F"/>
    <w:rsid w:val="00FD7AA3"/>
    <w:rsid w:val="00FD7F05"/>
    <w:rsid w:val="00FE09AF"/>
    <w:rsid w:val="00FE0F2D"/>
    <w:rsid w:val="00FE10D5"/>
    <w:rsid w:val="00FE2057"/>
    <w:rsid w:val="00FE210F"/>
    <w:rsid w:val="00FE2600"/>
    <w:rsid w:val="00FE2F89"/>
    <w:rsid w:val="00FE30FE"/>
    <w:rsid w:val="00FE3385"/>
    <w:rsid w:val="00FE409B"/>
    <w:rsid w:val="00FE417E"/>
    <w:rsid w:val="00FE4293"/>
    <w:rsid w:val="00FE44B9"/>
    <w:rsid w:val="00FE57FF"/>
    <w:rsid w:val="00FE5E89"/>
    <w:rsid w:val="00FE6CD7"/>
    <w:rsid w:val="00FE74ED"/>
    <w:rsid w:val="00FE76C9"/>
    <w:rsid w:val="00FE7935"/>
    <w:rsid w:val="00FF0818"/>
    <w:rsid w:val="00FF22F5"/>
    <w:rsid w:val="00FF26E7"/>
    <w:rsid w:val="00FF2746"/>
    <w:rsid w:val="00FF2A71"/>
    <w:rsid w:val="00FF2B85"/>
    <w:rsid w:val="00FF36F2"/>
    <w:rsid w:val="00FF3990"/>
    <w:rsid w:val="00FF3BD9"/>
    <w:rsid w:val="00FF41CA"/>
    <w:rsid w:val="00FF6B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302ED9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353C79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eastAsia="SimSun" w:hAnsi="Calibri" w:cs="Calibri"/>
      <w:color w:val="000000"/>
      <w:lang w:eastAsia="en-US"/>
    </w:rPr>
  </w:style>
  <w:style w:type="paragraph" w:styleId="a4">
    <w:name w:val="Normal (Web)"/>
    <w:basedOn w:val="a"/>
    <w:rsid w:val="00077840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eastAsia="SimSun" w:hAnsi="Calibri" w:cs="Calibri"/>
      <w:color w:val="000000"/>
      <w:lang w:eastAsia="en-US"/>
    </w:rPr>
  </w:style>
  <w:style w:type="paragraph" w:styleId="a5">
    <w:name w:val="Balloon Text"/>
    <w:basedOn w:val="a"/>
    <w:link w:val="a6"/>
    <w:uiPriority w:val="99"/>
    <w:semiHidden/>
    <w:unhideWhenUsed/>
    <w:rsid w:val="00F16B2E"/>
    <w:rPr>
      <w:rFonts w:ascii="Lucida Grande" w:hAnsi="Lucida Grande" w:cs="Lucida Grande"/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F16B2E"/>
    <w:rPr>
      <w:rFonts w:ascii="Lucida Grande" w:hAnsi="Lucida Grande" w:cs="Lucida Grande"/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F16B2E"/>
    <w:rPr>
      <w:sz w:val="18"/>
      <w:szCs w:val="18"/>
    </w:rPr>
  </w:style>
  <w:style w:type="paragraph" w:styleId="a8">
    <w:name w:val="annotation text"/>
    <w:basedOn w:val="a"/>
    <w:link w:val="a9"/>
    <w:uiPriority w:val="99"/>
    <w:semiHidden/>
    <w:unhideWhenUsed/>
    <w:rsid w:val="00F16B2E"/>
  </w:style>
  <w:style w:type="character" w:customStyle="1" w:styleId="a9">
    <w:name w:val="批注文字 字符"/>
    <w:basedOn w:val="a0"/>
    <w:link w:val="a8"/>
    <w:uiPriority w:val="99"/>
    <w:semiHidden/>
    <w:rsid w:val="00F16B2E"/>
  </w:style>
  <w:style w:type="paragraph" w:styleId="aa">
    <w:name w:val="annotation subject"/>
    <w:basedOn w:val="a8"/>
    <w:next w:val="a8"/>
    <w:link w:val="ab"/>
    <w:uiPriority w:val="99"/>
    <w:semiHidden/>
    <w:unhideWhenUsed/>
    <w:rsid w:val="00F16B2E"/>
    <w:rPr>
      <w:b/>
      <w:bCs/>
      <w:sz w:val="20"/>
      <w:szCs w:val="20"/>
    </w:rPr>
  </w:style>
  <w:style w:type="character" w:customStyle="1" w:styleId="ab">
    <w:name w:val="批注主题 字符"/>
    <w:basedOn w:val="a9"/>
    <w:link w:val="aa"/>
    <w:uiPriority w:val="99"/>
    <w:semiHidden/>
    <w:rsid w:val="00F16B2E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990044"/>
  </w:style>
  <w:style w:type="character" w:styleId="ad">
    <w:name w:val="Hyperlink"/>
    <w:uiPriority w:val="99"/>
    <w:rsid w:val="000B033A"/>
    <w:rPr>
      <w:color w:val="0000FF"/>
      <w:u w:val="single"/>
    </w:rPr>
  </w:style>
  <w:style w:type="paragraph" w:styleId="ae">
    <w:name w:val="header"/>
    <w:basedOn w:val="a"/>
    <w:link w:val="af"/>
    <w:uiPriority w:val="99"/>
    <w:unhideWhenUsed/>
    <w:rsid w:val="009A2F1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9A2F17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9A2F1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9A2F17"/>
    <w:rPr>
      <w:sz w:val="18"/>
      <w:szCs w:val="18"/>
    </w:rPr>
  </w:style>
  <w:style w:type="character" w:styleId="af2">
    <w:name w:val="Strong"/>
    <w:basedOn w:val="a0"/>
    <w:uiPriority w:val="22"/>
    <w:qFormat/>
    <w:rsid w:val="009C67D4"/>
    <w:rPr>
      <w:b/>
      <w:bCs/>
    </w:rPr>
  </w:style>
  <w:style w:type="table" w:styleId="af3">
    <w:name w:val="Table Grid"/>
    <w:basedOn w:val="a1"/>
    <w:uiPriority w:val="39"/>
    <w:rsid w:val="00C407C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4C4DFA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a0"/>
    <w:link w:val="EndNoteBibliographyTitle"/>
    <w:rsid w:val="004C4DFA"/>
    <w:rPr>
      <w:rFonts w:ascii="Calibri" w:hAnsi="Calibri" w:cs="Calibri"/>
    </w:rPr>
  </w:style>
  <w:style w:type="paragraph" w:customStyle="1" w:styleId="EndNoteBibliography">
    <w:name w:val="EndNote Bibliography"/>
    <w:basedOn w:val="a"/>
    <w:link w:val="EndNoteBibliographyChar"/>
    <w:rsid w:val="004C4DFA"/>
    <w:rPr>
      <w:rFonts w:ascii="Calibri" w:hAnsi="Calibri" w:cs="Calibri"/>
    </w:rPr>
  </w:style>
  <w:style w:type="character" w:customStyle="1" w:styleId="EndNoteBibliographyChar">
    <w:name w:val="EndNote Bibliography Char"/>
    <w:basedOn w:val="a0"/>
    <w:link w:val="EndNoteBibliography"/>
    <w:rsid w:val="004C4DFA"/>
    <w:rPr>
      <w:rFonts w:ascii="Calibri" w:hAnsi="Calibri" w:cs="Calibri"/>
    </w:rPr>
  </w:style>
  <w:style w:type="character" w:styleId="af4">
    <w:name w:val="line number"/>
    <w:basedOn w:val="a0"/>
    <w:uiPriority w:val="99"/>
    <w:semiHidden/>
    <w:unhideWhenUsed/>
    <w:rsid w:val="00306976"/>
  </w:style>
  <w:style w:type="character" w:customStyle="1" w:styleId="UnresolvedMention1">
    <w:name w:val="Unresolved Mention1"/>
    <w:basedOn w:val="a0"/>
    <w:uiPriority w:val="99"/>
    <w:semiHidden/>
    <w:unhideWhenUsed/>
    <w:rsid w:val="0020184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44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26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3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3773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4823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00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36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5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87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3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6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0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44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01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9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85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627319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699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0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63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2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98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55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08739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274237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610755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806809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610120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921387">
          <w:marLeft w:val="36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10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0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5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32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2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875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8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9361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25407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280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1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73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2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e163@njms.rutgers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lj244@gsbs.rutgers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C5AF378-906A-4015-AFC1-A3E0159839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937</Words>
  <Characters>33847</Characters>
  <Application>Microsoft Office Word</Application>
  <DocSecurity>0</DocSecurity>
  <Lines>282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7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9-02-15T14:43:00Z</cp:lastPrinted>
  <dcterms:created xsi:type="dcterms:W3CDTF">2019-03-26T05:36:00Z</dcterms:created>
  <dcterms:modified xsi:type="dcterms:W3CDTF">2019-03-26T06:35:00Z</dcterms:modified>
</cp:coreProperties>
</file>